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39DD" w:rsidRPr="002D6713" w:rsidRDefault="002539DD" w:rsidP="002D6713">
      <w:pPr>
        <w:spacing w:after="0" w:line="360" w:lineRule="auto"/>
        <w:jc w:val="both"/>
        <w:rPr>
          <w:rFonts w:ascii="Book Antiqua" w:hAnsi="Book Antiqua" w:cs="Arial"/>
          <w:b/>
          <w:sz w:val="24"/>
          <w:szCs w:val="24"/>
          <w:lang w:val="en-US" w:eastAsia="zh-CN"/>
        </w:rPr>
      </w:pPr>
      <w:r w:rsidRPr="002D6713">
        <w:rPr>
          <w:rFonts w:ascii="Book Antiqua" w:hAnsi="Book Antiqua" w:cs="Arial"/>
          <w:b/>
          <w:sz w:val="24"/>
          <w:szCs w:val="24"/>
          <w:lang w:val="en-US" w:eastAsia="zh-CN"/>
        </w:rPr>
        <w:t xml:space="preserve">Name of Journal: </w:t>
      </w:r>
      <w:r w:rsidRPr="002D6713">
        <w:rPr>
          <w:rFonts w:ascii="Book Antiqua" w:hAnsi="Book Antiqua" w:cs="Arial"/>
          <w:b/>
          <w:i/>
          <w:sz w:val="24"/>
          <w:szCs w:val="24"/>
          <w:lang w:val="en-US" w:eastAsia="zh-CN"/>
        </w:rPr>
        <w:t>World Journal of Methodology</w:t>
      </w:r>
    </w:p>
    <w:p w:rsidR="002539DD" w:rsidRPr="002D6713" w:rsidRDefault="002539DD" w:rsidP="002D6713">
      <w:pPr>
        <w:spacing w:after="0" w:line="360" w:lineRule="auto"/>
        <w:jc w:val="both"/>
        <w:rPr>
          <w:rFonts w:ascii="Book Antiqua" w:hAnsi="Book Antiqua" w:cs="Arial"/>
          <w:b/>
          <w:sz w:val="24"/>
          <w:szCs w:val="24"/>
          <w:lang w:val="en-US" w:eastAsia="zh-CN"/>
        </w:rPr>
      </w:pPr>
      <w:r w:rsidRPr="002D6713">
        <w:rPr>
          <w:rFonts w:ascii="Book Antiqua" w:hAnsi="Book Antiqua" w:cs="Arial"/>
          <w:b/>
          <w:sz w:val="24"/>
          <w:szCs w:val="24"/>
          <w:lang w:val="en-US" w:eastAsia="zh-CN"/>
        </w:rPr>
        <w:t xml:space="preserve">ESPS Manuscript NO: 19356 </w:t>
      </w:r>
    </w:p>
    <w:p w:rsidR="002539DD" w:rsidRPr="002D6713" w:rsidRDefault="002539DD" w:rsidP="002D6713">
      <w:pPr>
        <w:spacing w:after="0" w:line="360" w:lineRule="auto"/>
        <w:jc w:val="both"/>
        <w:rPr>
          <w:rFonts w:ascii="Book Antiqua" w:hAnsi="Book Antiqua" w:cs="Arial"/>
          <w:b/>
          <w:sz w:val="24"/>
          <w:szCs w:val="24"/>
          <w:lang w:val="en-US" w:eastAsia="zh-CN"/>
        </w:rPr>
      </w:pPr>
      <w:r w:rsidRPr="002D6713">
        <w:rPr>
          <w:rFonts w:ascii="Book Antiqua" w:hAnsi="Book Antiqua" w:cs="Arial"/>
          <w:b/>
          <w:sz w:val="24"/>
          <w:szCs w:val="24"/>
          <w:lang w:val="en-US" w:eastAsia="zh-CN"/>
        </w:rPr>
        <w:t>Manuscript Type:</w:t>
      </w:r>
      <w:r w:rsidRPr="002D6713">
        <w:rPr>
          <w:rFonts w:ascii="Book Antiqua" w:hAnsi="Book Antiqua"/>
          <w:b/>
          <w:sz w:val="24"/>
          <w:szCs w:val="24"/>
          <w:lang w:val="en-US" w:eastAsia="zh-CN"/>
        </w:rPr>
        <w:t xml:space="preserve"> Systematic Reviews</w:t>
      </w:r>
    </w:p>
    <w:p w:rsidR="002539DD" w:rsidRPr="002D6713" w:rsidRDefault="002539DD" w:rsidP="002D6713">
      <w:pPr>
        <w:spacing w:after="0" w:line="360" w:lineRule="auto"/>
        <w:jc w:val="both"/>
        <w:rPr>
          <w:rFonts w:ascii="Book Antiqua" w:hAnsi="Book Antiqua" w:cs="Arial"/>
          <w:b/>
          <w:sz w:val="24"/>
          <w:szCs w:val="24"/>
          <w:lang w:val="en-US" w:eastAsia="zh-CN"/>
        </w:rPr>
      </w:pPr>
      <w:r w:rsidRPr="002D6713">
        <w:rPr>
          <w:rFonts w:ascii="Book Antiqua" w:hAnsi="Book Antiqua" w:cs="Arial"/>
          <w:b/>
          <w:sz w:val="24"/>
          <w:szCs w:val="24"/>
          <w:lang w:val="en-US"/>
        </w:rPr>
        <w:t xml:space="preserve"> </w:t>
      </w:r>
    </w:p>
    <w:p w:rsidR="002539DD" w:rsidRPr="002D6713" w:rsidRDefault="002539DD" w:rsidP="002D6713">
      <w:pPr>
        <w:spacing w:after="0" w:line="360" w:lineRule="auto"/>
        <w:jc w:val="both"/>
        <w:rPr>
          <w:rFonts w:ascii="Book Antiqua" w:hAnsi="Book Antiqua" w:cs="Arial"/>
          <w:b/>
          <w:sz w:val="24"/>
          <w:szCs w:val="24"/>
          <w:lang w:val="en-US" w:eastAsia="zh-CN"/>
        </w:rPr>
      </w:pPr>
      <w:r w:rsidRPr="002D6713">
        <w:rPr>
          <w:rFonts w:ascii="Book Antiqua" w:hAnsi="Book Antiqua" w:cs="Arial"/>
          <w:b/>
          <w:sz w:val="24"/>
          <w:szCs w:val="24"/>
          <w:lang w:val="en-US"/>
        </w:rPr>
        <w:t>Laparoscopic surgery: A qualified systematic review</w:t>
      </w:r>
    </w:p>
    <w:p w:rsidR="002539DD" w:rsidRPr="002D6713" w:rsidRDefault="002539DD" w:rsidP="002D6713">
      <w:pPr>
        <w:spacing w:after="0" w:line="360" w:lineRule="auto"/>
        <w:jc w:val="both"/>
        <w:rPr>
          <w:rFonts w:ascii="Book Antiqua" w:hAnsi="Book Antiqua" w:cs="Arial"/>
          <w:b/>
          <w:sz w:val="24"/>
          <w:szCs w:val="24"/>
          <w:lang w:val="en-US" w:eastAsia="zh-CN"/>
        </w:rPr>
      </w:pP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eastAsia="zh-CN"/>
        </w:rPr>
        <w:t xml:space="preserve">Buia A </w:t>
      </w:r>
      <w:r w:rsidRPr="002D6713">
        <w:rPr>
          <w:rFonts w:ascii="Book Antiqua" w:hAnsi="Book Antiqua" w:cs="Arial"/>
          <w:i/>
          <w:sz w:val="24"/>
          <w:szCs w:val="24"/>
          <w:lang w:val="en-US" w:eastAsia="zh-CN"/>
        </w:rPr>
        <w:t>et al</w:t>
      </w:r>
      <w:r w:rsidRPr="002D6713">
        <w:rPr>
          <w:rFonts w:ascii="Book Antiqua" w:hAnsi="Book Antiqua" w:cs="Arial"/>
          <w:sz w:val="24"/>
          <w:szCs w:val="24"/>
          <w:lang w:val="en-US" w:eastAsia="zh-CN"/>
        </w:rPr>
        <w:t>. Systematic review of laparoscopic surgery</w:t>
      </w:r>
    </w:p>
    <w:p w:rsidR="002539DD" w:rsidRPr="002D6713" w:rsidRDefault="002539DD" w:rsidP="002D6713">
      <w:pPr>
        <w:spacing w:after="0" w:line="360" w:lineRule="auto"/>
        <w:jc w:val="both"/>
        <w:rPr>
          <w:rFonts w:ascii="Book Antiqua" w:hAnsi="Book Antiqua" w:cs="Arial"/>
          <w:sz w:val="24"/>
          <w:szCs w:val="24"/>
          <w:lang w:val="en-US" w:eastAsia="zh-CN"/>
        </w:rPr>
      </w:pPr>
    </w:p>
    <w:p w:rsidR="002539DD" w:rsidRPr="002D6713" w:rsidRDefault="002539DD" w:rsidP="002D6713">
      <w:pPr>
        <w:spacing w:after="0" w:line="360" w:lineRule="auto"/>
        <w:jc w:val="both"/>
        <w:rPr>
          <w:rFonts w:ascii="Book Antiqua" w:hAnsi="Book Antiqua" w:cs="Arial"/>
          <w:b/>
          <w:sz w:val="24"/>
          <w:szCs w:val="24"/>
          <w:lang w:val="en-US" w:eastAsia="zh-CN"/>
        </w:rPr>
      </w:pPr>
      <w:r w:rsidRPr="002D6713">
        <w:rPr>
          <w:rFonts w:ascii="Book Antiqua" w:hAnsi="Book Antiqua" w:cs="Arial"/>
          <w:b/>
          <w:sz w:val="24"/>
          <w:szCs w:val="24"/>
          <w:lang w:val="en-US"/>
        </w:rPr>
        <w:t>Alexander Buia, Florian Stockhausen, Ernst Hanisch</w:t>
      </w:r>
    </w:p>
    <w:p w:rsidR="002539DD" w:rsidRPr="002D6713" w:rsidRDefault="002539DD" w:rsidP="002D6713">
      <w:pPr>
        <w:spacing w:after="0" w:line="360" w:lineRule="auto"/>
        <w:jc w:val="both"/>
        <w:rPr>
          <w:rFonts w:ascii="Book Antiqua" w:hAnsi="Book Antiqua" w:cs="Arial"/>
          <w:sz w:val="24"/>
          <w:szCs w:val="24"/>
          <w:lang w:val="en-US" w:eastAsia="zh-CN"/>
        </w:rPr>
      </w:pP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b/>
          <w:sz w:val="24"/>
          <w:szCs w:val="24"/>
          <w:lang w:val="en-US"/>
        </w:rPr>
        <w:t>Alexander Buia, Florian Stockhausen,</w:t>
      </w:r>
      <w:r w:rsidRPr="002D6713">
        <w:rPr>
          <w:rFonts w:ascii="Book Antiqua" w:hAnsi="Book Antiqua" w:cs="Arial"/>
          <w:sz w:val="24"/>
          <w:szCs w:val="24"/>
          <w:lang w:val="en-US"/>
        </w:rPr>
        <w:t xml:space="preserve"> Department of General and Visceral Surgery, St. Elisabethen-Krankenhaus, Academic Teaching Hospital Goethe-University Frankfurt, D-60487 Frankfurt, Germany</w:t>
      </w:r>
    </w:p>
    <w:p w:rsidR="002539DD" w:rsidRPr="002D6713" w:rsidRDefault="002539DD" w:rsidP="002D6713">
      <w:pPr>
        <w:spacing w:after="0" w:line="360" w:lineRule="auto"/>
        <w:jc w:val="both"/>
        <w:rPr>
          <w:rFonts w:ascii="Book Antiqua" w:hAnsi="Book Antiqua" w:cs="Arial"/>
          <w:sz w:val="24"/>
          <w:szCs w:val="24"/>
          <w:lang w:val="en-US" w:eastAsia="zh-CN"/>
        </w:rPr>
      </w:pP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b/>
          <w:sz w:val="24"/>
          <w:szCs w:val="24"/>
          <w:lang w:val="en-US" w:eastAsia="zh-CN"/>
        </w:rPr>
        <w:t>Ernst Hanisch,</w:t>
      </w:r>
      <w:r w:rsidRPr="002D6713">
        <w:rPr>
          <w:rFonts w:ascii="Book Antiqua" w:hAnsi="Book Antiqua" w:cs="Arial"/>
          <w:sz w:val="24"/>
          <w:szCs w:val="24"/>
          <w:lang w:val="en-US" w:eastAsia="zh-CN"/>
        </w:rPr>
        <w:t xml:space="preserve"> Department of Visceral and Thoracic Surgery, Asklepios Klinik Langen, Academic Teaching Hospital Goethe-University Frankfurt, D-63225 Langen, Germany</w:t>
      </w:r>
    </w:p>
    <w:p w:rsidR="002539DD" w:rsidRPr="002D6713" w:rsidRDefault="002539DD" w:rsidP="002D6713">
      <w:pPr>
        <w:spacing w:after="0" w:line="360" w:lineRule="auto"/>
        <w:jc w:val="both"/>
        <w:rPr>
          <w:rFonts w:ascii="Book Antiqua" w:hAnsi="Book Antiqua" w:cs="Arial"/>
          <w:sz w:val="24"/>
          <w:szCs w:val="24"/>
          <w:lang w:val="en-US" w:eastAsia="zh-CN"/>
        </w:rPr>
      </w:pPr>
    </w:p>
    <w:p w:rsidR="002539DD" w:rsidRPr="002D6713" w:rsidRDefault="002539DD" w:rsidP="002D6713">
      <w:pPr>
        <w:spacing w:after="0" w:line="360" w:lineRule="auto"/>
        <w:jc w:val="both"/>
        <w:rPr>
          <w:rFonts w:ascii="Book Antiqua" w:hAnsi="Book Antiqua" w:cs="Arial"/>
          <w:sz w:val="24"/>
          <w:szCs w:val="24"/>
          <w:lang w:val="en-US"/>
        </w:rPr>
      </w:pPr>
      <w:r w:rsidRPr="002D6713">
        <w:rPr>
          <w:rFonts w:ascii="Book Antiqua" w:hAnsi="Book Antiqua" w:cs="Arial"/>
          <w:b/>
          <w:sz w:val="24"/>
          <w:szCs w:val="24"/>
          <w:lang w:val="en-US"/>
        </w:rPr>
        <w:t>Author contributions:</w:t>
      </w:r>
      <w:r w:rsidRPr="002D6713">
        <w:rPr>
          <w:rFonts w:ascii="Book Antiqua" w:hAnsi="Book Antiqua" w:cs="Arial"/>
          <w:sz w:val="24"/>
          <w:szCs w:val="24"/>
          <w:lang w:val="en-US"/>
        </w:rPr>
        <w:t xml:space="preserve"> Buia A</w:t>
      </w:r>
      <w:r w:rsidRPr="002D6713">
        <w:rPr>
          <w:rFonts w:ascii="Book Antiqua" w:hAnsi="Book Antiqua" w:cs="Arial"/>
          <w:sz w:val="24"/>
          <w:szCs w:val="24"/>
          <w:lang w:val="en-US" w:eastAsia="zh-CN"/>
        </w:rPr>
        <w:t>,</w:t>
      </w:r>
      <w:r w:rsidRPr="002D6713">
        <w:rPr>
          <w:rFonts w:ascii="Book Antiqua" w:hAnsi="Book Antiqua" w:cs="Arial"/>
          <w:sz w:val="24"/>
          <w:szCs w:val="24"/>
          <w:lang w:val="en-US"/>
        </w:rPr>
        <w:t xml:space="preserve"> Stockhausen</w:t>
      </w:r>
      <w:r w:rsidRPr="002D6713">
        <w:rPr>
          <w:rFonts w:ascii="Book Antiqua" w:hAnsi="Book Antiqua" w:cs="Arial"/>
          <w:sz w:val="24"/>
          <w:szCs w:val="24"/>
          <w:lang w:val="en-US" w:eastAsia="zh-CN"/>
        </w:rPr>
        <w:t xml:space="preserve"> </w:t>
      </w:r>
      <w:r w:rsidRPr="002D6713">
        <w:rPr>
          <w:rFonts w:ascii="Book Antiqua" w:hAnsi="Book Antiqua" w:cs="Arial"/>
          <w:sz w:val="24"/>
          <w:szCs w:val="24"/>
          <w:lang w:val="en-US"/>
        </w:rPr>
        <w:t>F, and Hanisch</w:t>
      </w:r>
      <w:r w:rsidRPr="002D6713">
        <w:rPr>
          <w:rFonts w:ascii="Book Antiqua" w:hAnsi="Book Antiqua" w:cs="Arial"/>
          <w:sz w:val="24"/>
          <w:szCs w:val="24"/>
          <w:lang w:val="en-US" w:eastAsia="zh-CN"/>
        </w:rPr>
        <w:t xml:space="preserve"> </w:t>
      </w:r>
      <w:r w:rsidRPr="002D6713">
        <w:rPr>
          <w:rFonts w:ascii="Book Antiqua" w:hAnsi="Book Antiqua" w:cs="Arial"/>
          <w:sz w:val="24"/>
          <w:szCs w:val="24"/>
          <w:lang w:val="en-US"/>
        </w:rPr>
        <w:t>E contributed equally to this paper</w:t>
      </w:r>
      <w:r w:rsidRPr="002D6713">
        <w:rPr>
          <w:rFonts w:ascii="Book Antiqua" w:hAnsi="Book Antiqua" w:cs="Arial"/>
          <w:sz w:val="24"/>
          <w:szCs w:val="24"/>
          <w:lang w:val="en-US" w:eastAsia="zh-CN"/>
        </w:rPr>
        <w:t>;</w:t>
      </w:r>
      <w:r w:rsidRPr="002D6713">
        <w:rPr>
          <w:rFonts w:ascii="Book Antiqua" w:hAnsi="Book Antiqua" w:cs="Arial"/>
          <w:sz w:val="24"/>
          <w:szCs w:val="24"/>
          <w:lang w:val="en-US"/>
        </w:rPr>
        <w:t xml:space="preserve"> Hanisch E performed the systematic search of the literature; Stockhausen F and Buia A reviewed the full-text findings</w:t>
      </w:r>
      <w:r w:rsidRPr="002D6713">
        <w:rPr>
          <w:rFonts w:ascii="Book Antiqua" w:hAnsi="Book Antiqua" w:cs="Arial"/>
          <w:sz w:val="24"/>
          <w:szCs w:val="24"/>
          <w:lang w:val="en-US" w:eastAsia="zh-CN"/>
        </w:rPr>
        <w:t>;</w:t>
      </w:r>
      <w:r w:rsidRPr="002D6713">
        <w:rPr>
          <w:rFonts w:ascii="Book Antiqua" w:hAnsi="Book Antiqua" w:cs="Arial"/>
          <w:sz w:val="24"/>
          <w:szCs w:val="24"/>
          <w:lang w:val="en-US"/>
        </w:rPr>
        <w:t xml:space="preserve"> Buia A wrote the paper</w:t>
      </w:r>
      <w:r w:rsidRPr="002D6713">
        <w:rPr>
          <w:rFonts w:ascii="Book Antiqua" w:hAnsi="Book Antiqua" w:cs="Arial"/>
          <w:sz w:val="24"/>
          <w:szCs w:val="24"/>
          <w:lang w:val="en-US" w:eastAsia="zh-CN"/>
        </w:rPr>
        <w:t>;</w:t>
      </w:r>
      <w:r w:rsidRPr="002D6713">
        <w:rPr>
          <w:rFonts w:ascii="Book Antiqua" w:hAnsi="Book Antiqua" w:cs="Arial"/>
          <w:sz w:val="24"/>
          <w:szCs w:val="24"/>
          <w:lang w:val="en-US"/>
        </w:rPr>
        <w:t xml:space="preserve"> Hanisch E and Stockhausen F reviewed the final version of the text.  </w:t>
      </w:r>
    </w:p>
    <w:p w:rsidR="002539DD" w:rsidRPr="002D6713" w:rsidRDefault="002539DD" w:rsidP="002D6713">
      <w:pPr>
        <w:spacing w:after="0" w:line="360" w:lineRule="auto"/>
        <w:jc w:val="both"/>
        <w:rPr>
          <w:rFonts w:ascii="Book Antiqua" w:hAnsi="Book Antiqua"/>
          <w:b/>
          <w:sz w:val="24"/>
          <w:szCs w:val="24"/>
          <w:lang w:val="en-US" w:eastAsia="zh-CN"/>
        </w:rPr>
      </w:pPr>
      <w:bookmarkStart w:id="0" w:name="OLE_LINK172"/>
      <w:bookmarkStart w:id="1" w:name="OLE_LINK171"/>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b/>
          <w:sz w:val="24"/>
          <w:szCs w:val="24"/>
          <w:lang w:val="en-US" w:eastAsia="zh-CN"/>
        </w:rPr>
        <w:t xml:space="preserve">Conflict-of-interest statement: </w:t>
      </w:r>
      <w:r w:rsidRPr="002D6713">
        <w:rPr>
          <w:rFonts w:ascii="Book Antiqua" w:hAnsi="Book Antiqua" w:cs="Arial"/>
          <w:sz w:val="24"/>
          <w:szCs w:val="24"/>
          <w:lang w:val="en-US" w:eastAsia="zh-CN"/>
        </w:rPr>
        <w:t xml:space="preserve">All the authors </w:t>
      </w:r>
      <w:r w:rsidRPr="002D6713">
        <w:rPr>
          <w:rFonts w:ascii="Book Antiqua" w:hAnsi="Book Antiqua" w:cs="Arial"/>
          <w:sz w:val="24"/>
          <w:szCs w:val="24"/>
          <w:lang w:val="en-US"/>
        </w:rPr>
        <w:t>declare no conflict of interest</w:t>
      </w:r>
      <w:r w:rsidRPr="002D6713">
        <w:rPr>
          <w:rFonts w:ascii="Book Antiqua" w:hAnsi="Book Antiqua" w:cs="Arial"/>
          <w:sz w:val="24"/>
          <w:szCs w:val="24"/>
          <w:lang w:val="en-US" w:eastAsia="zh-CN"/>
        </w:rPr>
        <w:t>.</w:t>
      </w:r>
    </w:p>
    <w:p w:rsidR="002539DD" w:rsidRPr="002D6713" w:rsidRDefault="002539DD" w:rsidP="002D6713">
      <w:pPr>
        <w:spacing w:after="0" w:line="360" w:lineRule="auto"/>
        <w:jc w:val="both"/>
        <w:rPr>
          <w:rFonts w:ascii="Book Antiqua" w:hAnsi="Book Antiqua"/>
          <w:b/>
          <w:sz w:val="24"/>
          <w:szCs w:val="24"/>
          <w:lang w:val="en-US" w:eastAsia="zh-CN"/>
        </w:rPr>
      </w:pPr>
    </w:p>
    <w:p w:rsidR="002539DD" w:rsidRPr="002D6713" w:rsidRDefault="002539DD" w:rsidP="002D6713">
      <w:pPr>
        <w:autoSpaceDE w:val="0"/>
        <w:autoSpaceDN w:val="0"/>
        <w:adjustRightInd w:val="0"/>
        <w:spacing w:after="0" w:line="360" w:lineRule="auto"/>
        <w:jc w:val="both"/>
        <w:rPr>
          <w:rFonts w:ascii="Book Antiqua" w:hAnsi="Book Antiqua" w:cs="TimesNewRomanPS-BoldItalicMT"/>
          <w:b/>
          <w:bCs/>
          <w:iCs/>
          <w:color w:val="000000"/>
          <w:sz w:val="24"/>
          <w:szCs w:val="24"/>
          <w:lang w:val="en-US" w:eastAsia="zh-CN"/>
        </w:rPr>
      </w:pPr>
      <w:r w:rsidRPr="002D6713">
        <w:rPr>
          <w:rFonts w:ascii="Book Antiqua" w:hAnsi="Book Antiqua"/>
          <w:b/>
          <w:sz w:val="24"/>
          <w:szCs w:val="24"/>
          <w:lang w:val="en-US" w:eastAsia="zh-CN"/>
        </w:rPr>
        <w:t xml:space="preserve">Data sharing statement: </w:t>
      </w:r>
      <w:r w:rsidRPr="002D6713">
        <w:rPr>
          <w:rFonts w:ascii="Book Antiqua" w:hAnsi="Book Antiqua" w:cs="Arial"/>
          <w:sz w:val="24"/>
          <w:szCs w:val="24"/>
          <w:lang w:val="en-US"/>
        </w:rPr>
        <w:t>No additional data are available.</w:t>
      </w:r>
    </w:p>
    <w:p w:rsidR="002539DD" w:rsidRPr="002D6713" w:rsidRDefault="002539DD" w:rsidP="002D6713">
      <w:pPr>
        <w:spacing w:after="0" w:line="360" w:lineRule="auto"/>
        <w:jc w:val="both"/>
        <w:rPr>
          <w:rFonts w:ascii="Book Antiqua" w:hAnsi="Book Antiqua"/>
          <w:b/>
          <w:sz w:val="24"/>
          <w:szCs w:val="24"/>
          <w:lang w:val="en-US" w:eastAsia="zh-CN"/>
        </w:rPr>
      </w:pPr>
    </w:p>
    <w:p w:rsidR="002539DD" w:rsidRPr="002D6713" w:rsidRDefault="002539DD" w:rsidP="002D6713">
      <w:pPr>
        <w:spacing w:after="0" w:line="360" w:lineRule="auto"/>
        <w:jc w:val="both"/>
        <w:rPr>
          <w:rFonts w:ascii="Book Antiqua" w:hAnsi="Book Antiqua"/>
          <w:sz w:val="24"/>
          <w:szCs w:val="24"/>
          <w:lang w:val="en-US" w:eastAsia="zh-CN"/>
        </w:rPr>
      </w:pPr>
      <w:r w:rsidRPr="002D6713">
        <w:rPr>
          <w:rFonts w:ascii="Book Antiqua" w:hAnsi="Book Antiqua"/>
          <w:b/>
          <w:sz w:val="24"/>
          <w:szCs w:val="24"/>
          <w:lang w:val="en-US" w:eastAsia="zh-CN"/>
        </w:rPr>
        <w:t xml:space="preserve">Open-Access: </w:t>
      </w:r>
      <w:r w:rsidRPr="002D6713">
        <w:rPr>
          <w:rFonts w:ascii="Book Antiqua" w:hAnsi="Book Antiqua"/>
          <w:sz w:val="24"/>
          <w:szCs w:val="24"/>
          <w:lang w:val="en-US" w:eastAsia="zh-CN"/>
        </w:rPr>
        <w:t xml:space="preserve">This article is an open-access </w:t>
      </w:r>
      <w:proofErr w:type="gramStart"/>
      <w:r w:rsidRPr="002D6713">
        <w:rPr>
          <w:rFonts w:ascii="Book Antiqua" w:hAnsi="Book Antiqua"/>
          <w:sz w:val="24"/>
          <w:szCs w:val="24"/>
          <w:lang w:val="en-US" w:eastAsia="zh-CN"/>
        </w:rPr>
        <w:t>article which</w:t>
      </w:r>
      <w:proofErr w:type="gramEnd"/>
      <w:r w:rsidRPr="002D6713">
        <w:rPr>
          <w:rFonts w:ascii="Book Antiqua" w:hAnsi="Book Antiqua"/>
          <w:sz w:val="24"/>
          <w:szCs w:val="24"/>
          <w:lang w:val="en-US" w:eastAsia="zh-CN"/>
        </w:rPr>
        <w:t xml:space="preserve"> was selected by an in-house editor and fully peer-reviewed by external reviewers. It is </w:t>
      </w:r>
      <w:r w:rsidRPr="002D6713">
        <w:rPr>
          <w:rFonts w:ascii="Book Antiqua" w:hAnsi="Book Antiqua"/>
          <w:sz w:val="24"/>
          <w:szCs w:val="24"/>
          <w:lang w:val="en-US" w:eastAsia="zh-CN"/>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 w:history="1">
        <w:r w:rsidRPr="002D6713">
          <w:rPr>
            <w:rStyle w:val="Hyperlink"/>
            <w:rFonts w:ascii="Book Antiqua" w:hAnsi="Book Antiqua"/>
            <w:sz w:val="24"/>
            <w:szCs w:val="24"/>
            <w:lang w:val="en-US" w:eastAsia="zh-CN"/>
          </w:rPr>
          <w:t>http://creativecommons.org/licenses/by-nc/4.0/</w:t>
        </w:r>
      </w:hyperlink>
    </w:p>
    <w:p w:rsidR="002539DD" w:rsidRPr="002D6713" w:rsidRDefault="002539DD" w:rsidP="002D6713">
      <w:pPr>
        <w:spacing w:after="0" w:line="360" w:lineRule="auto"/>
        <w:jc w:val="both"/>
        <w:rPr>
          <w:rFonts w:ascii="Book Antiqua" w:hAnsi="Book Antiqua"/>
          <w:sz w:val="24"/>
          <w:szCs w:val="24"/>
          <w:lang w:val="en-US" w:eastAsia="zh-CN"/>
        </w:rPr>
      </w:pPr>
    </w:p>
    <w:bookmarkEnd w:id="0"/>
    <w:bookmarkEnd w:id="1"/>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b/>
          <w:sz w:val="24"/>
          <w:szCs w:val="24"/>
          <w:lang w:val="en-US"/>
        </w:rPr>
        <w:t>Correspondence to:</w:t>
      </w:r>
      <w:r w:rsidRPr="002D6713">
        <w:rPr>
          <w:rFonts w:ascii="Book Antiqua" w:hAnsi="Book Antiqua" w:cs="Arial"/>
          <w:sz w:val="24"/>
          <w:szCs w:val="24"/>
          <w:lang w:val="en-US"/>
        </w:rPr>
        <w:t xml:space="preserve"> </w:t>
      </w:r>
      <w:r w:rsidRPr="002D6713">
        <w:rPr>
          <w:rFonts w:ascii="Book Antiqua" w:hAnsi="Book Antiqua" w:cs="Arial"/>
          <w:b/>
          <w:sz w:val="24"/>
          <w:szCs w:val="24"/>
          <w:lang w:val="en-US" w:eastAsia="zh-CN"/>
        </w:rPr>
        <w:t>Dr.</w:t>
      </w:r>
      <w:r w:rsidRPr="002D6713">
        <w:rPr>
          <w:rFonts w:ascii="Book Antiqua" w:hAnsi="Book Antiqua" w:cs="Arial"/>
          <w:sz w:val="24"/>
          <w:szCs w:val="24"/>
          <w:lang w:val="en-US" w:eastAsia="zh-CN"/>
        </w:rPr>
        <w:t xml:space="preserve"> </w:t>
      </w:r>
      <w:r w:rsidRPr="002D6713">
        <w:rPr>
          <w:rFonts w:ascii="Book Antiqua" w:hAnsi="Book Antiqua" w:cs="Arial"/>
          <w:b/>
          <w:sz w:val="24"/>
          <w:szCs w:val="24"/>
          <w:lang w:val="en-US" w:eastAsia="zh-CN"/>
        </w:rPr>
        <w:t>Ernst Hanisch,</w:t>
      </w:r>
      <w:r w:rsidRPr="002D6713">
        <w:rPr>
          <w:rFonts w:ascii="Book Antiqua" w:hAnsi="Book Antiqua" w:cs="Arial"/>
          <w:sz w:val="24"/>
          <w:szCs w:val="24"/>
          <w:lang w:val="en-US" w:eastAsia="zh-CN"/>
        </w:rPr>
        <w:t xml:space="preserve"> </w:t>
      </w:r>
      <w:r w:rsidRPr="002D6713">
        <w:rPr>
          <w:rFonts w:ascii="Book Antiqua" w:hAnsi="Book Antiqua" w:cs="Arial"/>
          <w:b/>
          <w:sz w:val="24"/>
          <w:szCs w:val="24"/>
          <w:lang w:val="en-US"/>
        </w:rPr>
        <w:t>Prof</w:t>
      </w:r>
      <w:r w:rsidRPr="002D6713">
        <w:rPr>
          <w:rFonts w:ascii="Book Antiqua" w:hAnsi="Book Antiqua" w:cs="Arial"/>
          <w:b/>
          <w:sz w:val="24"/>
          <w:szCs w:val="24"/>
          <w:lang w:val="en-US" w:eastAsia="zh-CN"/>
        </w:rPr>
        <w:t>essor,</w:t>
      </w:r>
      <w:r w:rsidRPr="002D6713">
        <w:rPr>
          <w:rFonts w:ascii="Book Antiqua" w:hAnsi="Book Antiqua" w:cs="Arial"/>
          <w:sz w:val="24"/>
          <w:szCs w:val="24"/>
          <w:lang w:val="en-US" w:eastAsia="zh-CN"/>
        </w:rPr>
        <w:t xml:space="preserve"> Department of Visceral and Thoracic Surgery, Asklepios Klinik Langen, Academic Teaching Hospital Goethe-Universität Frankfurt, Röntgenstr 20, D-63225 Langen, Germany.</w:t>
      </w:r>
      <w:r w:rsidRPr="002D6713">
        <w:rPr>
          <w:rFonts w:ascii="Book Antiqua" w:hAnsi="Book Antiqua"/>
          <w:sz w:val="24"/>
          <w:szCs w:val="24"/>
          <w:lang w:val="en-US"/>
        </w:rPr>
        <w:t xml:space="preserve"> </w:t>
      </w:r>
      <w:hyperlink r:id="rId6" w:history="1">
        <w:r w:rsidRPr="002D6713">
          <w:rPr>
            <w:rStyle w:val="Hyperlink"/>
            <w:rFonts w:ascii="Book Antiqua" w:hAnsi="Book Antiqua" w:cs="Arial"/>
            <w:sz w:val="24"/>
            <w:szCs w:val="24"/>
            <w:lang w:val="en-US"/>
          </w:rPr>
          <w:t>e.hanisch@asklepios.com</w:t>
        </w:r>
      </w:hyperlink>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b/>
          <w:sz w:val="24"/>
          <w:szCs w:val="24"/>
          <w:lang w:val="en-US"/>
        </w:rPr>
        <w:t xml:space="preserve">Telephone: </w:t>
      </w:r>
      <w:r w:rsidRPr="002D6713">
        <w:rPr>
          <w:rFonts w:ascii="Book Antiqua" w:hAnsi="Book Antiqua" w:cs="Arial"/>
          <w:sz w:val="24"/>
          <w:szCs w:val="24"/>
          <w:lang w:val="en-US"/>
        </w:rPr>
        <w:t>+49-6103-9121309</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b/>
          <w:sz w:val="24"/>
          <w:szCs w:val="24"/>
          <w:lang w:val="en-US"/>
        </w:rPr>
        <w:t>Fax:</w:t>
      </w:r>
      <w:r w:rsidRPr="002D6713">
        <w:rPr>
          <w:rFonts w:ascii="Book Antiqua" w:hAnsi="Book Antiqua" w:cs="Arial"/>
          <w:sz w:val="24"/>
          <w:szCs w:val="24"/>
          <w:lang w:val="en-US"/>
        </w:rPr>
        <w:t xml:space="preserve"> +49-6103-9121814</w:t>
      </w:r>
    </w:p>
    <w:p w:rsidR="002539DD" w:rsidRPr="002D6713" w:rsidRDefault="002539DD" w:rsidP="002D6713">
      <w:pPr>
        <w:spacing w:after="0" w:line="360" w:lineRule="auto"/>
        <w:jc w:val="both"/>
        <w:rPr>
          <w:rFonts w:ascii="Book Antiqua" w:hAnsi="Book Antiqua"/>
          <w:sz w:val="24"/>
          <w:szCs w:val="24"/>
          <w:lang w:val="en-US" w:eastAsia="zh-CN"/>
        </w:rPr>
      </w:pPr>
      <w:r w:rsidRPr="002D6713">
        <w:rPr>
          <w:rFonts w:ascii="Book Antiqua" w:hAnsi="Book Antiqua" w:cs="Arial"/>
          <w:sz w:val="24"/>
          <w:szCs w:val="24"/>
          <w:lang w:val="en-US"/>
        </w:rPr>
        <w:br/>
      </w:r>
      <w:bookmarkStart w:id="2" w:name="OLE_LINK6"/>
      <w:bookmarkStart w:id="3" w:name="OLE_LINK5"/>
      <w:r w:rsidRPr="002D6713">
        <w:rPr>
          <w:rFonts w:ascii="Book Antiqua" w:hAnsi="Book Antiqua"/>
          <w:b/>
          <w:sz w:val="24"/>
          <w:szCs w:val="24"/>
          <w:lang w:val="en-US"/>
        </w:rPr>
        <w:t xml:space="preserve">Received: </w:t>
      </w:r>
      <w:r w:rsidRPr="002D6713">
        <w:rPr>
          <w:rFonts w:ascii="Book Antiqua" w:hAnsi="Book Antiqua"/>
          <w:sz w:val="24"/>
          <w:szCs w:val="24"/>
          <w:lang w:val="en-US" w:eastAsia="zh-CN"/>
        </w:rPr>
        <w:t>May 5, 2015</w:t>
      </w:r>
    </w:p>
    <w:p w:rsidR="002539DD" w:rsidRPr="002D6713" w:rsidRDefault="002539DD" w:rsidP="002D6713">
      <w:pPr>
        <w:spacing w:after="0" w:line="360" w:lineRule="auto"/>
        <w:jc w:val="both"/>
        <w:rPr>
          <w:rFonts w:ascii="Book Antiqua" w:hAnsi="Book Antiqua"/>
          <w:sz w:val="24"/>
          <w:szCs w:val="24"/>
          <w:lang w:val="en-US" w:eastAsia="zh-CN"/>
        </w:rPr>
      </w:pPr>
      <w:r w:rsidRPr="002D6713">
        <w:rPr>
          <w:rFonts w:ascii="Book Antiqua" w:hAnsi="Book Antiqua"/>
          <w:b/>
          <w:sz w:val="24"/>
          <w:szCs w:val="24"/>
          <w:lang w:val="en-US"/>
        </w:rPr>
        <w:t>Peer-review started:</w:t>
      </w:r>
      <w:r w:rsidRPr="002D6713">
        <w:rPr>
          <w:rFonts w:ascii="Book Antiqua" w:hAnsi="Book Antiqua"/>
          <w:sz w:val="24"/>
          <w:szCs w:val="24"/>
          <w:lang w:val="en-US" w:eastAsia="zh-CN"/>
        </w:rPr>
        <w:t xml:space="preserve"> May 8, 2015</w:t>
      </w:r>
    </w:p>
    <w:p w:rsidR="002539DD" w:rsidRPr="002D6713" w:rsidRDefault="002539DD" w:rsidP="002D6713">
      <w:pPr>
        <w:spacing w:after="0" w:line="360" w:lineRule="auto"/>
        <w:jc w:val="both"/>
        <w:rPr>
          <w:rFonts w:ascii="Book Antiqua" w:hAnsi="Book Antiqua"/>
          <w:b/>
          <w:sz w:val="24"/>
          <w:szCs w:val="24"/>
          <w:lang w:val="en-US" w:eastAsia="zh-CN"/>
        </w:rPr>
      </w:pPr>
      <w:bookmarkStart w:id="4" w:name="OLE_LINK22"/>
      <w:bookmarkStart w:id="5" w:name="OLE_LINK21"/>
      <w:r w:rsidRPr="002D6713">
        <w:rPr>
          <w:rFonts w:ascii="Book Antiqua" w:hAnsi="Book Antiqua"/>
          <w:b/>
          <w:sz w:val="24"/>
          <w:szCs w:val="24"/>
          <w:lang w:val="en-US"/>
        </w:rPr>
        <w:t>First decision:</w:t>
      </w:r>
      <w:r w:rsidRPr="002D6713">
        <w:rPr>
          <w:rFonts w:ascii="Book Antiqua" w:hAnsi="Book Antiqua"/>
          <w:b/>
          <w:sz w:val="24"/>
          <w:szCs w:val="24"/>
          <w:lang w:val="en-US" w:eastAsia="zh-CN"/>
        </w:rPr>
        <w:t xml:space="preserve"> </w:t>
      </w:r>
      <w:r w:rsidRPr="002D6713">
        <w:rPr>
          <w:rFonts w:ascii="Book Antiqua" w:hAnsi="Book Antiqua"/>
          <w:sz w:val="24"/>
          <w:szCs w:val="24"/>
          <w:lang w:val="en-US" w:eastAsia="zh-CN"/>
        </w:rPr>
        <w:t>June 18, 2015</w:t>
      </w:r>
    </w:p>
    <w:bookmarkEnd w:id="4"/>
    <w:bookmarkEnd w:id="5"/>
    <w:p w:rsidR="002539DD" w:rsidRPr="002D6713" w:rsidRDefault="002539DD" w:rsidP="002D6713">
      <w:pPr>
        <w:spacing w:after="0" w:line="360" w:lineRule="auto"/>
        <w:jc w:val="both"/>
        <w:rPr>
          <w:rFonts w:ascii="Book Antiqua" w:hAnsi="Book Antiqua"/>
          <w:sz w:val="24"/>
          <w:szCs w:val="24"/>
          <w:lang w:val="en-US" w:eastAsia="zh-CN"/>
        </w:rPr>
      </w:pPr>
      <w:r w:rsidRPr="002D6713">
        <w:rPr>
          <w:rFonts w:ascii="Book Antiqua" w:hAnsi="Book Antiqua"/>
          <w:b/>
          <w:sz w:val="24"/>
          <w:szCs w:val="24"/>
          <w:lang w:val="en-US"/>
        </w:rPr>
        <w:t xml:space="preserve">Revised: </w:t>
      </w:r>
      <w:r w:rsidRPr="002D6713">
        <w:rPr>
          <w:rFonts w:ascii="Book Antiqua" w:hAnsi="Book Antiqua"/>
          <w:sz w:val="24"/>
          <w:szCs w:val="24"/>
          <w:lang w:val="en-US" w:eastAsia="zh-CN"/>
        </w:rPr>
        <w:t>August 28, 2015</w:t>
      </w:r>
    </w:p>
    <w:p w:rsidR="002539DD" w:rsidRPr="00DB1654" w:rsidRDefault="002539DD" w:rsidP="00DB1654">
      <w:pPr>
        <w:rPr>
          <w:rFonts w:ascii="Book Antiqua" w:hAnsi="Book Antiqua"/>
          <w:iCs/>
          <w:sz w:val="24"/>
        </w:rPr>
      </w:pPr>
      <w:r w:rsidRPr="002D6713">
        <w:rPr>
          <w:rFonts w:ascii="Book Antiqua" w:hAnsi="Book Antiqua"/>
          <w:b/>
          <w:sz w:val="24"/>
          <w:szCs w:val="24"/>
          <w:lang w:val="en-US"/>
        </w:rPr>
        <w:t>Accepted:</w:t>
      </w:r>
      <w:r w:rsidR="00DB1654" w:rsidRPr="00DB1654">
        <w:rPr>
          <w:rStyle w:val="Emphasis"/>
        </w:rPr>
        <w:t xml:space="preserve"> </w:t>
      </w:r>
      <w:r w:rsidR="00DB1654">
        <w:rPr>
          <w:rStyle w:val="Emphasis"/>
        </w:rPr>
        <w:t>November 17</w:t>
      </w:r>
      <w:r w:rsidR="00DB1654" w:rsidRPr="00235CD4">
        <w:rPr>
          <w:rStyle w:val="Emphasis"/>
        </w:rPr>
        <w:t>, 2015</w:t>
      </w:r>
      <w:r w:rsidRPr="002D6713">
        <w:rPr>
          <w:rFonts w:ascii="Book Antiqua" w:hAnsi="Book Antiqua"/>
          <w:b/>
          <w:sz w:val="24"/>
          <w:szCs w:val="24"/>
          <w:lang w:val="en-US"/>
        </w:rPr>
        <w:t xml:space="preserve">  </w:t>
      </w:r>
    </w:p>
    <w:p w:rsidR="002539DD" w:rsidRPr="002D6713" w:rsidRDefault="002539DD" w:rsidP="002D6713">
      <w:pPr>
        <w:spacing w:after="0" w:line="360" w:lineRule="auto"/>
        <w:jc w:val="both"/>
        <w:rPr>
          <w:rFonts w:ascii="Book Antiqua" w:hAnsi="Book Antiqua"/>
          <w:b/>
          <w:sz w:val="24"/>
          <w:szCs w:val="24"/>
          <w:lang w:val="en-US"/>
        </w:rPr>
      </w:pPr>
      <w:r w:rsidRPr="002D6713">
        <w:rPr>
          <w:rFonts w:ascii="Book Antiqua" w:hAnsi="Book Antiqua"/>
          <w:b/>
          <w:sz w:val="24"/>
          <w:szCs w:val="24"/>
          <w:lang w:val="en-US"/>
        </w:rPr>
        <w:t>Article in press:</w:t>
      </w:r>
    </w:p>
    <w:p w:rsidR="002539DD" w:rsidRPr="002D6713" w:rsidRDefault="002539DD" w:rsidP="002D6713">
      <w:pPr>
        <w:spacing w:after="0" w:line="360" w:lineRule="auto"/>
        <w:jc w:val="both"/>
        <w:rPr>
          <w:rFonts w:ascii="Book Antiqua" w:hAnsi="Book Antiqua"/>
          <w:b/>
          <w:sz w:val="24"/>
          <w:szCs w:val="24"/>
          <w:lang w:val="en-US"/>
        </w:rPr>
      </w:pPr>
      <w:r w:rsidRPr="002D6713">
        <w:rPr>
          <w:rFonts w:ascii="Book Antiqua" w:hAnsi="Book Antiqua"/>
          <w:b/>
          <w:sz w:val="24"/>
          <w:szCs w:val="24"/>
          <w:lang w:val="en-US"/>
        </w:rPr>
        <w:t xml:space="preserve">Published online: </w:t>
      </w:r>
    </w:p>
    <w:bookmarkEnd w:id="2"/>
    <w:bookmarkEnd w:id="3"/>
    <w:p w:rsidR="002539DD" w:rsidRPr="002D6713" w:rsidRDefault="002539DD" w:rsidP="002D6713">
      <w:pPr>
        <w:spacing w:after="0" w:line="360" w:lineRule="auto"/>
        <w:jc w:val="both"/>
        <w:rPr>
          <w:rFonts w:ascii="Book Antiqua" w:hAnsi="Book Antiqua" w:cs="Arial"/>
          <w:sz w:val="24"/>
          <w:szCs w:val="24"/>
          <w:lang w:val="en-US"/>
        </w:rPr>
      </w:pPr>
    </w:p>
    <w:p w:rsidR="002539DD" w:rsidRPr="002D6713" w:rsidRDefault="002539DD" w:rsidP="002D6713">
      <w:pPr>
        <w:spacing w:after="0" w:line="360" w:lineRule="auto"/>
        <w:jc w:val="both"/>
        <w:rPr>
          <w:rFonts w:ascii="Book Antiqua" w:hAnsi="Book Antiqua" w:cs="Arial"/>
          <w:sz w:val="24"/>
          <w:szCs w:val="24"/>
          <w:lang w:val="en-US"/>
        </w:rPr>
      </w:pPr>
      <w:r w:rsidRPr="002D6713">
        <w:rPr>
          <w:rFonts w:ascii="Book Antiqua" w:hAnsi="Book Antiqua" w:cs="Arial"/>
          <w:sz w:val="24"/>
          <w:szCs w:val="24"/>
          <w:lang w:val="en-US"/>
        </w:rPr>
        <w:br w:type="page"/>
      </w:r>
    </w:p>
    <w:p w:rsidR="002539DD" w:rsidRPr="002D6713" w:rsidRDefault="002539DD" w:rsidP="002D6713">
      <w:pPr>
        <w:spacing w:after="0" w:line="360" w:lineRule="auto"/>
        <w:jc w:val="both"/>
        <w:rPr>
          <w:rFonts w:ascii="Book Antiqua" w:hAnsi="Book Antiqua" w:cs="Arial"/>
          <w:b/>
          <w:sz w:val="24"/>
          <w:szCs w:val="24"/>
          <w:lang w:val="en-US"/>
        </w:rPr>
      </w:pPr>
      <w:r w:rsidRPr="002D6713">
        <w:rPr>
          <w:rFonts w:ascii="Book Antiqua" w:hAnsi="Book Antiqua" w:cs="Arial"/>
          <w:b/>
          <w:sz w:val="24"/>
          <w:szCs w:val="24"/>
          <w:lang w:val="en-US"/>
        </w:rPr>
        <w:lastRenderedPageBreak/>
        <w:t>Abstract</w:t>
      </w:r>
    </w:p>
    <w:p w:rsidR="002539DD" w:rsidRPr="002D6713" w:rsidRDefault="002539DD" w:rsidP="002D6713">
      <w:pPr>
        <w:spacing w:after="0" w:line="360" w:lineRule="auto"/>
        <w:jc w:val="both"/>
        <w:rPr>
          <w:rFonts w:ascii="Book Antiqua" w:hAnsi="Book Antiqua" w:cs="Arial"/>
          <w:b/>
          <w:caps/>
          <w:sz w:val="24"/>
          <w:szCs w:val="24"/>
          <w:lang w:val="en-US"/>
        </w:rPr>
      </w:pPr>
      <w:r w:rsidRPr="002D6713">
        <w:rPr>
          <w:rFonts w:ascii="Book Antiqua" w:hAnsi="Book Antiqua" w:cs="Arial"/>
          <w:b/>
          <w:sz w:val="24"/>
          <w:szCs w:val="24"/>
          <w:lang w:val="en-US"/>
        </w:rPr>
        <w:t>AIM:</w:t>
      </w:r>
      <w:r w:rsidRPr="002D6713">
        <w:rPr>
          <w:rFonts w:ascii="Book Antiqua" w:hAnsi="Book Antiqua" w:cs="Arial"/>
          <w:sz w:val="24"/>
          <w:szCs w:val="24"/>
          <w:lang w:val="en-US"/>
        </w:rPr>
        <w:t xml:space="preserve"> To review current applications of the laparoscopic surgery while highlighting the standard procedures across different fields.</w:t>
      </w:r>
    </w:p>
    <w:p w:rsidR="002539DD" w:rsidRPr="002D6713" w:rsidRDefault="002539DD" w:rsidP="002D6713">
      <w:pPr>
        <w:spacing w:after="0" w:line="360" w:lineRule="auto"/>
        <w:jc w:val="both"/>
        <w:rPr>
          <w:rFonts w:ascii="Book Antiqua" w:hAnsi="Book Antiqua" w:cs="Arial"/>
          <w:b/>
          <w:caps/>
          <w:sz w:val="24"/>
          <w:szCs w:val="24"/>
          <w:lang w:val="en-US"/>
        </w:rPr>
      </w:pP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b/>
          <w:caps/>
          <w:sz w:val="24"/>
          <w:szCs w:val="24"/>
          <w:lang w:val="en-US"/>
        </w:rPr>
        <w:t>Methods:</w:t>
      </w:r>
      <w:r w:rsidRPr="002D6713">
        <w:rPr>
          <w:rFonts w:ascii="Book Antiqua" w:hAnsi="Book Antiqua" w:cs="Arial"/>
          <w:b/>
          <w:sz w:val="24"/>
          <w:szCs w:val="24"/>
          <w:lang w:val="en-US"/>
        </w:rPr>
        <w:t xml:space="preserve"> </w:t>
      </w:r>
      <w:r w:rsidRPr="002D6713">
        <w:rPr>
          <w:rFonts w:ascii="Book Antiqua" w:hAnsi="Book Antiqua" w:cs="Arial"/>
          <w:sz w:val="24"/>
          <w:szCs w:val="24"/>
          <w:lang w:val="en-US"/>
        </w:rPr>
        <w:t xml:space="preserve">A comprehensive search was undertaken using the PubMed Advanced Search Builder. A total of 321 articles were found in this search. The following criteria had to be met for the publication to be selected: review article, randomized controlled trials, or meta-analyses discussing the subject of laparoscopic surgery. In addition, publications were hand-searched in the Cochrane database and the high-impact journals. A total of 82 of the findings were included according to matching the inclusion criteria. Overall, 403 full-text articles were reviewed. Of these, 218 were excluded due to not matching the inclusion criteria.  </w:t>
      </w:r>
    </w:p>
    <w:p w:rsidR="002539DD" w:rsidRPr="002D6713" w:rsidRDefault="002539DD" w:rsidP="002D6713">
      <w:pPr>
        <w:spacing w:after="0" w:line="360" w:lineRule="auto"/>
        <w:jc w:val="both"/>
        <w:rPr>
          <w:rFonts w:ascii="Book Antiqua" w:hAnsi="Book Antiqua"/>
          <w:sz w:val="24"/>
          <w:szCs w:val="24"/>
          <w:lang w:val="en-US" w:eastAsia="zh-CN"/>
        </w:rPr>
      </w:pP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b/>
          <w:sz w:val="24"/>
          <w:szCs w:val="24"/>
          <w:lang w:val="en-US"/>
        </w:rPr>
        <w:t xml:space="preserve">RESULTS: </w:t>
      </w:r>
      <w:r w:rsidRPr="002D6713">
        <w:rPr>
          <w:rFonts w:ascii="Book Antiqua" w:hAnsi="Book Antiqua" w:cs="Arial"/>
          <w:sz w:val="24"/>
          <w:szCs w:val="24"/>
          <w:lang w:val="en-US"/>
        </w:rPr>
        <w:t xml:space="preserve">A total of 185 relevant articles were identified matching the search criteria for an overview of the current literature on the laparoscopic surgery. Articles covered the period from the first laparoscopic application through its tremendous advancement over the last several years. Overall, the biggest advantage of the procedure has been minimizing trauma to the abdominal wall compared with open surgery. In the case of cholecystectomy, fundoplication, and adrenalectomy, the procedure has become the gold standard without being proven as a superior technique over the open surgery in randomized controlled trials. Faster recovery, reduced hospital stay, and a quicker return to normal activities are the most evident advantages of the laparoscopic surgery. Positive outcomes, efficiency, a lower rate of wound infections, and reduction in the perioperative morbidity of minimally invasive procedures have been shown in most indications.   </w:t>
      </w:r>
    </w:p>
    <w:p w:rsidR="002539DD" w:rsidRPr="002D6713" w:rsidRDefault="002539DD" w:rsidP="002D6713">
      <w:pPr>
        <w:spacing w:after="0" w:line="360" w:lineRule="auto"/>
        <w:jc w:val="both"/>
        <w:rPr>
          <w:rFonts w:ascii="Book Antiqua" w:hAnsi="Book Antiqua" w:cs="Arial"/>
          <w:sz w:val="24"/>
          <w:szCs w:val="24"/>
          <w:lang w:val="en-US" w:eastAsia="zh-CN"/>
        </w:rPr>
      </w:pPr>
    </w:p>
    <w:p w:rsidR="002539DD" w:rsidRPr="002D6713" w:rsidRDefault="002539DD" w:rsidP="002D6713">
      <w:pPr>
        <w:spacing w:after="0" w:line="360" w:lineRule="auto"/>
        <w:jc w:val="both"/>
        <w:rPr>
          <w:rFonts w:ascii="Book Antiqua" w:hAnsi="Book Antiqua" w:cs="Arial"/>
          <w:sz w:val="24"/>
          <w:szCs w:val="24"/>
          <w:lang w:val="en-US"/>
        </w:rPr>
      </w:pPr>
      <w:r w:rsidRPr="002D6713">
        <w:rPr>
          <w:rFonts w:ascii="Book Antiqua" w:hAnsi="Book Antiqua" w:cs="Arial"/>
          <w:b/>
          <w:caps/>
          <w:sz w:val="24"/>
          <w:szCs w:val="24"/>
          <w:lang w:val="en-US"/>
        </w:rPr>
        <w:lastRenderedPageBreak/>
        <w:t>Conclusion</w:t>
      </w:r>
      <w:r w:rsidRPr="002D6713">
        <w:rPr>
          <w:rFonts w:ascii="Book Antiqua" w:hAnsi="Book Antiqua" w:cs="Arial"/>
          <w:b/>
          <w:sz w:val="24"/>
          <w:szCs w:val="24"/>
          <w:lang w:val="en-US"/>
        </w:rPr>
        <w:t xml:space="preserve">: </w:t>
      </w:r>
      <w:r w:rsidRPr="002D6713">
        <w:rPr>
          <w:rFonts w:ascii="Book Antiqua" w:hAnsi="Book Antiqua" w:cs="Arial"/>
          <w:sz w:val="24"/>
          <w:szCs w:val="24"/>
          <w:lang w:val="en-US"/>
        </w:rPr>
        <w:t>Improvements in surgical training and developments in instruments, imaging, and surgical techniques have greatly increased safety and feasibility of the laparoscopic surgical procedures.</w:t>
      </w:r>
    </w:p>
    <w:p w:rsidR="002539DD" w:rsidRPr="002D6713" w:rsidRDefault="002539DD" w:rsidP="002D6713">
      <w:pPr>
        <w:spacing w:after="0" w:line="360" w:lineRule="auto"/>
        <w:jc w:val="both"/>
        <w:rPr>
          <w:rFonts w:ascii="Book Antiqua" w:hAnsi="Book Antiqua" w:cs="Arial"/>
          <w:sz w:val="24"/>
          <w:szCs w:val="24"/>
          <w:lang w:val="en-US"/>
        </w:rPr>
      </w:pPr>
    </w:p>
    <w:p w:rsidR="002539DD" w:rsidRPr="002D6713" w:rsidRDefault="002539DD" w:rsidP="002D6713">
      <w:pPr>
        <w:spacing w:after="0" w:line="360" w:lineRule="auto"/>
        <w:jc w:val="both"/>
        <w:rPr>
          <w:rFonts w:ascii="Book Antiqua" w:hAnsi="Book Antiqua" w:cs="Arial"/>
          <w:sz w:val="24"/>
          <w:szCs w:val="24"/>
          <w:lang w:val="en-US"/>
        </w:rPr>
      </w:pPr>
      <w:r w:rsidRPr="002D6713">
        <w:rPr>
          <w:rFonts w:ascii="Book Antiqua" w:hAnsi="Book Antiqua" w:cs="Arial"/>
          <w:b/>
          <w:sz w:val="24"/>
          <w:szCs w:val="24"/>
          <w:lang w:val="en-US"/>
        </w:rPr>
        <w:t>Key</w:t>
      </w:r>
      <w:r w:rsidRPr="002D6713">
        <w:rPr>
          <w:rFonts w:ascii="Book Antiqua" w:hAnsi="Book Antiqua" w:cs="Arial"/>
          <w:b/>
          <w:sz w:val="24"/>
          <w:szCs w:val="24"/>
          <w:lang w:val="en-US" w:eastAsia="zh-CN"/>
        </w:rPr>
        <w:t xml:space="preserve"> </w:t>
      </w:r>
      <w:r w:rsidRPr="002D6713">
        <w:rPr>
          <w:rFonts w:ascii="Book Antiqua" w:hAnsi="Book Antiqua" w:cs="Arial"/>
          <w:b/>
          <w:sz w:val="24"/>
          <w:szCs w:val="24"/>
          <w:lang w:val="en-US"/>
        </w:rPr>
        <w:t>words</w:t>
      </w:r>
      <w:r w:rsidRPr="002D6713">
        <w:rPr>
          <w:rFonts w:ascii="Book Antiqua" w:hAnsi="Book Antiqua" w:cs="Arial"/>
          <w:b/>
          <w:sz w:val="24"/>
          <w:szCs w:val="24"/>
          <w:lang w:val="en-US" w:eastAsia="zh-CN"/>
        </w:rPr>
        <w:t xml:space="preserve">: </w:t>
      </w:r>
      <w:r w:rsidRPr="002D6713">
        <w:rPr>
          <w:rFonts w:ascii="Book Antiqua" w:hAnsi="Book Antiqua" w:cs="Arial"/>
          <w:sz w:val="24"/>
          <w:szCs w:val="24"/>
          <w:lang w:val="en-US"/>
        </w:rPr>
        <w:t>Laparoscopic surgery; Endoscopic surgery; Pancreatic surgery; Rectal resection; Gastrectomy; Gastric cancer; Colon resection; Appendectomy; Esophagectomy; Cholecystectomy</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 </w:t>
      </w:r>
    </w:p>
    <w:p w:rsidR="002539DD" w:rsidRPr="002D6713" w:rsidRDefault="002539DD" w:rsidP="002D6713">
      <w:pPr>
        <w:spacing w:after="0" w:line="360" w:lineRule="auto"/>
        <w:jc w:val="both"/>
        <w:rPr>
          <w:rFonts w:ascii="Book Antiqua" w:hAnsi="Book Antiqua"/>
          <w:i/>
          <w:iCs/>
          <w:sz w:val="24"/>
          <w:szCs w:val="24"/>
          <w:lang w:val="en-US" w:eastAsia="zh-CN"/>
        </w:rPr>
      </w:pPr>
      <w:proofErr w:type="gramStart"/>
      <w:r w:rsidRPr="002D6713">
        <w:rPr>
          <w:rFonts w:ascii="Book Antiqua" w:hAnsi="Book Antiqua" w:cs="Tahoma"/>
          <w:b/>
          <w:color w:val="000000"/>
          <w:sz w:val="24"/>
          <w:szCs w:val="24"/>
          <w:lang w:val="en-US" w:eastAsia="ja-JP"/>
        </w:rPr>
        <w:t xml:space="preserve">© </w:t>
      </w:r>
      <w:r w:rsidRPr="002D6713">
        <w:rPr>
          <w:rFonts w:ascii="Book Antiqua" w:eastAsia="AdvTimes" w:hAnsi="Book Antiqua" w:cs="AdvTimes"/>
          <w:b/>
          <w:color w:val="000000"/>
          <w:sz w:val="24"/>
          <w:szCs w:val="24"/>
          <w:lang w:val="en-US" w:eastAsia="ja-JP"/>
        </w:rPr>
        <w:t>The Author(s) 2015.</w:t>
      </w:r>
      <w:proofErr w:type="gramEnd"/>
      <w:r w:rsidRPr="002D6713">
        <w:rPr>
          <w:rFonts w:ascii="Book Antiqua" w:eastAsia="AdvTimes" w:hAnsi="Book Antiqua" w:cs="AdvTimes"/>
          <w:color w:val="000000"/>
          <w:sz w:val="24"/>
          <w:szCs w:val="24"/>
          <w:lang w:val="en-US" w:eastAsia="ja-JP"/>
        </w:rPr>
        <w:t xml:space="preserve"> Published by </w:t>
      </w:r>
      <w:r w:rsidRPr="002D6713">
        <w:rPr>
          <w:rFonts w:ascii="Book Antiqua" w:hAnsi="Book Antiqua" w:cs="Arial Unicode MS"/>
          <w:color w:val="000000"/>
          <w:sz w:val="24"/>
          <w:szCs w:val="24"/>
          <w:lang w:val="en-US" w:eastAsia="ja-JP"/>
        </w:rPr>
        <w:t>Baishideng Publishing Group Inc.</w:t>
      </w:r>
      <w:r w:rsidRPr="002D6713">
        <w:rPr>
          <w:rFonts w:ascii="Book Antiqua" w:hAnsi="Book Antiqua" w:cs="Arial Unicode MS"/>
          <w:sz w:val="24"/>
          <w:szCs w:val="24"/>
          <w:lang w:val="en-US" w:eastAsia="ja-JP"/>
        </w:rPr>
        <w:t xml:space="preserve"> All rights reserved</w:t>
      </w:r>
      <w:r w:rsidRPr="002D6713">
        <w:rPr>
          <w:rFonts w:ascii="Book Antiqua" w:hAnsi="Book Antiqua" w:cs="Arial Unicode MS"/>
          <w:sz w:val="24"/>
          <w:szCs w:val="24"/>
          <w:lang w:val="en-US"/>
        </w:rPr>
        <w:t>.</w:t>
      </w:r>
    </w:p>
    <w:p w:rsidR="002539DD" w:rsidRPr="002D6713" w:rsidRDefault="002539DD" w:rsidP="002D6713">
      <w:pPr>
        <w:spacing w:after="0" w:line="360" w:lineRule="auto"/>
        <w:jc w:val="both"/>
        <w:rPr>
          <w:rFonts w:ascii="Book Antiqua" w:hAnsi="Book Antiqua" w:cs="Arial"/>
          <w:sz w:val="24"/>
          <w:szCs w:val="24"/>
          <w:lang w:val="en-US" w:eastAsia="zh-CN"/>
        </w:rPr>
      </w:pPr>
    </w:p>
    <w:p w:rsidR="002539DD" w:rsidRPr="002D6713" w:rsidRDefault="002539DD" w:rsidP="002D6713">
      <w:pPr>
        <w:spacing w:after="0" w:line="360" w:lineRule="auto"/>
        <w:jc w:val="both"/>
        <w:rPr>
          <w:rFonts w:ascii="Book Antiqua" w:hAnsi="Book Antiqua" w:cs="Arial"/>
          <w:b/>
          <w:sz w:val="24"/>
          <w:szCs w:val="24"/>
          <w:lang w:val="en-US"/>
        </w:rPr>
      </w:pPr>
      <w:r w:rsidRPr="002D6713">
        <w:rPr>
          <w:rFonts w:ascii="Book Antiqua" w:hAnsi="Book Antiqua" w:cs="Arial"/>
          <w:b/>
          <w:sz w:val="24"/>
          <w:szCs w:val="24"/>
          <w:lang w:val="en-US"/>
        </w:rPr>
        <w:t>Core tip</w:t>
      </w:r>
      <w:r w:rsidRPr="002D6713">
        <w:rPr>
          <w:rFonts w:ascii="Book Antiqua" w:hAnsi="Book Antiqua" w:cs="Arial"/>
          <w:b/>
          <w:sz w:val="24"/>
          <w:szCs w:val="24"/>
          <w:lang w:val="en-US" w:eastAsia="zh-CN"/>
        </w:rPr>
        <w:t xml:space="preserve">: </w:t>
      </w:r>
      <w:r w:rsidRPr="002D6713">
        <w:rPr>
          <w:rFonts w:ascii="Book Antiqua" w:hAnsi="Book Antiqua" w:cs="Arial"/>
          <w:sz w:val="24"/>
          <w:szCs w:val="24"/>
          <w:lang w:val="en-US"/>
        </w:rPr>
        <w:t xml:space="preserve">This review investigates different applications of the laparoscopic approach on the basis of the current literature and summarizes studies concerning laparoscopic surgery in the different medical fields. </w:t>
      </w:r>
    </w:p>
    <w:p w:rsidR="002539DD" w:rsidRPr="002D6713" w:rsidRDefault="002539DD" w:rsidP="002D6713">
      <w:pPr>
        <w:spacing w:after="0" w:line="360" w:lineRule="auto"/>
        <w:jc w:val="both"/>
        <w:rPr>
          <w:rFonts w:ascii="Book Antiqua" w:hAnsi="Book Antiqua" w:cs="Arial"/>
          <w:b/>
          <w:sz w:val="24"/>
          <w:szCs w:val="24"/>
          <w:lang w:val="en-US" w:eastAsia="zh-CN"/>
        </w:rPr>
      </w:pP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eastAsia="zh-CN"/>
        </w:rPr>
        <w:t xml:space="preserve">Buia A, </w:t>
      </w:r>
      <w:r w:rsidRPr="002D6713">
        <w:rPr>
          <w:rFonts w:ascii="Book Antiqua" w:hAnsi="Book Antiqua" w:cs="Arial"/>
          <w:sz w:val="24"/>
          <w:szCs w:val="24"/>
          <w:lang w:val="en-US"/>
        </w:rPr>
        <w:t>Stockhausen</w:t>
      </w:r>
      <w:r w:rsidRPr="002D6713">
        <w:rPr>
          <w:rFonts w:ascii="Book Antiqua" w:hAnsi="Book Antiqua" w:cs="Arial"/>
          <w:sz w:val="24"/>
          <w:szCs w:val="24"/>
          <w:lang w:val="en-US" w:eastAsia="zh-CN"/>
        </w:rPr>
        <w:t xml:space="preserve"> F, </w:t>
      </w:r>
      <w:r w:rsidRPr="002D6713">
        <w:rPr>
          <w:rFonts w:ascii="Book Antiqua" w:hAnsi="Book Antiqua" w:cs="Arial"/>
          <w:sz w:val="24"/>
          <w:szCs w:val="24"/>
          <w:lang w:val="en-US"/>
        </w:rPr>
        <w:t>Hanisch</w:t>
      </w:r>
      <w:r w:rsidRPr="002D6713">
        <w:rPr>
          <w:rFonts w:ascii="Book Antiqua" w:hAnsi="Book Antiqua" w:cs="Arial"/>
          <w:sz w:val="24"/>
          <w:szCs w:val="24"/>
          <w:lang w:val="en-US" w:eastAsia="zh-CN"/>
        </w:rPr>
        <w:t xml:space="preserve"> E.</w:t>
      </w:r>
      <w:r w:rsidRPr="002D6713">
        <w:rPr>
          <w:rFonts w:ascii="Book Antiqua" w:hAnsi="Book Antiqua" w:cs="Arial"/>
          <w:sz w:val="24"/>
          <w:szCs w:val="24"/>
          <w:lang w:val="en-US"/>
        </w:rPr>
        <w:t xml:space="preserve"> Laparoscopic surgery: A qualified systematic review</w:t>
      </w:r>
      <w:r w:rsidRPr="002D6713">
        <w:rPr>
          <w:rFonts w:ascii="Book Antiqua" w:hAnsi="Book Antiqua" w:cs="Arial"/>
          <w:sz w:val="24"/>
          <w:szCs w:val="24"/>
          <w:lang w:val="en-US" w:eastAsia="zh-CN"/>
        </w:rPr>
        <w:t xml:space="preserve">. </w:t>
      </w:r>
      <w:r w:rsidRPr="002D6713">
        <w:rPr>
          <w:rFonts w:ascii="Book Antiqua" w:hAnsi="Book Antiqua"/>
          <w:i/>
          <w:iCs/>
          <w:sz w:val="24"/>
          <w:szCs w:val="24"/>
          <w:lang w:val="en-US"/>
        </w:rPr>
        <w:t>World J Methodol</w:t>
      </w:r>
      <w:r w:rsidRPr="002D6713">
        <w:rPr>
          <w:rFonts w:ascii="Book Antiqua" w:hAnsi="Book Antiqua"/>
          <w:iCs/>
          <w:sz w:val="24"/>
          <w:szCs w:val="24"/>
          <w:lang w:val="en-US" w:eastAsia="zh-CN"/>
        </w:rPr>
        <w:t xml:space="preserve"> 2015; </w:t>
      </w:r>
      <w:proofErr w:type="gramStart"/>
      <w:r w:rsidRPr="002D6713">
        <w:rPr>
          <w:rFonts w:ascii="Book Antiqua" w:hAnsi="Book Antiqua"/>
          <w:iCs/>
          <w:sz w:val="24"/>
          <w:szCs w:val="24"/>
          <w:lang w:val="en-US" w:eastAsia="zh-CN"/>
        </w:rPr>
        <w:t>In</w:t>
      </w:r>
      <w:proofErr w:type="gramEnd"/>
      <w:r w:rsidRPr="002D6713">
        <w:rPr>
          <w:rFonts w:ascii="Book Antiqua" w:hAnsi="Book Antiqua"/>
          <w:iCs/>
          <w:sz w:val="24"/>
          <w:szCs w:val="24"/>
          <w:lang w:val="en-US" w:eastAsia="zh-CN"/>
        </w:rPr>
        <w:t xml:space="preserve"> press</w:t>
      </w:r>
      <w:r w:rsidRPr="002D6713">
        <w:rPr>
          <w:rFonts w:ascii="Book Antiqua" w:hAnsi="Book Antiqua" w:cs="Arial"/>
          <w:sz w:val="24"/>
          <w:szCs w:val="24"/>
          <w:lang w:val="en-US"/>
        </w:rPr>
        <w:br w:type="page"/>
      </w:r>
    </w:p>
    <w:p w:rsidR="002539DD" w:rsidRPr="002D6713" w:rsidRDefault="002539DD" w:rsidP="002D6713">
      <w:pPr>
        <w:spacing w:after="0" w:line="360" w:lineRule="auto"/>
        <w:jc w:val="both"/>
        <w:rPr>
          <w:rFonts w:ascii="Book Antiqua" w:hAnsi="Book Antiqua" w:cs="Arial"/>
          <w:b/>
          <w:sz w:val="24"/>
          <w:szCs w:val="24"/>
          <w:lang w:val="en-US"/>
        </w:rPr>
      </w:pPr>
      <w:r w:rsidRPr="002D6713">
        <w:rPr>
          <w:rFonts w:ascii="Book Antiqua" w:hAnsi="Book Antiqua" w:cs="Arial"/>
          <w:b/>
          <w:sz w:val="24"/>
          <w:szCs w:val="24"/>
          <w:lang w:val="en-US"/>
        </w:rPr>
        <w:lastRenderedPageBreak/>
        <w:t>INTRODUCTION</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Laparoscopic surgery has existed since the development of diagnostic laparoscopy in the 1960s. The pioneers of laparoscopic surgery K. </w:t>
      </w:r>
      <w:proofErr w:type="gramStart"/>
      <w:r w:rsidRPr="002D6713">
        <w:rPr>
          <w:rFonts w:ascii="Book Antiqua" w:hAnsi="Book Antiqua" w:cs="Arial"/>
          <w:sz w:val="24"/>
          <w:szCs w:val="24"/>
          <w:lang w:val="en-US"/>
        </w:rPr>
        <w:t>Semm</w:t>
      </w:r>
      <w:r w:rsidRPr="002D6713">
        <w:rPr>
          <w:rFonts w:ascii="Book Antiqua" w:hAnsi="Book Antiqua" w:cs="Arial"/>
          <w:sz w:val="24"/>
          <w:szCs w:val="24"/>
          <w:vertAlign w:val="superscript"/>
          <w:lang w:val="en-US" w:eastAsia="zh-CN"/>
        </w:rPr>
        <w:t>[</w:t>
      </w:r>
      <w:proofErr w:type="gramEnd"/>
      <w:r w:rsidRPr="002D6713">
        <w:rPr>
          <w:rFonts w:ascii="Book Antiqua" w:hAnsi="Book Antiqua" w:cs="Arial"/>
          <w:sz w:val="24"/>
          <w:szCs w:val="24"/>
          <w:vertAlign w:val="superscript"/>
          <w:lang w:val="en-US" w:eastAsia="zh-CN"/>
        </w:rPr>
        <w:t>1]</w:t>
      </w:r>
      <w:r w:rsidRPr="002D6713">
        <w:rPr>
          <w:rFonts w:ascii="Book Antiqua" w:hAnsi="Book Antiqua" w:cs="Arial"/>
          <w:sz w:val="24"/>
          <w:szCs w:val="24"/>
          <w:lang w:val="en-US"/>
        </w:rPr>
        <w:t xml:space="preserve"> and E. Mueh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ISSN" : "1086-8089", "PMID" : "11304004", "abstract" : "Prof Dr Med Erich M\u00fche of B\u00f6blingen, Germany, performed the first laparoscopic cholecystectomy on September 12, 1985. The German Surgical Society rejected M\u00fche in 1986 after he reported that he had performed the first laparoscopic cholecystectomy, yet in 1992 he received their highest award, the German Surgical Society Anniversary Award., In 1990 in Atlanta, at the Society of American Gastrointestinal Surgeons (SAGES) Convention, Perissat, Berci, Cuschieri, Dubois, and Mouret were recognized by SAGES for performing early laparoscopic cholecystectomies, but M\u00fche was not. However, in 1999 he was recognized by SAGES for having performed the first laparoscopic cholecystectomy\u2013sAGES invited M\u00fche to present the Storz Lecture. In M\u00fche's presentation, titled \u201cThe First Laparoscopic Cholecystectomy,\u201d which he gave in March 1999 in San Antonio, Texas, he described the first procedure. Finally, M\u00fche had received the worldwide acclaim that he deserved for his pioneering work., One purpose of this article is to trace the development of the basic instruments used in laparoscopic cholecystectomy. The other purpose is to give M\u00fche the recognition he deserves for being the developer of the laparoscopic cholecystectomy procedure.", "author" : [ { "dropping-particle" : "", "family" : "Reynolds", "given" : "Walker", "non-dropping-particle" : "", "parse-names" : false, "suffix" : "" } ], "container-title" : "JSLS : Journal of the Society of Laparoendoscopic Surgeons", "id" : "ITEM-1", "issue" : "1", "issued" : { "date-parts" : [ [ "2001" ] ] }, "page" : "89-94", "title" : "The First Laparoscopic Cholecystectomy", "type" : "article-journal", "volume" : "5" }, "uris" : [ "http://www.mendeley.com/documents/?uuid=9eb32dea-9f53-45ed-af23-1b6048c4f62d" ] } ], "mendeley" : { "formattedCitation" : "&lt;sup&gt;[1]&lt;/sup&gt;", "plainTextFormattedCitation" : "[1]", "previouslyFormattedCitation" : "&lt;sup&gt;[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changed it from a diagnostic to a surgical procedure at the beginning of the 1980s, and it has since become a frequently applied technique for a wide field of indications. The procedure has become the gold standard for many organ systems, with some of the most common being reproductive (particularly gynecological) and digestive (as for cholecystectomy). Significant improvements in surgical training, as well as developments of instruments, imaging, and surgical techniques, have made laparoscopic surgery safe and feasible across different medical fields.</w:t>
      </w:r>
    </w:p>
    <w:p w:rsidR="002539DD" w:rsidRPr="002D6713" w:rsidRDefault="002539DD" w:rsidP="002D6713">
      <w:pPr>
        <w:spacing w:after="0" w:line="360" w:lineRule="auto"/>
        <w:jc w:val="both"/>
        <w:rPr>
          <w:rFonts w:ascii="Book Antiqua" w:hAnsi="Book Antiqua" w:cs="Arial"/>
          <w:sz w:val="24"/>
          <w:szCs w:val="24"/>
          <w:lang w:val="en-US"/>
        </w:rPr>
      </w:pPr>
      <w:r w:rsidRPr="002D6713">
        <w:rPr>
          <w:rFonts w:ascii="Book Antiqua" w:hAnsi="Book Antiqua" w:cs="Arial"/>
          <w:sz w:val="24"/>
          <w:szCs w:val="24"/>
          <w:lang w:val="en-US"/>
        </w:rPr>
        <w:t>This review summarizes studies on the laparoscopic surgery across different fields and highlights the state of the art, standard procedures in laparoscopic surgery.</w:t>
      </w:r>
    </w:p>
    <w:p w:rsidR="002539DD" w:rsidRPr="002D6713" w:rsidRDefault="002539DD" w:rsidP="002D6713">
      <w:pPr>
        <w:spacing w:after="0" w:line="360" w:lineRule="auto"/>
        <w:jc w:val="both"/>
        <w:rPr>
          <w:rFonts w:ascii="Book Antiqua" w:hAnsi="Book Antiqua" w:cs="Arial"/>
          <w:sz w:val="24"/>
          <w:szCs w:val="24"/>
          <w:lang w:val="en-US"/>
        </w:rPr>
      </w:pPr>
    </w:p>
    <w:p w:rsidR="002539DD" w:rsidRPr="002D6713" w:rsidRDefault="002539DD" w:rsidP="002D6713">
      <w:pPr>
        <w:spacing w:after="0" w:line="360" w:lineRule="auto"/>
        <w:jc w:val="both"/>
        <w:rPr>
          <w:rFonts w:ascii="Book Antiqua" w:hAnsi="Book Antiqua" w:cs="Arial"/>
          <w:b/>
          <w:sz w:val="24"/>
          <w:szCs w:val="24"/>
          <w:lang w:val="en-US"/>
        </w:rPr>
      </w:pPr>
      <w:r w:rsidRPr="002D6713">
        <w:rPr>
          <w:rFonts w:ascii="Book Antiqua" w:hAnsi="Book Antiqua" w:cs="Arial"/>
          <w:b/>
          <w:sz w:val="24"/>
          <w:szCs w:val="24"/>
          <w:lang w:val="en-US"/>
        </w:rPr>
        <w:t>MATERIALS AND METHODS</w:t>
      </w:r>
    </w:p>
    <w:p w:rsidR="002539DD" w:rsidRPr="002D6713" w:rsidRDefault="002539DD" w:rsidP="002D6713">
      <w:pPr>
        <w:spacing w:after="0" w:line="360" w:lineRule="auto"/>
        <w:jc w:val="both"/>
        <w:rPr>
          <w:rFonts w:ascii="Book Antiqua" w:hAnsi="Book Antiqua" w:cs="Arial"/>
          <w:sz w:val="24"/>
          <w:szCs w:val="24"/>
          <w:lang w:val="en-US"/>
        </w:rPr>
      </w:pPr>
      <w:r w:rsidRPr="002D6713">
        <w:rPr>
          <w:rFonts w:ascii="Book Antiqua" w:hAnsi="Book Antiqua" w:cs="Arial"/>
          <w:sz w:val="24"/>
          <w:szCs w:val="24"/>
          <w:lang w:val="en-US"/>
        </w:rPr>
        <w:t xml:space="preserve">A comprehensive search was undertaken using the PubMed Advanced Search Builder. The exact search strings are listed in Tables 1 and 2. In addition, publications were hand-searched in the Cochrane database and in the high-impact journals such as </w:t>
      </w:r>
      <w:r w:rsidRPr="002D6713">
        <w:rPr>
          <w:rFonts w:ascii="Book Antiqua" w:hAnsi="Book Antiqua" w:cs="Arial"/>
          <w:i/>
          <w:sz w:val="24"/>
          <w:szCs w:val="24"/>
          <w:lang w:val="en-US"/>
        </w:rPr>
        <w:t>Ann Surg, Lancet, BMJ, Brit J Surg, World J Gastroenterol, Surg Endosc, World J Surg, Am J Gastroenterol, Hernia, Am J Surg, Langenbecks Arch Surg, Arch Surg, Chirurg, J Am Coll Surg,</w:t>
      </w:r>
      <w:r w:rsidRPr="002D6713">
        <w:rPr>
          <w:rFonts w:ascii="Book Antiqua" w:hAnsi="Book Antiqua" w:cs="Arial"/>
          <w:sz w:val="24"/>
          <w:szCs w:val="24"/>
          <w:lang w:val="en-US"/>
        </w:rPr>
        <w:t xml:space="preserve"> and </w:t>
      </w:r>
      <w:r w:rsidRPr="002D6713">
        <w:rPr>
          <w:rFonts w:ascii="Book Antiqua" w:hAnsi="Book Antiqua" w:cs="Arial"/>
          <w:i/>
          <w:sz w:val="24"/>
          <w:szCs w:val="24"/>
          <w:lang w:val="en-US"/>
        </w:rPr>
        <w:t>Colorectal Dis</w:t>
      </w:r>
      <w:r w:rsidRPr="002D6713">
        <w:rPr>
          <w:rFonts w:ascii="Book Antiqua" w:hAnsi="Book Antiqua" w:cs="Arial"/>
          <w:sz w:val="24"/>
          <w:szCs w:val="24"/>
          <w:lang w:val="en-US"/>
        </w:rPr>
        <w:t>. Publications had to meet the following criteria to be selected: review articles, randomized controlled trials, or meta-analyses discussing the subject of laparoscopic surgery</w:t>
      </w:r>
      <w:r w:rsidRPr="002D6713">
        <w:rPr>
          <w:rFonts w:ascii="Book Antiqua" w:hAnsi="Book Antiqua" w:cs="Arial"/>
          <w:sz w:val="24"/>
          <w:szCs w:val="24"/>
          <w:lang w:val="en-US" w:eastAsia="zh-CN"/>
        </w:rPr>
        <w:t xml:space="preserve"> (Figure 1)</w:t>
      </w:r>
      <w:r w:rsidRPr="002D6713">
        <w:rPr>
          <w:rFonts w:ascii="Book Antiqua" w:hAnsi="Book Antiqua" w:cs="Arial"/>
          <w:sz w:val="24"/>
          <w:szCs w:val="24"/>
          <w:lang w:val="en-US"/>
        </w:rPr>
        <w:t>. A total of 403 articles were identified and downloaded for full-text review. Of these, 218 articles were excluded for not matching the inclusion criteria and 185 articles were determined to match the search criteria and included in the analysis.</w:t>
      </w:r>
    </w:p>
    <w:p w:rsidR="002539DD" w:rsidRPr="002D6713" w:rsidRDefault="002539DD" w:rsidP="002D6713">
      <w:pPr>
        <w:spacing w:after="0" w:line="360" w:lineRule="auto"/>
        <w:ind w:firstLineChars="100" w:firstLine="240"/>
        <w:jc w:val="both"/>
        <w:rPr>
          <w:rFonts w:ascii="Book Antiqua" w:hAnsi="Book Antiqua" w:cs="Arial"/>
          <w:sz w:val="24"/>
          <w:szCs w:val="24"/>
          <w:lang w:val="en-US"/>
        </w:rPr>
      </w:pPr>
      <w:r w:rsidRPr="002D6713">
        <w:rPr>
          <w:rFonts w:ascii="Book Antiqua" w:hAnsi="Book Antiqua" w:cs="Arial"/>
          <w:sz w:val="24"/>
          <w:szCs w:val="24"/>
          <w:lang w:val="en-US"/>
        </w:rPr>
        <w:t xml:space="preserve">The systematic review was conducted in compliance with the PRISMA (Preferred Reporting Items for Systematic reviews and Meta-Analyses) </w:t>
      </w:r>
      <w:r w:rsidRPr="002D6713">
        <w:rPr>
          <w:rFonts w:ascii="Book Antiqua" w:hAnsi="Book Antiqua" w:cs="Arial"/>
          <w:sz w:val="24"/>
          <w:szCs w:val="24"/>
          <w:lang w:val="en-US"/>
        </w:rPr>
        <w:lastRenderedPageBreak/>
        <w:t>guideline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36/bmj.b2700", "PMID" : "19622552", "author" : [ { "dropping-particle" : "", "family" : "Liberati", "given" : "A", "non-dropping-particle" : "", "parse-names" : false, "suffix" : "" }, { "dropping-particle" : "", "family" : "Altman", "given" : "DG", "non-dropping-particle" : "", "parse-names" : false, "suffix" : "" }, { "dropping-particle" : "", "family" : "Tetzlaff", "given" : "J", "non-dropping-particle" : "", "parse-names" : false, "suffix" : "" }, { "dropping-particle" : "", "family" : "Mulrow", "given" : "C", "non-dropping-particle" : "", "parse-names" : false, "suffix" : "" }, { "dropping-particle" : "", "family" : "Gotzsche", "given" : "PC", "non-dropping-particle" : "", "parse-names" : false, "suffix" : "" }, { "dropping-particle" : "", "family" : "Ioannidis", "given" : "JP", "non-dropping-particle" : "", "parse-names" : false, "suffix" : "" }, { "dropping-particle" : "", "family" : "Clakre", "given" : "M", "non-dropping-particle" : "", "parse-names" : false, "suffix" : "" }, { "dropping-particle" : "", "family" : "Devereaux", "given" : "PJ", "non-dropping-particle" : "", "parse-names" : false, "suffix" : "" }, { "dropping-particle" : "", "family" : "Kleijnen", "given" : "J", "non-dropping-particle" : "", "parse-names" : false, "suffix" : "" }, { "dropping-particle" : "", "family" : "Moher", "given" : "D", "non-dropping-particle" : "", "parse-names" : false, "suffix" : "" } ], "container-title" : "BMJ", "id" : "ITEM-1", "issued" : { "date-parts" : [ [ "2009" ] ] }, "page" : "b2700", "title" : "The PRISMA statement for reporting systematic reviews and meta- analyses of studies that evaluate healthcare interventions : explanation and elaboration . PubMed Commons", "type" : "article-journal", "volume" : "339" }, "uris" : [ "http://www.mendeley.com/documents/?uuid=f1927879-1ff7-4f81-8d41-261c499e7c4b" ] } ], "mendeley" : { "formattedCitation" : "&lt;sup&gt;[2]&lt;/sup&gt;", "plainTextFormattedCitation" : "[2]", "previouslyFormattedCitation" : "&lt;sup&gt;[2]&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 study was registered on the PROSPERO international prospective register of systematic reviews (Registration Number: CRD42015019334).</w:t>
      </w:r>
    </w:p>
    <w:p w:rsidR="002539DD" w:rsidRPr="002D6713" w:rsidRDefault="002539DD" w:rsidP="002D6713">
      <w:pPr>
        <w:spacing w:after="0" w:line="360" w:lineRule="auto"/>
        <w:jc w:val="both"/>
        <w:rPr>
          <w:rFonts w:ascii="Book Antiqua" w:hAnsi="Book Antiqua" w:cs="Arial"/>
          <w:b/>
          <w:sz w:val="24"/>
          <w:szCs w:val="24"/>
          <w:lang w:val="en-US"/>
        </w:rPr>
      </w:pPr>
    </w:p>
    <w:p w:rsidR="002539DD" w:rsidRPr="002D6713" w:rsidRDefault="002539DD" w:rsidP="002D6713">
      <w:pPr>
        <w:spacing w:after="0" w:line="360" w:lineRule="auto"/>
        <w:jc w:val="both"/>
        <w:rPr>
          <w:rFonts w:ascii="Book Antiqua" w:hAnsi="Book Antiqua" w:cs="Arial"/>
          <w:b/>
          <w:sz w:val="24"/>
          <w:szCs w:val="24"/>
          <w:lang w:val="en-US"/>
        </w:rPr>
      </w:pPr>
      <w:r w:rsidRPr="002D6713">
        <w:rPr>
          <w:rFonts w:ascii="Book Antiqua" w:hAnsi="Book Antiqua" w:cs="Arial"/>
          <w:b/>
          <w:sz w:val="24"/>
          <w:szCs w:val="24"/>
          <w:lang w:val="en-US"/>
        </w:rPr>
        <w:t>RESULTS</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b/>
          <w:i/>
          <w:sz w:val="24"/>
          <w:szCs w:val="24"/>
          <w:lang w:val="en-US"/>
        </w:rPr>
        <w:t>Appendectomy</w:t>
      </w:r>
      <w:r w:rsidRPr="002D6713">
        <w:rPr>
          <w:rFonts w:ascii="Book Antiqua" w:hAnsi="Book Antiqua" w:cs="Arial"/>
          <w:sz w:val="24"/>
          <w:szCs w:val="24"/>
          <w:lang w:val="en-US"/>
        </w:rPr>
        <w:br/>
        <w:t xml:space="preserve">The systematic reviews and meta-analysis that compared the clinical outcome of laparoscopic </w:t>
      </w:r>
      <w:r w:rsidRPr="002D6713">
        <w:rPr>
          <w:rFonts w:ascii="Book Antiqua" w:hAnsi="Book Antiqua" w:cs="Arial"/>
          <w:i/>
          <w:sz w:val="24"/>
          <w:szCs w:val="24"/>
          <w:lang w:val="en-US"/>
        </w:rPr>
        <w:t>vs</w:t>
      </w:r>
      <w:r w:rsidRPr="002D6713">
        <w:rPr>
          <w:rFonts w:ascii="Book Antiqua" w:hAnsi="Book Antiqua" w:cs="Arial"/>
          <w:sz w:val="24"/>
          <w:szCs w:val="24"/>
          <w:lang w:val="en-US"/>
        </w:rPr>
        <w:t xml:space="preserve"> open appendectomy clearly showed an advantage of the laparoscopic procedur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11605-012-1972-9", "ISBN" : "1837-9664 (Electronic)\\r1837-9664 (Linking)", "ISSN" : "1091255X", "PMID" : "22890606", "abstract" : "PURPOSE: We conducted a meta-analysis to evaluate and compare the outcomes of laparoscopic and open surgery for the treatment of patients with acute appendicitis. METHODS: We searched MEDLINE, EMBASE, Science Citation Index, and the Cochrane Controlled Trial Register for relevant papers published between January 1990 and February 2012. We analyzed 22 outcomes of laparoscopic and open surgery for acute appendicitis. RESULTS: We identified 39 papers reporting results from randomized controlled trials that compared laparoscopic surgery with open surgery for acute appendicitis. Our meta-analysis included 5,896 patients with acute appendicitis; 2,847 had undergone laparoscopic surgery, and 3,049 had undergone open surgery. Compared with open surgery, laparoscopic surgery was associated with longer operative time (by 13.12min). However, compared with open surgery, laparoscopic surgery for acute appendicitis was associated with earlier resumption of liquid and solid intake; shorter duration of postoperative hospital stay; a reduction in dose numbers of parenteral and oral analgesics; earlier return to normal activity, work, and normal life; decreased occurrence of wound infection; a better cosmesis; and similar hospital charges. CONCLUSIONS: Laparoscopic surgery may now be the standard treatment for acute appendicitis.", "author" : [ { "dropping-particle" : "", "family" : "Ohtani", "given" : "Hiroshi", "non-dropping-particle" : "", "parse-names" : false, "suffix" : "" }, { "dropping-particle" : "", "family" : "Tamamori", "given" : "Yutaka", "non-dropping-particle" : "", "parse-names" : false, "suffix" : "" }, { "dropping-particle" : "", "family" : "Arimoto", "given" : "Yuichi", "non-dropping-particle" : "", "parse-names" : false, "suffix" : "" }, { "dropping-particle" : "", "family" : "Nishiguchi", "given" : "Yukio", "non-dropping-particle" : "", "parse-names" : false, "suffix" : "" }, { "dropping-particle" : "", "family" : "Maeda", "given" : "Kiyoshi", "non-dropping-particle" : "", "parse-names" : false, "suffix" : "" }, { "dropping-particle" : "", "family" : "Hirakawa", "given" : "Kosei", "non-dropping-particle" : "", "parse-names" : false, "suffix" : "" } ], "container-title" : "Journal of Gastrointestinal Surgery", "id" : "ITEM-1", "issue" : "10", "issued" : { "date-parts" : [ [ "2012" ] ] }, "page" : "1929-1939", "title" : "Meta-analysis of the Results of Randomized Controlled Trials that Compared Laparoscopic and Open Surgery for Acute Appendicitis", "type" : "article-journal", "volume" : "16" }, "uris" : [ "http://www.mendeley.com/documents/?uuid=911c99b7-0fa0-4174-965a-1ba6a11e4b01" ] } ], "mendeley" : { "formattedCitation" : "&lt;sup&gt;[3]&lt;/sup&gt;", "plainTextFormattedCitation" : "[3]", "previouslyFormattedCitation" : "&lt;sup&gt;[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Laparoscopic appendectomy has been proven to be a safe and feasible procedure in the treatment of acute appendicitis and even complicated </w:t>
      </w:r>
      <w:proofErr w:type="gramStart"/>
      <w:r w:rsidRPr="002D6713">
        <w:rPr>
          <w:rFonts w:ascii="Book Antiqua" w:hAnsi="Book Antiqua" w:cs="Arial"/>
          <w:sz w:val="24"/>
          <w:szCs w:val="24"/>
          <w:lang w:val="en-US"/>
        </w:rPr>
        <w:t>appendicitis</w:t>
      </w:r>
      <w:r w:rsidRPr="002D6713">
        <w:rPr>
          <w:rFonts w:ascii="Book Antiqua" w:hAnsi="Book Antiqua" w:cs="Arial"/>
          <w:sz w:val="24"/>
          <w:szCs w:val="24"/>
          <w:vertAlign w:val="superscript"/>
          <w:lang w:val="en-US" w:eastAsia="zh-CN"/>
        </w:rPr>
        <w:t>[</w:t>
      </w:r>
      <w:proofErr w:type="gramEnd"/>
      <w:r w:rsidRPr="002D6713">
        <w:rPr>
          <w:rFonts w:ascii="Book Antiqua" w:hAnsi="Book Antiqua" w:cs="Arial"/>
          <w:sz w:val="24"/>
          <w:szCs w:val="24"/>
          <w:vertAlign w:val="superscript"/>
          <w:lang w:val="en-US" w:eastAsia="zh-CN"/>
        </w:rPr>
        <w:t>4</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268-010-0669-z", "ISSN" : "14322323", "PMID" : "20549210", "abstract" : "The goal of the present study was to critically review and identify the strength of available evidence in the literature on the use of laparoscopic appendectomy (LA) in complicated appendicitis (CA).", "author" : [ { "dropping-particle" : "", "family" : "Markides", "given" : "Georgios", "non-dropping-particle" : "", "parse-names" : false, "suffix" : "" }, { "dropping-particle" : "", "family" : "Subar", "given" : "Daren", "non-dropping-particle" : "", "parse-names" : false, "suffix" : "" }, { "dropping-particle" : "", "family" : "Riyad", "given" : "Kallingal", "non-dropping-particle" : "", "parse-names" : false, "suffix" : "" } ], "container-title" : "World Journal of Surgery", "id" : "ITEM-1", "issue" : "9", "issued" : { "date-parts" : [ [ "2010" ] ] }, "page" : "2026-2040", "title" : "Laparoscopic versus open appendectomy in adults with complicated appendicitis: Systematic review and meta-analysis", "type" : "article-journal", "volume" : "34" }, "uris" : [ "http://www.mendeley.com/documents/?uuid=9d607863-8dbe-4f65-ad7d-e80f8733f25b" ] } ], "mendeley" : { "formattedCitation" : "&lt;sup&gt;[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Supporters of the laparoscopic appendectomy maintain that in addition to an improved diagnostic accuracy, the procedure lowers the number of wound infections, results in less pain, faster recovery, and an earlier return to work</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86/1471-230X-10-129", "ISSN" : "1471-230X", "PMID" : "21047410", "abstract" : "Although laparoscopic surgery has been available for a long time and laparoscopic cholecystectomy has been performed universally, it is still not clear whether open appendectomy (OA) or laparoscopic appendectomy (LA) is the most appropriate surgical approach to acute appendicitis. The purpose of this work is to compare the therapeutic effects and safety of laparoscopic and conventional \"open\" appendectomy by means of a meta-analysis.", "author" : [ { "dropping-particle" : "", "family" : "Li", "given" : "Xiaohang", "non-dropping-particle" : "", "parse-names" : false, "suffix" : "" }, { "dropping-particle" : "", "family" : "Zhang", "given" : "Jialin", "non-dropping-particle" : "", "parse-names" : false, "suffix" : "" }, { "dropping-particle" : "", "family" : "Sang", "given" : "Lixuan", "non-dropping-particle" : "", "parse-names" : false, "suffix" : "" }, { "dropping-particle" : "", "family" : "Zhang", "given" : "Wenliang", "non-dropping-particle" : "", "parse-names" : false, "suffix" : "" }, { "dropping-particle" : "", "family" : "Chu", "given" : "Zhiqiang", "non-dropping-particle" : "", "parse-names" : false, "suffix" : "" }, { "dropping-particle" : "", "family" : "Li", "given" : "Xin", "non-dropping-particle" : "", "parse-names" : false, "suffix" : "" }, { "dropping-particle" : "", "family" : "Liu", "given" : "Yongfeng", "non-dropping-particle" : "", "parse-names" : false, "suffix" : "" } ], "container-title" : "BMC gastroenterology", "id" : "ITEM-1", "issue" : "1", "issued" : { "date-parts" : [ [ "2010" ] ] }, "page" : "129", "publisher" : "BioMed Central Ltd", "title" : "Laparoscopic versus conventional appendectomy--a meta-analysis of randomized controlled trials.", "type" : "article-journal", "volume" : "10" }, "uris" : [ "http://www.mendeley.com/documents/?uuid=4244ac1d-ab90-4380-ad16-0268ca27fb73" ] } ], "mendeley" : { "formattedCitation" : "&lt;sup&gt;[5]&lt;/sup&gt;", "plainTextFormattedCitation" : "[5]", "previouslyFormattedCitation" : "&lt;sup&gt;[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However, there seems to be an increase in the operating time for the laparoscopic </w:t>
      </w:r>
      <w:r w:rsidRPr="002D6713">
        <w:rPr>
          <w:rFonts w:ascii="Book Antiqua" w:hAnsi="Book Antiqua" w:cs="Arial"/>
          <w:i/>
          <w:sz w:val="24"/>
          <w:szCs w:val="24"/>
          <w:lang w:val="en-US"/>
        </w:rPr>
        <w:t>vs</w:t>
      </w:r>
      <w:r w:rsidRPr="002D6713">
        <w:rPr>
          <w:rFonts w:ascii="Book Antiqua" w:hAnsi="Book Antiqua" w:cs="Arial"/>
          <w:sz w:val="24"/>
          <w:szCs w:val="24"/>
          <w:lang w:val="en-US"/>
        </w:rPr>
        <w:t xml:space="preserve"> open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0-1344-z", "ISBN" : "1866-6817", "ISSN" : "09302794", "PMID" : "20848140", "abstract" : "Currently, laparoscopic appendectomy (LA) provides a safe and effective alternative to open appendectomy (OA), but its use remains controversial. This study aimed to evaluate the efficiency and safety of LA through a metaanalysis.", "author" : [ { "dropping-particle" : "", "family" : "Wei", "given" : "Bo", "non-dropping-particle" : "", "parse-names" : false, "suffix" : "" }, { "dropping-particle" : "", "family" : "Qi", "given" : "Cui Lling", "non-dropping-particle" : "", "parse-names" : false, "suffix" : "" }, { "dropping-particle" : "", "family" : "Chen", "given" : "Tu Feng", "non-dropping-particle" : "", "parse-names" : false, "suffix" : "" }, { "dropping-particle" : "", "family" : "Zheng", "given" : "Zong Heng", "non-dropping-particle" : "", "parse-names" : false, "suffix" : "" }, { "dropping-particle" : "", "family" : "Huang", "given" : "Jiang Long", "non-dropping-particle" : "", "parse-names" : false, "suffix" : "" }, { "dropping-particle" : "", "family" : "Hu", "given" : "Bao Guang", "non-dropping-particle" : "", "parse-names" : false, "suffix" : "" }, { "dropping-particle" : "", "family" : "Wei", "given" : "Hong Bo", "non-dropping-particle" : "", "parse-names" : false, "suffix" : "" } ], "container-title" : "Surgical Endoscopy and Other Interventional Techniques", "id" : "ITEM-1", "issue" : "4", "issued" : { "date-parts" : [ [ "2011" ] ] }, "page" : "1199-1208", "title" : "Laparoscopic versus open appendectomy for acute appendicitis: A metaanalysis", "type" : "article-journal", "volume" : "25" }, "uris" : [ "http://www.mendeley.com/documents/?uuid=d5590d51-b7a9-4bd2-9889-4321bedfdc0a" ] } ], "mendeley" : { "formattedCitation" : "&lt;sup&gt;[6]&lt;/sup&gt;", "plainTextFormattedCitation" : "[6]", "previouslyFormattedCitation" : "&lt;sup&gt;[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Earlier reviews reported an increase in incidences of intra-abdominal abscess in the laparoscopic group</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S1072-7515(98)00080-5", "ISSN" : "10727515", "PMID" : "9583695", "abstract" : "Background: There have been numerous retrospective and uncontrolled series of laparoscopic appendectomy (LA), as well as 16 prospective randomized studies published to date. Although most of these have concluded that the laparoscopic technique is as least as good as open appendectomy (OA), there has been considerable controversy as to whether LA is superior. To help clarify this issue, we performed a metaanalysis of the randomized prospective studies. Study Design: A metaanalysis of all formally randomized prospective trials of LA versus OA in adults. Results: A total of 1,682 patients were analyzed. When compared with OA, LA results in significantly less postoperative pain, earlier resumption of solid foods, a shorter hospital stay, and a faster return to normal activities. The wound infection rate in the LA patients is less than one half the rate in patients undergoing OA. LA, however, requires longer operating times and the incidence of intraabdominal abscess is higher, but this failed to reach statistical significance. There were no differences in complications or hospital charges. Conclusions: LA offers considerable advantages over OA, primarily because of its ability to reduce the incidence of wound infections and shorten recovery times. Its widespread acceptance should be considered. The trend toward increased intraabdominal abscess formation is worrisome, however, and demands further investigation.", "author" : [ { "dropping-particle" : "", "family" : "Golub", "given" : "Robert", "non-dropping-particle" : "", "parse-names" : false, "suffix" : "" }, { "dropping-particle" : "", "family" : "Siddiqui", "given" : "Fazi", "non-dropping-particle" : "", "parse-names" : false, "suffix" : "" }, { "dropping-particle" : "", "family" : "Pohl", "given" : "Dieter", "non-dropping-particle" : "", "parse-names" : false, "suffix" : "" } ], "container-title" : "Journal of the American College of Surgeons", "id" : "ITEM-1", "issue" : "5", "issued" : { "date-parts" : [ [ "1998" ] ] }, "page" : "545-553", "title" : "Laparoscopic versus open appendectomy: A metaanalysis", "type" : "article-journal", "volume" : "186" }, "uris" : [ "http://www.mendeley.com/documents/?uuid=fe71ca5a-b81d-4719-b913-f9424e2f5ffa" ] } ], "mendeley" : { "formattedCitation" : "&lt;sup&gt;[7]&lt;/sup&gt;", "plainTextFormattedCitation" : "[7]", "previouslyFormattedCitation" : "&lt;sup&gt;[8]&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7]</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later reviews, however, did not find any significant difference between the laparoscopic and open surgery group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86/1471-230X-10-129", "ISSN" : "1471-230X", "PMID" : "21047410", "abstract" : "Although laparoscopic surgery has been available for a long time and laparoscopic cholecystectomy has been performed universally, it is still not clear whether open appendectomy (OA) or laparoscopic appendectomy (LA) is the most appropriate surgical approach to acute appendicitis. The purpose of this work is to compare the therapeutic effects and safety of laparoscopic and conventional \"open\" appendectomy by means of a meta-analysis.", "author" : [ { "dropping-particle" : "", "family" : "Li", "given" : "Xiaohang", "non-dropping-particle" : "", "parse-names" : false, "suffix" : "" }, { "dropping-particle" : "", "family" : "Zhang", "given" : "Jialin", "non-dropping-particle" : "", "parse-names" : false, "suffix" : "" }, { "dropping-particle" : "", "family" : "Sang", "given" : "Lixuan", "non-dropping-particle" : "", "parse-names" : false, "suffix" : "" }, { "dropping-particle" : "", "family" : "Zhang", "given" : "Wenliang", "non-dropping-particle" : "", "parse-names" : false, "suffix" : "" }, { "dropping-particle" : "", "family" : "Chu", "given" : "Zhiqiang", "non-dropping-particle" : "", "parse-names" : false, "suffix" : "" }, { "dropping-particle" : "", "family" : "Li", "given" : "Xin", "non-dropping-particle" : "", "parse-names" : false, "suffix" : "" }, { "dropping-particle" : "", "family" : "Liu", "given" : "Yongfeng", "non-dropping-particle" : "", "parse-names" : false, "suffix" : "" } ], "container-title" : "BMC gastroenterology", "id" : "ITEM-1", "issue" : "1", "issued" : { "date-parts" : [ [ "2010" ] ] }, "page" : "129", "publisher" : "BioMed Central Ltd", "title" : "Laparoscopic versus conventional appendectomy--a meta-analysis of randomized controlled trials.", "type" : "article-journal", "volume" : "10" }, "uris" : [ "http://www.mendeley.com/documents/?uuid=4244ac1d-ab90-4380-ad16-0268ca27fb73" ] } ], "mendeley" : { "formattedCitation" : "&lt;sup&gt;[5]&lt;/sup&gt;", "plainTextFormattedCitation" : "[5]", "previouslyFormattedCitation" : "&lt;sup&gt;[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 authors explained the discrepancy in the data as a result of an adapted learning curve, better instruments and imaging quality, and of course more experienced surgeon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86/1471-230X-10-129", "ISSN" : "1471-230X", "PMID" : "21047410", "abstract" : "Although laparoscopic surgery has been available for a long time and laparoscopic cholecystectomy has been performed universally, it is still not clear whether open appendectomy (OA) or laparoscopic appendectomy (LA) is the most appropriate surgical approach to acute appendicitis. The purpose of this work is to compare the therapeutic effects and safety of laparoscopic and conventional \"open\" appendectomy by means of a meta-analysis.", "author" : [ { "dropping-particle" : "", "family" : "Li", "given" : "Xiaohang", "non-dropping-particle" : "", "parse-names" : false, "suffix" : "" }, { "dropping-particle" : "", "family" : "Zhang", "given" : "Jialin", "non-dropping-particle" : "", "parse-names" : false, "suffix" : "" }, { "dropping-particle" : "", "family" : "Sang", "given" : "Lixuan", "non-dropping-particle" : "", "parse-names" : false, "suffix" : "" }, { "dropping-particle" : "", "family" : "Zhang", "given" : "Wenliang", "non-dropping-particle" : "", "parse-names" : false, "suffix" : "" }, { "dropping-particle" : "", "family" : "Chu", "given" : "Zhiqiang", "non-dropping-particle" : "", "parse-names" : false, "suffix" : "" }, { "dropping-particle" : "", "family" : "Li", "given" : "Xin", "non-dropping-particle" : "", "parse-names" : false, "suffix" : "" }, { "dropping-particle" : "", "family" : "Liu", "given" : "Yongfeng", "non-dropping-particle" : "", "parse-names" : false, "suffix" : "" } ], "container-title" : "BMC gastroenterology", "id" : "ITEM-1", "issue" : "1", "issued" : { "date-parts" : [ [ "2010" ] ] }, "page" : "129", "publisher" : "BioMed Central Ltd", "title" : "Laparoscopic versus conventional appendectomy--a meta-analysis of randomized controlled trials.", "type" : "article-journal", "volume" : "10" }, "uris" : [ "http://www.mendeley.com/documents/?uuid=4244ac1d-ab90-4380-ad16-0268ca27fb73" ] } ], "mendeley" : { "formattedCitation" : "&lt;sup&gt;[5]&lt;/sup&gt;", "plainTextFormattedCitation" : "[5]", "previouslyFormattedCitation" : "&lt;sup&gt;[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rPr>
      </w:pPr>
      <w:r w:rsidRPr="002D6713">
        <w:rPr>
          <w:rFonts w:ascii="Book Antiqua" w:hAnsi="Book Antiqua" w:cs="Arial"/>
          <w:sz w:val="24"/>
          <w:szCs w:val="24"/>
          <w:lang w:val="en-US"/>
        </w:rPr>
        <w:t xml:space="preserve">Regarding the complication rates of laparoscopic </w:t>
      </w:r>
      <w:r w:rsidRPr="002D6713">
        <w:rPr>
          <w:rFonts w:ascii="Book Antiqua" w:hAnsi="Book Antiqua" w:cs="Arial"/>
          <w:i/>
          <w:sz w:val="24"/>
          <w:szCs w:val="24"/>
          <w:lang w:val="en-US"/>
        </w:rPr>
        <w:t>vs</w:t>
      </w:r>
      <w:r w:rsidRPr="002D6713">
        <w:rPr>
          <w:rFonts w:ascii="Book Antiqua" w:hAnsi="Book Antiqua" w:cs="Arial"/>
          <w:sz w:val="24"/>
          <w:szCs w:val="24"/>
          <w:lang w:val="en-US"/>
        </w:rPr>
        <w:t xml:space="preserve"> open appendectomy, there were no significant differences in the overall postoperative complications, pulmonary complications, or postoperative ileu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11605-012-1972-9", "ISBN" : "1837-9664 (Electronic)\\r1837-9664 (Linking)", "ISSN" : "1091255X", "PMID" : "22890606", "abstract" : "PURPOSE: We conducted a meta-analysis to evaluate and compare the outcomes of laparoscopic and open surgery for the treatment of patients with acute appendicitis. METHODS: We searched MEDLINE, EMBASE, Science Citation Index, and the Cochrane Controlled Trial Register for relevant papers published between January 1990 and February 2012. We analyzed 22 outcomes of laparoscopic and open surgery for acute appendicitis. RESULTS: We identified 39 papers reporting results from randomized controlled trials that compared laparoscopic surgery with open surgery for acute appendicitis. Our meta-analysis included 5,896 patients with acute appendicitis; 2,847 had undergone laparoscopic surgery, and 3,049 had undergone open surgery. Compared with open surgery, laparoscopic surgery was associated with longer operative time (by 13.12min). However, compared with open surgery, laparoscopic surgery for acute appendicitis was associated with earlier resumption of liquid and solid intake; shorter duration of postoperative hospital stay; a reduction in dose numbers of parenteral and oral analgesics; earlier return to normal activity, work, and normal life; decreased occurrence of wound infection; a better cosmesis; and similar hospital charges. CONCLUSIONS: Laparoscopic surgery may now be the standard treatment for acute appendicitis.", "author" : [ { "dropping-particle" : "", "family" : "Ohtani", "given" : "Hiroshi", "non-dropping-particle" : "", "parse-names" : false, "suffix" : "" }, { "dropping-particle" : "", "family" : "Tamamori", "given" : "Yutaka", "non-dropping-particle" : "", "parse-names" : false, "suffix" : "" }, { "dropping-particle" : "", "family" : "Arimoto", "given" : "Yuichi", "non-dropping-particle" : "", "parse-names" : false, "suffix" : "" }, { "dropping-particle" : "", "family" : "Nishiguchi", "given" : "Yukio", "non-dropping-particle" : "", "parse-names" : false, "suffix" : "" }, { "dropping-particle" : "", "family" : "Maeda", "given" : "Kiyoshi", "non-dropping-particle" : "", "parse-names" : false, "suffix" : "" }, { "dropping-particle" : "", "family" : "Hirakawa", "given" : "Kosei", "non-dropping-particle" : "", "parse-names" : false, "suffix" : "" } ], "container-title" : "Journal of Gastrointestinal Surgery", "id" : "ITEM-1", "issue" : "10", "issued" : { "date-parts" : [ [ "2012" ] ] }, "page" : "1929-1939", "title" : "Meta-analysis of the Results of Randomized Controlled Trials that Compared Laparoscopic and Open Surgery for Acute Appendicitis", "type" : "article-journal", "volume" : "16" }, "uris" : [ "http://www.mendeley.com/documents/?uuid=911c99b7-0fa0-4174-965a-1ba6a11e4b01" ] } ], "mendeley" : { "formattedCitation" : "&lt;sup&gt;[3]&lt;/sup&gt;", "plainTextFormattedCitation" : "[3]", "previouslyFormattedCitation" : "&lt;sup&gt;[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Considering the postoperative ileus situation after a laparoscopic appendectomy, a significant reduction in the short-term bowel obstruction in pediatric patients and patients with perforated appendicitis were described.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Regarding the long-term bowel obstruction or bowel obstruction requiring surgery, there was a significantly better outcome in the laparoscopic appendectomy group</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11605-014-2572-7", "ISSN" : "1091255X", "PMID" : "24950775", "abstract" : "BACKGROUND: The aim of this meta-analysis was to determine the effect of laparoscopic appendectomy (LA) compared to open appendectomy (OA) on short-term and long-term post-operative bowel obstruction.\\n\\nMETHODS: Medline, Embase, trial registries, conference proceedings and reference lists were searched. Subset analysis was performed for paediatric patients, patients who presented with perforated appendicitis and studies with long-term follow-up and surveillance for bowel obstruction and with surgery for bowel obstruction.\\n\\nRESULTS: Overall, 29 studies comprising 159,729 patients (60,875 LA versus 98,854 OA) were included. LA was associated with a significant reduction in the incidence of post-operative bowel obstruction in the general population (pooled odds ratio (POR)\u2009=\u20090.43 [95 %C.I. 0.3-0.63]). Subset analysis demonstrated that LA significantly reduced the incidence of post-operative bowel obstruction in paediatric patients (POR\u2009=\u20090.48 [95 %C.I. 0.3-0.78]) and patients with perforated appendicitis (POR\u2009=\u20090.44 [95 %C.I. 0.26-0.74]). Furthermore, LA was associated with a significantly reduced incidence of long-term bowel obstruction (POR\u2009=\u20090.33 [95 %C.I. 0.19-0.56]) and bowel obstruction requiring surgery (POR\u2009=\u20090.31 [95 %C.I. 0.2-0.48]).\\n\\nDISCUSSIONS: This present meta-analysis provides evidence to clearly demonstrate the benefits of a laparoscopic approach to appendectomy as reflected by a reduction in short- and long-term adhesive bowel obstruction. Important future areas for assessment include the influence of surgical approach on long-term quality of life following appendectomy.", "author" : [ { "dropping-particle" : "", "family" : "Markar", "given" : "Sheraz R.", "non-dropping-particle" : "", "parse-names" : false, "suffix" : "" }, { "dropping-particle" : "", "family" : "Penna", "given" : "Marta", "non-dropping-particle" : "", "parse-names" : false, "suffix" : "" }, { "dropping-particle" : "", "family" : "Harris", "given" : "Adrian", "non-dropping-particle" : "", "parse-names" : false, "suffix" : "" } ], "container-title" : "Journal of Gastrointestinal Surgery", "id" : "ITEM-1", "issued" : { "date-parts" : [ [ "2014" ] ] }, "page" : "1683-1692", "title" : "Laparoscopic Approach to Appendectomy Reduces the Incidence of Short- and Long-Term Post-operative Bowel Obstruction: Systematic Review and Pooled Analysis", "type" : "article-journal" }, "uris" : [ "http://www.mendeley.com/documents/?uuid=3f5b6388-aa3b-487b-9843-881bd88f9aad" ] } ], "mendeley" : { "formattedCitation" : "&lt;sup&gt;[8]&lt;/sup&gt;", "plainTextFormattedCitation" : "[8]", "previouslyFormattedCitation" : "&lt;sup&gt;[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8]</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r w:rsidRPr="002D6713">
        <w:rPr>
          <w:rFonts w:ascii="Book Antiqua" w:hAnsi="Book Antiqua" w:cs="Arial"/>
          <w:sz w:val="24"/>
          <w:szCs w:val="24"/>
          <w:lang w:val="en-US" w:eastAsia="zh-CN"/>
        </w:rPr>
        <w:t xml:space="preserve"> </w:t>
      </w:r>
      <w:r w:rsidRPr="002D6713">
        <w:rPr>
          <w:rFonts w:ascii="Book Antiqua" w:hAnsi="Book Antiqua" w:cs="Arial"/>
          <w:sz w:val="24"/>
          <w:szCs w:val="24"/>
          <w:lang w:val="en-US"/>
        </w:rPr>
        <w:t xml:space="preserve">Patients who underwent the laparoscopic procedure </w:t>
      </w:r>
      <w:r w:rsidRPr="002D6713">
        <w:rPr>
          <w:rFonts w:ascii="Book Antiqua" w:hAnsi="Book Antiqua" w:cs="Arial"/>
          <w:sz w:val="24"/>
          <w:szCs w:val="24"/>
          <w:lang w:val="en-US"/>
        </w:rPr>
        <w:lastRenderedPageBreak/>
        <w:t>for their appendectomy had shorter hospital stays and were able to “return to normal activity” and “return to work” faster than those who underwent open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11605-012-1972-9", "ISBN" : "1837-9664 (Electronic)\\r1837-9664 (Linking)", "ISSN" : "1091255X", "PMID" : "22890606", "abstract" : "PURPOSE: We conducted a meta-analysis to evaluate and compare the outcomes of laparoscopic and open surgery for the treatment of patients with acute appendicitis. METHODS: We searched MEDLINE, EMBASE, Science Citation Index, and the Cochrane Controlled Trial Register for relevant papers published between January 1990 and February 2012. We analyzed 22 outcomes of laparoscopic and open surgery for acute appendicitis. RESULTS: We identified 39 papers reporting results from randomized controlled trials that compared laparoscopic surgery with open surgery for acute appendicitis. Our meta-analysis included 5,896 patients with acute appendicitis; 2,847 had undergone laparoscopic surgery, and 3,049 had undergone open surgery. Compared with open surgery, laparoscopic surgery was associated with longer operative time (by 13.12min). However, compared with open surgery, laparoscopic surgery for acute appendicitis was associated with earlier resumption of liquid and solid intake; shorter duration of postoperative hospital stay; a reduction in dose numbers of parenteral and oral analgesics; earlier return to normal activity, work, and normal life; decreased occurrence of wound infection; a better cosmesis; and similar hospital charges. CONCLUSIONS: Laparoscopic surgery may now be the standard treatment for acute appendicitis.", "author" : [ { "dropping-particle" : "", "family" : "Ohtani", "given" : "Hiroshi", "non-dropping-particle" : "", "parse-names" : false, "suffix" : "" }, { "dropping-particle" : "", "family" : "Tamamori", "given" : "Yutaka", "non-dropping-particle" : "", "parse-names" : false, "suffix" : "" }, { "dropping-particle" : "", "family" : "Arimoto", "given" : "Yuichi", "non-dropping-particle" : "", "parse-names" : false, "suffix" : "" }, { "dropping-particle" : "", "family" : "Nishiguchi", "given" : "Yukio", "non-dropping-particle" : "", "parse-names" : false, "suffix" : "" }, { "dropping-particle" : "", "family" : "Maeda", "given" : "Kiyoshi", "non-dropping-particle" : "", "parse-names" : false, "suffix" : "" }, { "dropping-particle" : "", "family" : "Hirakawa", "given" : "Kosei", "non-dropping-particle" : "", "parse-names" : false, "suffix" : "" } ], "container-title" : "Journal of Gastrointestinal Surgery", "id" : "ITEM-1", "issue" : "10", "issued" : { "date-parts" : [ [ "2012" ] ] }, "page" : "1929-1939", "title" : "Meta-analysis of the Results of Randomized Controlled Trials that Compared Laparoscopic and Open Surgery for Acute Appendicitis", "type" : "article-journal", "volume" : "16" }, "uris" : [ "http://www.mendeley.com/documents/?uuid=911c99b7-0fa0-4174-965a-1ba6a11e4b01" ] } ], "mendeley" : { "formattedCitation" : "&lt;sup&gt;[3]&lt;/sup&gt;", "plainTextFormattedCitation" : "[3]", "previouslyFormattedCitation" : "&lt;sup&gt;[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r w:rsidRPr="002D6713">
        <w:rPr>
          <w:rFonts w:ascii="Book Antiqua" w:hAnsi="Book Antiqua" w:cs="Arial"/>
          <w:sz w:val="24"/>
          <w:szCs w:val="24"/>
          <w:lang w:val="en-US" w:eastAsia="zh-CN"/>
        </w:rPr>
        <w:t xml:space="preserve"> </w:t>
      </w:r>
      <w:r w:rsidRPr="002D6713">
        <w:rPr>
          <w:rFonts w:ascii="Book Antiqua" w:hAnsi="Book Antiqua" w:cs="Arial"/>
          <w:sz w:val="24"/>
          <w:szCs w:val="24"/>
          <w:lang w:val="en-US"/>
        </w:rPr>
        <w:t>The initial higher charges and operating costs in the laparoscopic group were compensated through reduced costs required outside the hospital sta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14651858.CD001546.pub2", "ISSN" : "1469-493X", "PMID" : "15495014", "abstract" : "BACKGROUND: Laparoscopic surgery for acute appendicitis has been proposed to have advantages over conventional surgery. OBJECTIVES: To compare the diagnostic and therapeutic effects of laparoscopic and conventional 'open' surgery. SEARCH STRATEGY: We searched the Cochrane Central Register of Controlled Trials, MEDLINE, EMBASE, SciSearch, the congress proceedings of endoscopic surgical societies. SELECTION CRITERIA: We included randomized clinical trials comparing laparoscopic (LA) versus open appendectomy (OA) in adults or children. Studies comparing immediate OA versus diagnostic laparoscopy (followed by LA or OA if necessary) were separately identified. DATA COLLECTION AND ANALYSIS: Two reviewers independently assessed trial quality. Missing information or data was requested from the authors. We used odds ratios (OR), relative risks (RR), and 95% confidence intervals (CI) for analysis. MAIN RESULTS: We included 54 studies, of which 45 compared LA (with or without diagnostic laparoscopy) vs. OA in adults. Wound infections were less likely after LA than after OA (OR 0.45; CI 0.35 to 0.58), but the incidence of intraabdominal abscesses was increased (OR 2.48; CI 1.45 to 4.21). The duration of surgery was 12 minutes (CI 7 to 16) longer for LA. Pain on day 1 after surgery was reduced after LA by 9 mm (CI 5 to 13 mm) on a 100 mm visual analogue scale. Hospital stay was shortened by 1.1 day (CI 0.6 to 1.5). Return to normal activity, work, and sport occurred earlier after LA than after OA. While the operation costs of LA were significantly higher, the costs outside hospital were reduced. Five studies on children were included, but the result do not seem to be much different when compared to adults. Diagnostic laparoscopy reduced the risk of a negative appendectomy, but this effect was stronger in fertile women (RR 0.20; CI 0.11 to 0.34) as compared to unselected adults (RR 0.37; CI 0.13 to 1.01). REVIEWERS' CONCLUSIONS: In those clinical settings where surgical expertise and equipment are available and affordable, diagnostic laparoscopy and LA (either in combination or separately) seem to have various advantages over OA. Some of the clinical effects of LA, however, are small and of limited clinical relevance. In spite of the mediocre quality of the available research data, we would generally recommend to use laparoscopy and LA in patients with suspected appendicitis unless laparoscopy itself is contraindicated or not feasible. Especially young female, obese,\u2026", "author" : [ { "dropping-particle" : "", "family" : "Sauerland", "given" : "S", "non-dropping-particle" : "", "parse-names" : false, "suffix" : "" }, { "dropping-particle" : "", "family" : "Lefering", "given" : "R", "non-dropping-particle" : "", "parse-names" : false, "suffix" : "" }, { "dropping-particle" : "", "family" : "Neugebauer", "given" : "E a M", "non-dropping-particle" : "", "parse-names" : false, "suffix" : "" } ], "container-title" : "Cochrane database of systematic reviews (Online)", "id" : "ITEM-1", "issue" : "4", "issued" : { "date-parts" : [ [ "2004" ] ] }, "page" : "CD001546", "title" : "Laparoscopic versus open surgery for suspected appendicitis.", "type" : "article-journal" }, "uris" : [ "http://www.mendeley.com/documents/?uuid=96c726d7-45ae-43d0-b157-7394d28cb660" ] } ], "mendeley" : { "formattedCitation" : "&lt;sup&gt;[9]&lt;/sup&gt;", "plainTextFormattedCitation" : "[9]", "previouslyFormattedCitation" : "&lt;sup&gt;[1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9]</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In the obese patients, the outcome parameters, wound infection rate and overall postoperative complication rate were significantly decreased compared to the open appendectomy group. The operation time did increase, most likely due to technical challenges associated with patients who have a body mass index &gt;30 kg/m². Despite this, the advantages of the laparoscopic approach outweigh the disadvantages for the treatment of appendectomy in obese patient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2-2233-4", "ISSN" : "09302794", "PMID" : "22437955", "abstract" : "Laparoscopic appendicectomy (LA) in the obese population has been controversial. A recent SAGES guideline and a Cochrane Review have suggested a benefit for LA over the open approach but did not provide supporting data. This study is the first systematic review and meta-analysis to compare the LA with open surgery in the obese population to provide a quantitative estimate of the relative benefits.", "author" : [ { "dropping-particle" : "", "family" : "Woodham", "given" : "Benjamin L.", "non-dropping-particle" : "", "parse-names" : false, "suffix" : "" }, { "dropping-particle" : "", "family" : "Cox", "given" : "Michael R.", "non-dropping-particle" : "", "parse-names" : false, "suffix" : "" }, { "dropping-particle" : "", "family" : "Eslick", "given" : "Guy D.", "non-dropping-particle" : "", "parse-names" : false, "suffix" : "" } ], "container-title" : "Surgical Endoscopy and Other Interventional Techniques", "id" : "ITEM-1", "issue" : "9", "issued" : { "date-parts" : [ [ "2012" ] ] }, "page" : "2566-2570", "title" : "Evidence to support the use of laparoscopic over open appendicectomy for obese individuals: A meta-analysis", "type" : "article-journal", "volume" : "26" }, "uris" : [ "http://www.mendeley.com/documents/?uuid=c33a834d-8476-4aaa-9050-e4a2e7cd11f8" ] } ], "mendeley" : { "formattedCitation" : "&lt;sup&gt;[10]&lt;/sup&gt;", "plainTextFormattedCitation" : "[10]", "previouslyFormattedCitation" : "&lt;sup&gt;[1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In pregnant patients, there is a higher risk of fetal loss (although with little evidence) and a slightly increased rate of preterm labor, which was not significant and was without clinical importanc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bjs.8889", "ISBN" : "1365-2168 (Electronic)\\r0007-1323 (Linking)", "ISSN" : "00071323", "PMID" : "23001791", "abstract" : "BACKGROUND: Laparoscopic appendicectomy has gained wide acceptance as an alternative to open appendicectomy during pregnancy. However, data regarding the safety and optimal surgical approach to appendicitis in pregnancy are still controversial.\\n\\nMETHODS: This was a systematic review and meta-analysis of studies comparing laparoscopic and open appendicectomy in pregnancy identified using PubMed and Scopus search engines from January 1990 to July 2011. Two reviewers independently extracted data on fetal loss, preterm delivery, wound infection, duration of operation, hospital stay, Apgar score and birth weight between laparoscopic and open appendicectomy groups.\\n\\nRESULTS: Eleven studies with a total of 3415 women (599 in laparoscopic and 2816 in open group) were included in the analysis. Fetal loss was statistically significantly worse in those who underwent laparoscopy compared with open appendicectomy; the pooled relative risk (RR) was 1\u00b791 (95 per cent confidence interval (c.i.) 1\u00b731 to 2\u00b777) without heterogeneity. The pooled RR for preterm labour was 1\u00b744 (0\u00b768 to 3\u00b706), but this risk was not statistically significant. The mean difference in length of hospital stay was - 0\u00b749 (-1\u00b776 to - 0\u00b778) days, but this was not clinically significant. No significant difference was found for wound infection, birth weight, duration of operation or Apgar score.\\n\\nCONCLUSION: The available low-grade evidence suggests that laparoscopic appendicectomy in pregnant women might be associated with a greater risk of fetal loss.", "author" : [ { "dropping-particle" : "", "family" : "Wilasrusmee", "given" : "C.", "non-dropping-particle" : "", "parse-names" : false, "suffix" : "" }, { "dropping-particle" : "", "family" : "Sukrat", "given" : "B.", "non-dropping-particle" : "", "parse-names" : false, "suffix" : "" }, { "dropping-particle" : "", "family" : "McEvoy", "given" : "M.", "non-dropping-particle" : "", "parse-names" : false, "suffix" : "" }, { "dropping-particle" : "", "family" : "Attia", "given" : "J.", "non-dropping-particle" : "", "parse-names" : false, "suffix" : "" }, { "dropping-particle" : "", "family" : "Thakkinstian", "given" : "a.", "non-dropping-particle" : "", "parse-names" : false, "suffix" : "" } ], "container-title" : "British Journal of Surgery", "id" : "ITEM-1", "issue" : "11", "issued" : { "date-parts" : [ [ "2012" ] ] }, "page" : "1470-1478", "title" : "Systematic review and meta-analysis of safety of laparoscopic versus open appendicectomy for suspected appendicitis in pregnancy", "type" : "article-journal", "volume" : "99" }, "uris" : [ "http://www.mendeley.com/documents/?uuid=e61d1ad8-d7cf-4ae1-8b34-b6786ec3855c" ] } ], "mendeley" : { "formattedCitation" : "&lt;sup&gt;[11]&lt;/sup&gt;", "plainTextFormattedCitation" : "[11]", "previouslyFormattedCitation" : "&lt;sup&gt;[12]&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 </w:t>
      </w:r>
      <w:r w:rsidR="002D6713">
        <w:rPr>
          <w:rFonts w:ascii="Book Antiqua" w:hAnsi="Book Antiqua" w:cs="Arial" w:hint="eastAsia"/>
          <w:sz w:val="24"/>
          <w:szCs w:val="24"/>
          <w:lang w:val="en-US" w:eastAsia="zh-CN"/>
        </w:rPr>
        <w:t xml:space="preserve"> </w:t>
      </w:r>
      <w:r w:rsidRPr="002D6713">
        <w:rPr>
          <w:rFonts w:ascii="Book Antiqua" w:hAnsi="Book Antiqua" w:cs="Arial"/>
          <w:sz w:val="24"/>
          <w:szCs w:val="24"/>
          <w:lang w:val="en-US"/>
        </w:rPr>
        <w:t>Newer techniques of reduced ports surgery and single-incision surgery as a less invasive alternative are also performed as a procedure for laparoscopic appendectomy.</w:t>
      </w:r>
    </w:p>
    <w:p w:rsidR="002539DD" w:rsidRPr="002D6713" w:rsidRDefault="002539DD" w:rsidP="002D6713">
      <w:pPr>
        <w:spacing w:after="0" w:line="360" w:lineRule="auto"/>
        <w:ind w:firstLineChars="100" w:firstLine="240"/>
        <w:jc w:val="both"/>
        <w:rPr>
          <w:rFonts w:ascii="Book Antiqua" w:hAnsi="Book Antiqua" w:cs="Arial"/>
          <w:sz w:val="24"/>
          <w:szCs w:val="24"/>
          <w:lang w:val="en-US"/>
        </w:rPr>
      </w:pPr>
      <w:r w:rsidRPr="002D6713">
        <w:rPr>
          <w:rFonts w:ascii="Book Antiqua" w:hAnsi="Book Antiqua" w:cs="Arial"/>
          <w:sz w:val="24"/>
          <w:szCs w:val="24"/>
          <w:lang w:val="en-US"/>
        </w:rPr>
        <w:t xml:space="preserve">The reviews comparing single-incision </w:t>
      </w:r>
      <w:r w:rsidRPr="002D6713">
        <w:rPr>
          <w:rFonts w:ascii="Book Antiqua" w:hAnsi="Book Antiqua" w:cs="Arial"/>
          <w:i/>
          <w:sz w:val="24"/>
          <w:szCs w:val="24"/>
          <w:lang w:val="en-US"/>
        </w:rPr>
        <w:t>vs</w:t>
      </w:r>
      <w:r w:rsidRPr="002D6713">
        <w:rPr>
          <w:rFonts w:ascii="Book Antiqua" w:hAnsi="Book Antiqua" w:cs="Arial"/>
          <w:sz w:val="24"/>
          <w:szCs w:val="24"/>
          <w:lang w:val="en-US"/>
        </w:rPr>
        <w:t xml:space="preserve"> conventional laparoscopic appendectomy show a significantly longer operation time with an outcome similar to a conventional laparoscopic procedure with no difference in wound infection rate, conversion to open surgery, reoperation, intra-abdominal collection of fluid, or overall complication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3748/wjg.v19.i25.4072", "ISBN" : "1007-9327", "ISSN" : "10079327", "PMID" : "23840155", "abstract" : "AIM: To compare single incision laparoscopic surgery for an appendectomy (SILS-A) with conventional laparoscopic appendectomy (C-LA) when implemented by experienced surgeons., METHODS: Studies and relevant literature regarding the performance of single-incision laparoscopic surgery vs conventional laparoscopic surgery for appendectomy were searched for in the Cochrane Central Register of Controlled Clinical Trials, MEDLINE, EMBASE and World Health Organization international trial register. The operation time (OR time), complications, wound infection and postoperative day using SILS-A or C-LA were pooled and compared using a meta-analysis. The risk ratios and mean differences were calculated with 95%CIs to evaluate the effect of SILS-A., RESULTS: Sixteen recent studies including 1624 patients were included in this meta-analysis. These studies demonstrated that, compared with C-LA, SILS-A has a similar OR time in adults but needs a longer OR time in children. SILS-A has similar complications, wound infection and length of the postoperative day in adults and children, and required similar doses of narcotics in children, the pooled mean different of -0.14 [95%CI: -2.73-(-2.45), P &gt; 0.05], the pooled mean different of 11.47 (95%CI: 10.84-12.09, P &lt; 0.001), a pooled RR of 1.15 (95%CI: 0.72-1.83, P &gt; 0.05), a pooled RR of 1.9 (95%CI: 0.92-3.91, P &gt; 0.05), a pooled RR of 1.01 (95%CI: 0.51-2.0, P &gt; 0.05) a pooled RR of 1.86 (95%CI: 0.77-4.48, P &gt; 0.05), the pooled mean different of -0.25 (95%CI: -0.50-0, P = 0.05) the pooled mean different of -0.01 (95%CI: -0.05-0.04, P &gt; 0.05) the pooled mean different of -0.13 (95%CI: -0.49-0.23, P &gt; 0.05) respectively., CONCLUSION: SILS-A is a technically feasible and reliable approach with short-term results similar to those obtained with the C-LA procedure.", "author" : [ { "dropping-particle" : "", "family" : "Li", "given" : "Ping", "non-dropping-particle" : "", "parse-names" : false, "suffix" : "" }, { "dropping-particle" : "", "family" : "Chen", "given" : "Zong Hui", "non-dropping-particle" : "", "parse-names" : false, "suffix" : "" }, { "dropping-particle" : "", "family" : "Li", "given" : "Qing Guo", "non-dropping-particle" : "", "parse-names" : false, "suffix" : "" }, { "dropping-particle" : "", "family" : "Qiao", "given" : "Tang", "non-dropping-particle" : "", "parse-names" : false, "suffix" : "" }, { "dropping-particle" : "", "family" : "Tian", "given" : "You Yong", "non-dropping-particle" : "", "parse-names" : false, "suffix" : "" }, { "dropping-particle" : "", "family" : "Wang", "given" : "Dao Rong", "non-dropping-particle" : "", "parse-names" : false, "suffix" : "" } ], "container-title" : "World Journal of Gastroenterology", "id" : "ITEM-1", "issue" : "25", "issued" : { "date-parts" : [ [ "2013" ] ] }, "page" : "4072-4082", "title" : "Safety and efficacy of single-incision laparoscopic surgery for appendectomies: A meta-analysis", "type" : "article-journal", "volume" : "19" }, "uris" : [ "http://www.mendeley.com/documents/?uuid=ee09f96d-6824-4f12-b1ac-96938f30f9a3" ] } ], "mendeley" : { "formattedCitation" : "&lt;sup&gt;[12]&lt;/sup&gt;", "manualFormatting" : "[13,14]", "plainTextFormattedCitation" : "[12]", "previouslyFormattedCitation" : "&lt;sup&gt;[1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w:t>
      </w:r>
      <w:r w:rsidRPr="002D6713">
        <w:rPr>
          <w:rFonts w:ascii="Book Antiqua" w:hAnsi="Book Antiqua" w:cs="Arial"/>
          <w:noProof/>
          <w:sz w:val="24"/>
          <w:szCs w:val="24"/>
          <w:vertAlign w:val="superscript"/>
          <w:lang w:val="en-US" w:eastAsia="zh-CN"/>
        </w:rPr>
        <w:t>13,</w:t>
      </w:r>
      <w:r w:rsidRPr="002D6713">
        <w:rPr>
          <w:rFonts w:ascii="Book Antiqua" w:hAnsi="Book Antiqua" w:cs="Arial"/>
          <w:noProof/>
          <w:sz w:val="24"/>
          <w:szCs w:val="24"/>
          <w:vertAlign w:val="superscript"/>
          <w:lang w:val="en-US"/>
        </w:rPr>
        <w:t>14]</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Single-incision appendectomy is considered a safe and feasible procedure with comparable clinical outcomes when undertaken by experienced surgeon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4-3735-z", "ISSN" : "1432-2218", "PMID" : "25106718", "abstract" : "BACKGROUND: Three-port laparoscopic appendectomy (TPLA) has been shown superior to open appendectomy for acute appendicitis (AA); alternatively, single-incision laparoscopic appendectomy (SILA) is gaining popularity. The choice between SILA and traditional TPLA remains controversial. This meta-analysis of high-quality randomized controlled trials (RCTs) aims to compare efficacy and safety of SILA with TPLA for AA.\\n\\nMETHODS: We searched MEDLINE, EMBASE, and the Cochrane Library for RCTs comparing SILA with TPLA. Reference lists of relevant articles and reviews, conference proceedings, and ongoing trial databases were also searched. Primary outcomes were operative time, postoperative complications, hospital duration, and days back to normal activities. Meta-analysis was conducted where possible comparing items using weighted mean differences (WMDs) and relative risks (RRs) according to type of data. Methodological quality was evaluated to assess bias risk.\\n\\nRESULTS: A total of 8 distinct RCTs comparing SILA (n\u00a0=\u00a0616) with TPLA (n\u00a0=\u00a0618) published from 2010 to 2013 were identified in our analysis. SILA took longer to conduct than TPLA (43 vs 38, WMD: 5.96, 95\u00a0% CI 2.54-9.38, P\u00a0=\u00a00.0006). Patients undergoing SILA needed more extra trocars addressed during operation (7\u00a0% vs 0\u00a0%, RR: 12.36, 95\u00a0% CI 3.83-39.90, P\u00a0&lt;\u00a00.0001), but could return to full activities earlier (6 vs 7, WMD: -0.68, 95\u00a0% CI -1.10 to -0.26, P\u00a0=\u00a00.001). However, these differences were not clinically significant. All other parameters were comparable.\\n\\nCONCLUSIONS: These results provide level 1a support for the clinical similarity that SILA is basically as feasible, effective and safe as TPLA when dealing with AA, although statistically, SILA takes longer to perform, requires more extra trocars, and benefits patients with faster recovery compared with TPLA. Further RCTs are needed to update our finding with advancement of surgical techniques and skills.", "author" : [ { "dropping-particle" : "", "family" : "Xu", "given" : "A-Man", "non-dropping-particle" : "", "parse-names" : false, "suffix" : "" }, { "dropping-particle" : "", "family" : "Huang", "given" : "Lei", "non-dropping-particle" : "", "parse-names" : false, "suffix" : "" }, { "dropping-particle" : "", "family" : "Li", "given" : "Tuan-Jie", "non-dropping-particle" : "", "parse-names" : false, "suffix" : "" } ], "container-title" : "Surgical endoscopy", "id" : "ITEM-1", "issued" : { "date-parts" : [ [ "2014" ] ] }, "page" : "822-843", "title" : "Single-incision versus three-port laparoscopic appendectomy for acute appendicitis: systematic review and meta-analysis of randomized controlled trials.", "type" : "article-journal" }, "uris" : [ "http://www.mendeley.com/documents/?uuid=4625c15a-202e-441c-b76b-ae8bdd9eeffd" ] } ], "mendeley" : { "formattedCitation" : "&lt;sup&gt;[13]&lt;/sup&gt;", "manualFormatting" : "[15,16]", "plainTextFormattedCitation" : "[13]", "previouslyFormattedCitation" : "&lt;sup&gt;[1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w:t>
      </w:r>
      <w:r w:rsidRPr="002D6713">
        <w:rPr>
          <w:rFonts w:ascii="Book Antiqua" w:hAnsi="Book Antiqua" w:cs="Arial"/>
          <w:noProof/>
          <w:sz w:val="24"/>
          <w:szCs w:val="24"/>
          <w:vertAlign w:val="superscript"/>
          <w:lang w:val="en-US" w:eastAsia="zh-CN"/>
        </w:rPr>
        <w:t>15,</w:t>
      </w:r>
      <w:r w:rsidRPr="002D6713">
        <w:rPr>
          <w:rFonts w:ascii="Book Antiqua" w:hAnsi="Book Antiqua" w:cs="Arial"/>
          <w:noProof/>
          <w:sz w:val="24"/>
          <w:szCs w:val="24"/>
          <w:vertAlign w:val="superscript"/>
          <w:lang w:val="en-US"/>
        </w:rPr>
        <w:t>1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Results related to better cosmetics and an earlier return to work should be considered with caution due to the small number of studies reporting these two items, along with the short follow-ups used for evaluation of cosmetic result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268-014-2535-x", "ISSN" : "14322323", "PMID" : "24682257", "abstract" : "BACKGROUND: Single incision laparoscopic appendectomy (SILA) has been proposed as an alternative to conventional laparoscopic appendectomy (CLA).\\n\\nOBJECTIVE: The aim of this study was to evaluate the safety and efficacy of SILA when compared with CLA through a systematic review.\\n\\nMETHODS: We performed an electronic search of EMBASE, PubMed, MEDLINE, and Cochrane Central Register of Controlled Trials. Randomized controlled trials (RCTs) that compared SILA with CLA were included.\\n\\nRESULTS: Six RCTs met eligibility criteria, which included a total of 800 patients, 401 in the SILA group and 399 in the CLA group. There were no significant differences in terms of overall complications (odds ratio [OR] 0.93; 95\u00a0% confidence interval [CI] 0.59-1.47; p\u00a0=\u00a00.77). SILA had a higher technical failure rate (OR 3.30; 95\u00a0% CI 1.26-8.65; p\u00a0=\u00a00.01) and required a longer operative time (mean difference [MD] 4.67; 95\u00a0% CI 1.76-7.57; p\u00a0=\u00a00.002). SILA was associated with better cosmetic results (standardized MD -0.4; 95\u00a0% CI -0.64 to -0.16; p\u00a0=\u00a00.001) and earlier return to normal activity (MD -0.64; 95\u00a0% CI -1.09 to -0.20; p\u00a0=\u00a00.005), although these advantages should be taken with caution due to the small number of studies reporting these two items and the short follow-up in the evaluation of cosmetic results. There were no significant differences in terms of postoperative pain or length of hospital stay between groups.\\n\\nCONCLUSIONS: SILA is comparable to CLA in selected patients, although it is associated with a higher technical failure rate and longer operative time. Further randomized trials are needed to determine if SILA really offers benefits over CLA.", "author" : [ { "dropping-particle" : "", "family" : "Clerveus", "given" : "Michael", "non-dropping-particle" : "", "parse-names" : false, "suffix" : "" }, { "dropping-particle" : "", "family" : "Morandeira-Rivas", "given" : "Antonio", "non-dropping-particle" : "", "parse-names" : false, "suffix" : "" }, { "dropping-particle" : "", "family" : "Moreno-Sanz", "given" : "Carlos", "non-dropping-particle" : "", "parse-names" : false, "suffix" : "" }, { "dropping-particle" : "", "family" : "Herrero-Bogajo", "given" : "Maria Luz", "non-dropping-particle" : "", "parse-names" : false, "suffix" : "" }, { "dropping-particle" : "", "family" : "Picazo-Yeste", "given" : "Joaquin Salvelio", "non-dropping-particle" : "", "parse-names" : false, "suffix" : "" }, { "dropping-particle" : "", "family" : "Tadeo-Ruiz", "given" : "Gloria", "non-dropping-particle" : "", "parse-names" : false, "suffix" : "" } ], "container-title" : "World Journal of Surgery", "id" : "ITEM-1", "issue" : "8", "issued" : { "date-parts" : [ [ "2014" ] ] }, "page" : "1937-1946", "title" : "Systematic review and meta-analysis of randomized controlled trials comparing single incision versus conventional laparoscopic appendectomy", "type" : "article-journal", "volume" : "38" }, "uris" : [ "http://www.mendeley.com/documents/?uuid=d8cc2d1e-8969-462f-8d2b-ea13971ed5ec" ] } ], "mendeley" : { "formattedCitation" : "&lt;sup&gt;[14]&lt;/sup&gt;", "plainTextFormattedCitation" : "[14]", "previouslyFormattedCitation" : "&lt;sup&gt;[1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4]</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Critics of the approach have stated that there is no benefit in a single-incision access for appendectomy since clinical outcomes were related to increased </w:t>
      </w:r>
      <w:r w:rsidRPr="002D6713">
        <w:rPr>
          <w:rFonts w:ascii="Book Antiqua" w:hAnsi="Book Antiqua" w:cs="Arial"/>
          <w:sz w:val="24"/>
          <w:szCs w:val="24"/>
          <w:lang w:val="en-US"/>
        </w:rPr>
        <w:lastRenderedPageBreak/>
        <w:t>operation time, higher frequency of technical failure, and potentially higher cost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97/SLE.0b013e3182937da4", "PMID" : "24487152", "author" : [ { "dropping-particle" : "", "family" : "Qui", "given" : "Jianguo", "non-dropping-particle" : "", "parse-names" : false, "suffix" : "" }, { "dropping-particle" : "", "family" : "Yuan", "given" : "Haichao", "non-dropping-particle" : "", "parse-names" : false, "suffix" : "" }, { "dropping-particle" : "", "family" : "Chen", "given" : "Shuting", "non-dropping-particle" : "", "parse-names" : false, "suffix" : "" }, { "dropping-particle" : "", "family" : "He", "given" : "Zhiliang", "non-dropping-particle" : "", "parse-names" : false, "suffix" : "" }, { "dropping-particle" : "", "family" : "Wu", "given" : "Hong", "non-dropping-particle" : "", "parse-names" : false, "suffix" : "" } ], "container-title" : "Surgical laparoscopy, endoscopy &amp; percutaneous techniques", "id" : "ITEM-1", "issue" : "1", "issued" : { "date-parts" : [ [ "2014" ] ] }, "page" : "12-21", "title" : "Single-port laparoscopic appendectomy versus conventional laparoscopic appendectomy: evidence from randomized controlled trials and nonrandomized comparative studies.", "type" : "article-journal", "volume" : "24" }, "uris" : [ "http://www.mendeley.com/documents/?uuid=32b10dfd-6bdb-4a7f-b85e-62a69944bf6c" ] } ], "mendeley" : { "formattedCitation" : "&lt;sup&gt;[15]&lt;/sup&gt;", "plainTextFormattedCitation" : "[15]", "previouslyFormattedCitation" : "&lt;sup&gt;[18]&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jc w:val="both"/>
        <w:rPr>
          <w:rFonts w:ascii="Book Antiqua" w:hAnsi="Book Antiqua" w:cs="Arial"/>
          <w:sz w:val="24"/>
          <w:szCs w:val="24"/>
          <w:lang w:val="en-US"/>
        </w:rPr>
      </w:pPr>
    </w:p>
    <w:p w:rsidR="002539DD" w:rsidRPr="002D6713" w:rsidRDefault="002539DD" w:rsidP="002D6713">
      <w:pPr>
        <w:spacing w:after="0" w:line="360" w:lineRule="auto"/>
        <w:jc w:val="both"/>
        <w:rPr>
          <w:rFonts w:ascii="Book Antiqua" w:hAnsi="Book Antiqua" w:cs="Arial"/>
          <w:b/>
          <w:i/>
          <w:sz w:val="24"/>
          <w:szCs w:val="24"/>
          <w:lang w:val="en-US"/>
        </w:rPr>
      </w:pPr>
      <w:r w:rsidRPr="002D6713">
        <w:rPr>
          <w:rFonts w:ascii="Book Antiqua" w:hAnsi="Book Antiqua" w:cs="Arial"/>
          <w:b/>
          <w:i/>
          <w:sz w:val="24"/>
          <w:szCs w:val="24"/>
          <w:lang w:val="en-US"/>
        </w:rPr>
        <w:t>Cholecystectomy</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Patients who underwent cholecystectomy via laparoscopic procedure had no significant difference in morbidity and mortality compared to those who underwent open surgery. In fact, they had faster recovery and shorter hospital sta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14651858.CD006231.", "PMID" : "17054285", "author" : [ { "dropping-particle" : "", "family" : "Keus", "given" : "F", "non-dropping-particle" : "", "parse-names" : false, "suffix" : "" }, { "dropping-particle" : "", "family" : "J", "given" : "De Jong", "non-dropping-particle" : "", "parse-names" : false, "suffix" : "" }, { "dropping-particle" : "", "family" : "Hg", "given" : "Gooszen", "non-dropping-particle" : "", "parse-names" : false, "suffix" : "" }, { "dropping-particle" : "", "family" : "Cjhm", "given" : "Laarhoven", "non-dropping-particle" : "", "parse-names" : false, "suffix" : "" } ], "container-title" : "The Cochrane library", "id" : "ITEM-1", "issue" : "4", "issued" : { "date-parts" : [ [ "2006" ] ] }, "title" : "Laparoscopic versus open cholecystectomy for patients with symptomatic cholecystolithiasis ( Review )", "type" : "article-journal" }, "uris" : [ "http://www.mendeley.com/documents/?uuid=71db640b-fb8c-44e8-990c-e483a0434fc5" ] } ], "mendeley" : { "formattedCitation" : "&lt;sup&gt;[16]&lt;/sup&gt;", "plainTextFormattedCitation" : "[16]", "previouslyFormattedCitation" : "&lt;sup&gt;[1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Although mini-laparotomy had a similar overall outcome, the authors regard the minimalized open technique as a viable and safe option for healthcare providers without financial resources for laparoscopic equipment and without appropriate, trained surgeon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07-9210-3", "ISBN" : "1432-2218 (Electronic)\\n0930-2794 (Linking)", "ISSN" : "09302794", "PMID" : "17516122", "abstract" : "AIMS: To use meta-analytic techniques to compare peri-operative and short term post-operative outcomes for patients undergoing cholecystectomy via the laparoscopic or mini-open approach. METHODS: Randomised control trials published between 1992 and 2005, cited in the literature of elective laparoscopic (LC) versus mini-open cholecystectomy (MoC) for symptomatic gallstone disease were included. End points evaluated were adverse events, operative and functional outcomes. A random effects meta-analytical model was used and between-study heterogeneity assessed. Subgroup analysis was performed to evaluate the difference in results for study size and quality and data reported from 2000. RESULTS: Nine randomised studies of 2032 patients were included in the analysis. There was considerable variation in the size and type of incision used for MoC in the studies. There was a significantly longer operating time for the LC group, by 14.14 minutes (95% CI 2.08, 26.19; p &lt; 0.0001). Length of stay was reduced in the LC group by 0.37 days (95% CI -0.53, -0.21; p &lt; 0.0001), with no significant heterogeneity for either outcome. For all other operative and post-operative outcomes, there was no significant difference between the two groups. CONCLUSION: MoC appeared to have similar outcomes compared to LC, however LC did reduce the length of hospital stay. MoC is a viable and safe option for healthcare providers without the financial resources for laparoscopic equipment and appropriately trained surgical teams.", "author" : [ { "dropping-particle" : "", "family" : "Purkayastha", "given" : "Sanjay", "non-dropping-particle" : "", "parse-names" : false, "suffix" : "" }, { "dropping-particle" : "", "family" : "Tilney", "given" : "Henry S.", "non-dropping-particle" : "", "parse-names" : false, "suffix" : "" }, { "dropping-particle" : "", "family" : "Georgiou", "given" : "Panagiotis", "non-dropping-particle" : "", "parse-names" : false, "suffix" : "" }, { "dropping-particle" : "", "family" : "Athanasiou", "given" : "Thanos", "non-dropping-particle" : "", "parse-names" : false, "suffix" : "" }, { "dropping-particle" : "", "family" : "Tekkis", "given" : "Paris P.", "non-dropping-particle" : "", "parse-names" : false, "suffix" : "" }, { "dropping-particle" : "", "family" : "Darzi", "given" : "Ara W.", "non-dropping-particle" : "", "parse-names" : false, "suffix" : "" } ], "container-title" : "Surgical Endoscopy and Other Interventional Techniques", "id" : "ITEM-1", "issue" : "8", "issued" : { "date-parts" : [ [ "2007" ] ] }, "page" : "1294-1300", "title" : "Laparoscopic cholecystectomy versus mini-laparotomy cholecystectomy: A meta-analysis of randomised control trials", "type" : "article-journal", "volume" : "21" }, "uris" : [ "http://www.mendeley.com/documents/?uuid=fade5f9d-03e4-4e9b-9dc5-c2ecb22e257c" ] } ], "mendeley" : { "formattedCitation" : "&lt;sup&gt;[17]&lt;/sup&gt;", "plainTextFormattedCitation" : "[17]", "previouslyFormattedCitation" : "&lt;sup&gt;[2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7]</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Later studies showed no difference between laparoscopic and minimally open and conventional open surgery in terms of morbidity and mortalit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14651858.CD008318", "ISBN" : "1469-493X (Electronic)\\r1361-6137 (Linking)", "ISSN" : "1469-493X", "PMID" : "20091665", "abstract" : "BACKGROUND: Patients with symptomatic cholecystolithiasis are treated by three different techniques of cholecystectomy: open, small-incision, or laparoscopic. There is no overview on Cochrane systematic reviews on these three interventions. OBJECTIVES: To summarise Cochrane reviews that assess the effects of different techniques of cholecystectomy for patients with symptomatic cholecystolithiasis. METHODS: The Cochrane Database of Systematic Reviews (CDSR) was searched for all systematic reviews evaluating any interventions for the treatment of symptomatic cholecystolithiasis (Issue 4 2008). MAIN RESULTS: Three systematic reviews that included a total of 56 randomised trials with 5246 patients are included in this overview of reviews. All three reviews used identical inclusion criteria for trials and participants, and identical methodological assessments.Laparoscopic versus small-incision cholecystectomy Thirteen trials with 2337 patients randomised studied this comparison. Bias risk was relatively low. There was no significant difference regarding mortality or complications. Total complications of laparoscopic and small-incision cholecystectomy were high, ie, 17.0% and 17.5%. Total complications (risk difference, random-effects model -0.01 (95% confidence interval (CI) -0.07 to 0.05)), hospital stay (mean difference (MD), random-effects -0.72 days (95% CI -1.48 to 0.04)), and convalescence were not significantly different. Trials with low risk of bias showed a quicker operative time for small-incision cholecystectomy (MD, low risk of bias considering 'blinding', random-effects model 16.4 minutes (95% CI 8.9 to 23.8)) while trials with high risk of bias showed no statistically significant difference.Laparoscopic versus open cholecystectomy Thirty-eight trials with 2338 patients randomised studied this comparison. Bias risk was high. Laparoscopic cholecystectomy patients had a shorter hospital stay (MD, random-effects model -3 days (95% CI -3.9 to -2.3)) and convalescence (MD, random-effects model -22.5 days (95% CI -36.9 to -8.1)) compared with open cholecystectomy but did not differ significantly regarding mortality, complications, and operative time.Small-incision versus open cholecystectomy Seven trials with 571 patients randomised studied this comparison. Bias risk was high. Small-incision cholecystectomy had a shorter hospital stay (MD, random-effects model -2.8 days (95% CI -4.9 to -0.6)) compared with open cholecystectomy but did not differ signi\u2026", "author" : [ { "dropping-particle" : "", "family" : "Keus", "given" : "Frederik", "non-dropping-particle" : "", "parse-names" : false, "suffix" : "" }, { "dropping-particle" : "", "family" : "Gooszen", "given" : "Hein G", "non-dropping-particle" : "", "parse-names" : false, "suffix" : "" }, { "dropping-particle" : "", "family" : "Laarhoven", "given" : "Cornelis Jhm", "non-dropping-particle" : "van", "parse-names" : false, "suffix" : "" } ], "container-title" : "Cochrane database of systematic reviews (Online)", "id" : "ITEM-1", "issue" : "1", "issued" : { "date-parts" : [ [ "2010" ] ] }, "page" : "CD008318", "title" : "Open, small-incision, or laparoscopic cholecystectomy for patients with symptomatic cholecystolithiasis. An overview of Cochrane Hepato-Biliary Group reviews.", "type" : "article-journal" }, "uris" : [ "http://www.mendeley.com/documents/?uuid=e671e9a0-5e85-47c3-971d-ec47b46eaad1" ] } ], "mendeley" : { "formattedCitation" : "&lt;sup&gt;[18]&lt;/sup&gt;", "plainTextFormattedCitation" : "[18]", "previouslyFormattedCitation" : "&lt;sup&gt;[2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8]</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Laparoscopic cholecystectomy is proven as a safe and feasible technique; concerning cardiac and respiratory complications, it shows superiority over open surgery in elderly patient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3748/wjg.v20.i46.17626", "ISSN" : "1007-9327", "PMID" : "25516678", "author" : [ { "dropping-particle" : "", "family" : "Antoniou", "given" : "Stavros a", "non-dropping-particle" : "", "parse-names" : false, "suffix" : "" } ], "container-title" : "World Journal of Gastroenterology", "id" : "ITEM-1", "issue" : "46", "issued" : { "date-parts" : [ [ "2014" ] ] }, "page" : "17626", "title" : "Meta-analysis of laparoscopic vs open cholecystectomy in elderly patients", "type" : "article-journal", "volume" : "20" }, "uris" : [ "http://www.mendeley.com/documents/?uuid=5570d369-7deb-4a2f-a621-27d04ef5d1a4" ] } ], "mendeley" : { "formattedCitation" : "&lt;sup&gt;[19]&lt;/sup&gt;", "plainTextFormattedCitation" : "[19]", "previouslyFormattedCitation" : "&lt;sup&gt;[22]&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9]</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Patients with child A or B stadium of liver cirrhosis </w:t>
      </w:r>
      <w:proofErr w:type="gramStart"/>
      <w:r w:rsidRPr="002D6713">
        <w:rPr>
          <w:rFonts w:ascii="Book Antiqua" w:hAnsi="Book Antiqua" w:cs="Arial"/>
          <w:sz w:val="24"/>
          <w:szCs w:val="24"/>
          <w:lang w:val="en-US"/>
        </w:rPr>
        <w:t>who</w:t>
      </w:r>
      <w:proofErr w:type="gramEnd"/>
      <w:r w:rsidRPr="002D6713">
        <w:rPr>
          <w:rFonts w:ascii="Book Antiqua" w:hAnsi="Book Antiqua" w:cs="Arial"/>
          <w:sz w:val="24"/>
          <w:szCs w:val="24"/>
          <w:lang w:val="en-US"/>
        </w:rPr>
        <w:t xml:space="preserve"> underwent laparoscopic cholecystectomy had a similar or even better outcome than those who underwent open surgery. As a result, these patients experienced a lower incidence of postoperative complication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11605-012-1956-9", "ISBN" : "1873-4626 (Electronic)\\r1091-255X (Linking)", "ISSN" : "1091255X", "PMID" : "22767084", "abstract" : "BACKGROUND: Single-incision laparoscopic cholecystectomy (SILC) has gained acceptance among surgeons as there is a trend to minimize the invasiveness of laparoscopy. The aim of this meta-analysis has been to assess the feasibility and safety of SILC when compared to conventional multiport laparoscopic cholecystectomy (CMLC). METHODS: A literature search for trials comparing SILC and CMLC was performed. Studies were reviewed for the outcomes of interest: patient characteristics; operative time and conversion rate; postoperative pain; length of hospital stay; postoperative complications; and patient satisfactory score (0-10). Standardized mean difference (SMD) was calculated for continuous variables and odds ratio for qualitative variables. RESULTS: Twelve prospective randomized trials comparing SILC and CMLC were analyzed. Overall, 892 patients were randomized to either SILC (465) or CMLC (427). Operative time was significantly longer in SILC (63.0 vs. 45.8 min, SMD = 1.004, 95% CI = 0.434-1.573). Patient satisfactory score significantly favored SILC (8.2 vs. 7.2, SMD = -0.759, 95% CI = -1.064 to -0.455). No other difference was found. CONCLUSIONS: SILC is a safe and effective procedure for the treatment of uncomplicated benign gallbladder disease with a significant patient satisfaction. New multicenter randomized trials are expected to evaluate SILC in more complex circumstances such as acute cholecystitis, previous abdominal surgery, and severe obesity.", "author" : [ { "dropping-particle" : "", "family" : "Pisanu", "given" : "Adolfo", "non-dropping-particle" : "", "parse-names" : false, "suffix" : "" }, { "dropping-particle" : "", "family" : "Reccia", "given" : "Isabella", "non-dropping-particle" : "", "parse-names" : false, "suffix" : "" }, { "dropping-particle" : "", "family" : "Porceddu", "given" : "Giulia", "non-dropping-particle" : "", "parse-names" : false, "suffix" : "" }, { "dropping-particle" : "", "family" : "Uccheddu", "given" : "Alessandro", "non-dropping-particle" : "", "parse-names" : false, "suffix" : "" } ], "container-title" : "Journal of Gastrointestinal Surgery", "id" : "ITEM-1", "issue" : "9", "issued" : { "date-parts" : [ [ "2012" ] ] }, "page" : "1790-1801", "title" : "Meta-analysis of Prospective Randomized Studies Comparing Single-Incision Laparoscopic Cholecystectomy (SILC) and Conventional Multiport Laparoscopic Cholecystectomy (CMLC)", "type" : "article-journal", "volume" : "16" }, "uris" : [ "http://www.mendeley.com/documents/?uuid=d4b8b658-141c-4e1f-b6a2-dec76a976823" ] } ], "mendeley" : { "formattedCitation" : "&lt;sup&gt;[20]&lt;/sup&gt;", "plainTextFormattedCitation" : "[20]", "previouslyFormattedCitation" : "&lt;sup&gt;[2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2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such as blood loss and bacterial contamination of ascites </w:t>
      </w:r>
      <w:r w:rsidRPr="002D6713">
        <w:rPr>
          <w:rFonts w:ascii="Book Antiqua" w:hAnsi="Book Antiqua" w:cs="Arial"/>
          <w:sz w:val="24"/>
          <w:szCs w:val="24"/>
          <w:lang w:val="en-US" w:eastAsia="zh-CN"/>
        </w:rPr>
        <w:t xml:space="preserve">- </w:t>
      </w:r>
      <w:r w:rsidRPr="002D6713">
        <w:rPr>
          <w:rFonts w:ascii="Book Antiqua" w:hAnsi="Book Antiqua" w:cs="Arial"/>
          <w:sz w:val="24"/>
          <w:szCs w:val="24"/>
          <w:lang w:val="en-US"/>
        </w:rPr>
        <w:t>an important cause of in-hospital morbidity and mortalit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bjs.8911", "ISBN" : "0007-1323", "ISSN" : "00071323", "PMID" : "23034741", "abstract" : "Background: Open cholecystectomy (OC) is often preferred over laparoscopic cholecystectomy (LC) in patients with liver cirrhosis and portal hypertension, but evidence is lacking to support this practice. This meta-analysis aimed to clarify which surgical technique is preferable for symptomatic cholecystolithiasis in patients with liver cirrhosis. Methods: A meta-analysis was conducted according to the PRISMA guidelines. Articles published between January 1990 and October 2011 were identified from MEDLINE, Embase and the Cochrane Library. Randomized clinical trials (RCTs) comparing outcomes of OC versus LC for cholecystolithiasis in patients with liver cirrhosis were included. The quality of the RCTs was assessed using the Jadad criteria. Results: Following review of 1422 papers by title and abstract, a meta-analysis was conducted of four RCTs comprising 234 surgical patients. They provided evidence of at least level 2b on the Oxford Level of Evidence Scale, but scored poorly according to the Jadad criteria. Some 970 per cent of the patients had Child-Turcotte-Pugh (CTP) grade A or B liver cirrhosis. In all, 966 per cent underwent elective surgery. No postoperative deaths were reported. LC was associated with fewer postoperative complications (risk ratio 052, 95 per cent confidence interval (c.i.) 029 to 092; P = 003), a shorter hospital stay (mean difference - 305 (95 per cent c.i. - 409 to - 201) days; P &lt; 0001) and quicker resumption of a normal diet (mean difference - 2748 (-3096 to - 2399) h; P &lt; 0001). Conclusion: Patients with CTP grade A or B liver cirrhosis who undergo LC for symptomatic cholecystolithiasis have fewer overall postoperative complications, a shorter hospital stay and resume a normal diet more quickly than those who undergo OC. Copyright 2012 British Journal of Surgery Society Ltd. Published by John Wiley &amp; Sons, Ltd.", "author" : [ { "dropping-particle" : "", "family" : "Goede", "given" : "B.", "non-dropping-particle" : "De", "parse-names" : false, "suffix" : "" }, { "dropping-particle" : "", "family" : "Klitsie", "given" : "P. J.", "non-dropping-particle" : "", "parse-names" : false, "suffix" : "" }, { "dropping-particle" : "", "family" : "Hagen", "given" : "S. M.", "non-dropping-particle" : "", "parse-names" : false, "suffix" : "" }, { "dropping-particle" : "", "family" : "Kempen", "given" : "B. J H", "non-dropping-particle" : "Van", "parse-names" : false, "suffix" : "" }, { "dropping-particle" : "", "family" : "Spronk", "given" : "S.", "non-dropping-particle" : "", "parse-names" : false, "suffix" : "" }, { "dropping-particle" : "", "family" : "Metselaar", "given" : "H. J.", "non-dropping-particle" : "", "parse-names" : false, "suffix" : "" }, { "dropping-particle" : "", "family" : "Lange", "given" : "J. F.", "non-dropping-particle" : "", "parse-names" : false, "suffix" : "" }, { "dropping-particle" : "", "family" : "Kazemier", "given" : "G.", "non-dropping-particle" : "", "parse-names" : false, "suffix" : "" } ], "container-title" : "British Journal of Surgery", "id" : "ITEM-1", "issue" : "2", "issued" : { "date-parts" : [ [ "2013" ] ] }, "page" : "209-216", "title" : "Meta-analysis of laparoscopic versus open cholecystectomy for patients with liver cirrhosis and symptomatic cholecystolithiasis", "type" : "article-journal", "volume" : "100" }, "uris" : [ "http://www.mendeley.com/documents/?uuid=054e8477-6f64-43b4-8897-2ab4f3596dfe" ] } ], "mendeley" : { "formattedCitation" : "&lt;sup&gt;[21]&lt;/sup&gt;", "plainTextFormattedCitation" : "[21]", "previouslyFormattedCitation" : "&lt;sup&gt;[2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2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 postoperative incidence of hepatic insufficiency was not different. These findings have to be regarded with caution, however, because some of the studies had small patient groups with heterogeneous patient populations and criteria</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11/j.1477-2574.2011.00425.x", "ISBN" : "1365-182X", "ISSN" : "1365182X", "PMID" : "22321033", "abstract" : "Background: Cholecystectomy is associated with increased risks in patients with cirrhosis. The well-established advantages of laparoscopic surgery may be offset by the increased risk for complications relating particularly to portal hypertension and coagulopathy. Methods: A systematic search was undertaken to identify studies comparing open cholecystectomy (OC) and laparoscopic cholecystectomy (LC) in patients with cirrhosis. A meta-analysis was performed of the available randomized controlled trials (RCTs). Results: Forty-four studies were analysed. These included a total of 2005 patients with cirrhosis who underwent laparoscopic (n= 1756) or open (n= 249) cholecystectomy, with mortality rates of 0.74% and 2.00%, respectively. A meta-analysis of three RCTs involving a total of 220 patients was conducted. There was a reduction in the overall incidences of postoperative complications and infectious complications and a shorter length of hospital stay in LC. However, frequencies of postoperative hepatic insufficiency did not differ significantly. Conclusions: There are few RCTs comparing OC and LC in patients with cirrhosis. These studies are small, heterogeneous in design and include almost exclusively patients with Child-Pugh class A and B disease. However, LC appears to be associated with shorter operative time, reduced complication rates and reduced length of hospital stay.  2012 International Hepato-Pancreato-Biliary Association.", "author" : [ { "dropping-particle" : "", "family" : "Laurence", "given" : "Jerome M.", "non-dropping-particle" : "", "parse-names" : false, "suffix" : "" }, { "dropping-particle" : "", "family" : "Tran", "given" : "Peter D.", "non-dropping-particle" : "", "parse-names" : false, "suffix" : "" }, { "dropping-particle" : "", "family" : "Richardson", "given" : "Arthur J.", "non-dropping-particle" : "", "parse-names" : false, "suffix" : "" }, { "dropping-particle" : "", "family" : "Pleass", "given" : "Henry C C", "non-dropping-particle" : "", "parse-names" : false, "suffix" : "" }, { "dropping-particle" : "", "family" : "Lam", "given" : "Vincent W T", "non-dropping-particle" : "", "parse-names" : false, "suffix" : "" } ], "container-title" : "Hpb", "id" : "ITEM-1", "issue" : "3", "issued" : { "date-parts" : [ [ "2012" ] ] }, "page" : "153-161", "title" : "Laparoscopic or open cholecystectomy in cirrhosis: A systematic review of outcomes and meta-analysis of randomized trials", "type" : "article-journal", "volume" : "14" }, "uris" : [ "http://www.mendeley.com/documents/?uuid=2393241a-fcda-4e58-b209-c8583a4f30d4" ] } ], "mendeley" : { "formattedCitation" : "&lt;sup&gt;[22]&lt;/sup&gt;", "plainTextFormattedCitation" : "[22]", "previouslyFormattedCitation" : "&lt;sup&gt;[2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2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The routine on-table use of intraoperative cholangiography shows no advantage in preventing injuries of the common bile duct or retained stone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bjs.7809", "ISBN" : "1365-2168", "ISSN" : "00071323", "PMID" : "22183717", "abstract" : "BACKGROUND: Intraoperative cholangiography (IOC) is used to detect choledocholithiasis and identify or prevent bile duct injury. The aim of this study was systematically to review the randomized clinical trials of IOC for these two indications. METHODS: MEDLINE, Embase, the Cochrane Library, clinicaltrials.gov and the World Health Organization database of clinical trials were searched systematically (January 1980 to February 2011) to identify trials. Two authors performed the literature search and extracted data independently. Primary endpoints were bile duct injury and retained common bile duct (CBD) stones diagnosed at any stage after surgery. Preliminary meta-analysis was undertaken, but the trials were too methodologically heterogeneous and the outcome events too infrequent to allow meaningful meta-analysis. RESULTS: Eight randomized trials were identified including 1715 patients. Six trials assessed the value of routine IOC in patients at low risk of choledocholithiasis. Two trials randomized all patients (including those at high risk) to routine or selective IOC. Two cases of major bile duct injury were reported, and 13 of retained CBD stones. No trial demonstrated a benefit in detecting CBD stones. IOC added a mean of 16 min to the total operating time. CONCLUSION: There is no robust evidence to support or abandon the use of IOC to prevent retained CBD stones or bile duct injury. Level 1 evidence for IOC is of poor to moderate quality. None of the trials, alone or in combination, was sufficiently powered to demonstrate a benefit of IOC. Further small trials cannot be recommended.", "author" : [ { "dropping-particle" : "", "family" : "Ford", "given" : "J. a.", "non-dropping-particle" : "", "parse-names" : false, "suffix" : "" }, { "dropping-particle" : "", "family" : "Soop", "given" : "M.", "non-dropping-particle" : "", "parse-names" : false, "suffix" : "" }, { "dropping-particle" : "", "family" : "Du", "given" : "J.", "non-dropping-particle" : "", "parse-names" : false, "suffix" : "" }, { "dropping-particle" : "", "family" : "Loveday", "given" : "B. P T", "non-dropping-particle" : "", "parse-names" : false, "suffix" : "" }, { "dropping-particle" : "", "family" : "Rodgers", "given" : "M.", "non-dropping-particle" : "", "parse-names" : false, "suffix" : "" } ], "container-title" : "British Journal of Surgery", "id" : "ITEM-1", "issue" : "2", "issued" : { "date-parts" : [ [ "2012" ] ] }, "page" : "160-167", "title" : "Systematic review of intraoperative cholangiography in cholecystectomy", "type" : "article-journal", "volume" : "99" }, "uris" : [ "http://www.mendeley.com/documents/?uuid=b8d8e214-7ebe-4dfe-bcfd-01e95e68e2c7" ] } ], "mendeley" : { "formattedCitation" : "&lt;sup&gt;[23]&lt;/sup&gt;", "plainTextFormattedCitation" : "[23]", "previouslyFormattedCitation" : "&lt;sup&gt;[2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2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re is a significantly longer surgery time with the recommendation not to use routine on-table cholangiography when there are no clinical, radiological or biochemical signs of common bile duct stone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308/003588412X13373405385331", "ISSN" : "00358843", "PMID" : "22943325", "abstract" : "INTRODUCTION: The aim of this review was to systemically analyse trials evaluating the efficacy of routine on-table cholangiography (R-OTC) versus no on-table cholangiography (N-OTC) in patients undergoing cholecystectomy.\\n\\nMETHODS: Randomised trials evaluating R-OTC versus N-OTC in patients undergoing cholecystectomy were selected and analysed.\\n\\nRESULTS: Four trials (1 randomised controlled trial on open cholecystectomy and 3 on laparoscopic cholecystectomy) encompassing 860 patients undergoing cholecystectomy with and without R-OTC were retrieved. There were 427 patients in the R-OTC group and 433 patients in the N-OTC group. There was no significant heterogeneity among trials. Therefore, in the fixed effects model, N-OTC did not increase the risk (p=0.53) of common bile duct (CBD) injury, and it was associated with shorter operative time (p&lt;0.00001) and fewer peri-operative complications (p&lt;0.04). R-OTC was superior in terms of peri-operative CBD stone detection (p&lt;0.006) and it reduced readmission (p&lt;0.03) for retained CBD stones.\\n\\nCONCLUSIONS: N-OTC is associated with shorter operative time and fewer peri-operative complications, and it is comparable to R-OTC in terms of CBD injury risk during cholecystectomy. R-OTC is helpful for peri-operative CBD stone detection and there is therefore reduced readmission for retained CBD stones. The N-OTC approach may be adopted routinely for patients undergoing laparoscopic cholecystectomy providing there are no clinical, biochemical or radiological features suggestive of CBD stones. However, a major multicentre randomised controlled trial is required to validate this conclusion.", "author" : [ { "dropping-particle" : "", "family" : "Sajid", "given" : "Muhammad S.", "non-dropping-particle" : "", "parse-names" : false, "suffix" : "" }, { "dropping-particle" : "", "family" : "Leaver", "given" : "C.", "non-dropping-particle" : "", "parse-names" : false, "suffix" : "" }, { "dropping-particle" : "", "family" : "Haider", "given" : "Z.", "non-dropping-particle" : "", "parse-names" : false, "suffix" : "" }, { "dropping-particle" : "", "family" : "Worthington", "given" : "T.", "non-dropping-particle" : "", "parse-names" : false, "suffix" : "" }, { "dropping-particle" : "", "family" : "Karanjia", "given" : "N.", "non-dropping-particle" : "", "parse-names" : false, "suffix" : "" }, { "dropping-particle" : "", "family" : "Singh", "given" : "K. K.", "non-dropping-particle" : "", "parse-names" : false, "suffix" : "" } ], "container-title" : "Annals of the Royal College of Surgeons of England", "id" : "ITEM-1", "issue" : "6", "issued" : { "date-parts" : [ [ "2012" ] ] }, "page" : "375-380", "title" : "Routine on-table cholangiography during cholecystectomy: A systematic review", "type" : "article-journal", "volume" : "94" }, "uris" : [ "http://www.mendeley.com/documents/?uuid=4f6c5aa3-62a8-45c1-9c5d-20ec204e435b" ] } ], "mendeley" : { "formattedCitation" : "&lt;sup&gt;[24]&lt;/sup&gt;", "plainTextFormattedCitation" : "[24]", "previouslyFormattedCitation" : "&lt;sup&gt;[2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24]</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In </w:t>
      </w:r>
      <w:r w:rsidRPr="002D6713">
        <w:rPr>
          <w:rFonts w:ascii="Book Antiqua" w:hAnsi="Book Antiqua" w:cs="Arial"/>
          <w:sz w:val="24"/>
          <w:szCs w:val="24"/>
          <w:lang w:val="en-US"/>
        </w:rPr>
        <w:lastRenderedPageBreak/>
        <w:t>the management of suspected common bile duct stones, there is a slight advantage concerning complications after sphincterotomy in patients, where the endoscopic sphincterotomy is performed intraoperatively rather than preoperativel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bjs.7460", "ISBN" : "1365-2168 (Electronic)\\r0007-1323 (Linking)", "ISSN" : "00071323", "PMID" : "21472700", "abstract" : "Most patients with gallbladder and common bile duct stones are treated by preoperative endoscopic sphincterotomy (POES) followed by laparoscopic cholecystectomy. Recently, intraoperative endoscopic sphincterotomy (IOES) during laparoscopic cholecystectomy has been suggested as an alternative treatment.", "author" : [ { "dropping-particle" : "", "family" : "Gurusamy", "given" : "K.", "non-dropping-particle" : "", "parse-names" : false, "suffix" : "" }, { "dropping-particle" : "", "family" : "Sahay", "given" : "S. J.", "non-dropping-particle" : "", "parse-names" : false, "suffix" : "" }, { "dropping-particle" : "", "family" : "Burroughs", "given" : "a. K.", "non-dropping-particle" : "", "parse-names" : false, "suffix" : "" }, { "dropping-particle" : "", "family" : "Davidson", "given" : "B. R.", "non-dropping-particle" : "", "parse-names" : false, "suffix" : "" } ], "container-title" : "British Journal of Surgery", "id" : "ITEM-1", "issue" : "7", "issued" : { "date-parts" : [ [ "2011" ] ] }, "page" : "908-916", "title" : "Systematic review and meta-analysis of intraoperative versus preoperative endoscopic sphincterotomy in patients with gallbladder and suspected common bile duct stones", "type" : "article-journal", "volume" : "98" }, "uris" : [ "http://www.mendeley.com/documents/?uuid=79bb55c8-299f-43b6-82fb-dd8c2192727c" ] } ], "mendeley" : { "formattedCitation" : "&lt;sup&gt;[25]&lt;/sup&gt;", "plainTextFormattedCitation" : "[25]", "previouslyFormattedCitation" : "&lt;sup&gt;[28]&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2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With laparoscopic cholecystectomy, the goal is to minimize trauma to the abdominal wall as much as possible by using the upcoming techniques of reduced port</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11/j.1445-2197.2009.04945.x", "ISSN" : "14451433", "PMID" : "19566866", "abstract" : "BACKGROUND: To systematically analyse clinical trials on needlescopic (NC) versus laparoscopic cholecystectomy (LC) that evaluated the effectiveness of both procedures for the management of cholelithiasis. METHODS: A systematic review of the literature was undertaken. Clinical trials on NC versus LC were selected according to specific criteria and analyzed to generate summative data expressed in standardized mean difference. RESULTS: Sixteen trials on NC versus LC encompassing 1549 patients were retrieved from electronic databases. Only six randomized controlled trials on 317 patients qualified for the meta-analysis according to inclusion criteria. NC was associated with longer operative time and higher conversion rate as compared with LC. There was statistically significant heterogeneity among trials. Intraoperative complications, postoperative complications and total stay in hospital were not significantly different. NC was superior to LC in terms of less post-operative pain and better cosmetic outcomes. CONCLUSION: NC is a safe and effective procedure for the management of gallstone disease. NC is as effective as LC for perioperative complications and total stay in hospital. NC is superior to LC for less post-operative pain and better cosmetic results. NC is associated with longer operative time and higher conversion rate.", "author" : [ { "dropping-particle" : "", "family" : "Sajid", "given" : "Muhammad S.", "non-dropping-particle" : "", "parse-names" : false, "suffix" : "" }, { "dropping-particle" : "", "family" : "Khan", "given" : "Munir a.", "non-dropping-particle" : "", "parse-names" : false, "suffix" : "" }, { "dropping-particle" : "", "family" : "Ray", "given" : "Kausik", "non-dropping-particle" : "", "parse-names" : false, "suffix" : "" }, { "dropping-particle" : "", "family" : "Cheek", "given" : "Elizabeth", "non-dropping-particle" : "", "parse-names" : false, "suffix" : "" }, { "dropping-particle" : "", "family" : "Baig", "given" : "Mirza K.", "non-dropping-particle" : "", "parse-names" : false, "suffix" : "" } ], "container-title" : "ANZ Journal of Surgery", "id" : "ITEM-1", "issue" : "6", "issued" : { "date-parts" : [ [ "2009" ] ] }, "page" : "437-442", "title" : "Needlescopic versus laparoscopic cholecystectomy: A meta-analysis", "type" : "article-journal", "volume" : "79" }, "uris" : [ "http://www.mendeley.com/documents/?uuid=96511dd5-6dc8-4964-84e2-cc1b70573635" ] } ], "mendeley" : { "formattedCitation" : "&lt;sup&gt;[26]&lt;/sup&gt;", "manualFormatting" : "[29,30]", "plainTextFormattedCitation" : "[26]", "previouslyFormattedCitation" : "&lt;sup&gt;[3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w:t>
      </w:r>
      <w:r w:rsidRPr="002D6713">
        <w:rPr>
          <w:rFonts w:ascii="Book Antiqua" w:hAnsi="Book Antiqua" w:cs="Arial"/>
          <w:noProof/>
          <w:sz w:val="24"/>
          <w:szCs w:val="24"/>
          <w:vertAlign w:val="superscript"/>
          <w:lang w:val="en-US" w:eastAsia="zh-CN"/>
        </w:rPr>
        <w:t>29,</w:t>
      </w:r>
      <w:r w:rsidRPr="002D6713">
        <w:rPr>
          <w:rFonts w:ascii="Book Antiqua" w:hAnsi="Book Antiqua" w:cs="Arial"/>
          <w:noProof/>
          <w:sz w:val="24"/>
          <w:szCs w:val="24"/>
          <w:vertAlign w:val="superscript"/>
          <w:lang w:val="en-US"/>
        </w:rPr>
        <w:t>3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or single-port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371/journal.pone.0090313", "ISSN" : "19326203", "PMID" : "24587319", "abstract" : "BACKGROUND AND OBJECTIVE: We conducted a network meta analysis (NMA) to compare different kinds of laparoscopic cholecystectomy [LC] (single port [SPLC], two ports [2PLC], three ports [3PLC], and four ports laparoscopic cholecystectomy [4PLC], and four ports mini-laparoscopic cholecystectomy [mini-4PLC]).\\n\\nMETHODS: PubMed, the Cochrane library, EMBASE, and ISI Web of Knowledge were searched to find randomized controlled trials [RCTs]. Direct pair-wise meta analysis (DMA), indirect treatment comparison meta analysis (ITC) and NMA were conducted to compare different kinds of LC.\\n\\nRESULTS: We included 43 RCTs. The risk of bias of included studies was high. DMA showed that SPLC was associated with more postoperative complications, longer operative time, and higher cosmetic score than 4PLC, longer operative time and higher cosmetic score than 3PLC, more postoperative complications than mini-4PLC. Mini-4PLC was associated with longer operative time than 4PLC. ITC showed that 3PLC was associated with shorter operative time than mini-4PLC, and lower postoperative pain level than 2PLC. 2PLC was associated with fewer postoperative complications and longer hospital stay than SPLC. NMA showed that SPLC was associated with more postoperative complications than mini-4PLC, and longer operative time than 4PLC.\\n\\nCONCLUSION: The rank probability plot suggested 4PLC might be the worst due to the highest level of postoperative pain, longest hospital stay, and lowest level of cosmetic score. The best one might be mini-4PLC because of highest level of cosmetic score, and fewest postoperative complications, or SPLC because of lowest level of postoperative pain and shortest hospital stay. But more studies are needed to determine which will be better between mini-4PLC and SPLC.", "author" : [ { "dropping-particle" : "", "family" : "Li", "given" : "Lun", "non-dropping-particle" : "", "parse-names" : false, "suffix" : "" }, { "dropping-particle" : "", "family" : "Tian", "given" : "Jinhui", "non-dropping-particle" : "", "parse-names" : false, "suffix" : "" }, { "dropping-particle" : "", "family" : "Tian", "given" : "Hongliang", "non-dropping-particle" : "", "parse-names" : false, "suffix" : "" }, { "dropping-particle" : "", "family" : "Sun", "given" : "Rao", "non-dropping-particle" : "", "parse-names" : false, "suffix" : "" }, { "dropping-particle" : "", "family" : "Wang", "given" : "Quan", "non-dropping-particle" : "", "parse-names" : false, "suffix" : "" }, { "dropping-particle" : "", "family" : "Yang", "given" : "Kehu", "non-dropping-particle" : "", "parse-names" : false, "suffix" : "" } ], "container-title" : "PLoS ONE", "id" : "ITEM-1", "issue" : "2", "issued" : { "date-parts" : [ [ "2014" ] ] }, "page" : "1-9", "title" : "The efficacy and safety of different kinds of laparoscopic cholecystectomy: A network meta analysis of 43 randomized controlled trials", "type" : "article-journal", "volume" : "9" }, "uris" : [ "http://www.mendeley.com/documents/?uuid=13c79d10-7cb5-4a25-b5d6-c78c712d47ce" ] } ], "mendeley" : { "formattedCitation" : "&lt;sup&gt;[27]&lt;/sup&gt;", "plainTextFormattedCitation" : "[27]", "previouslyFormattedCitation" : "&lt;sup&gt;[3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27]</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or hybrid NOTES techniques. These techniques have yet to prove their feasibility, safety, and possible superiority over the established 4-port technique of laparoscopic cholecystectomy. In the case of single-incision techniques, the findings varied depending on the number of cases included in the studies. Some of the earlier studies that had been performed when single-incision surgery was newly introduced often lacked evidence and were thus biased.</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Some of the studies showed better postoperative pain scores after single- incision procedure </w:t>
      </w:r>
      <w:r w:rsidRPr="002D6713">
        <w:rPr>
          <w:rFonts w:ascii="Book Antiqua" w:hAnsi="Book Antiqua" w:cs="Arial"/>
          <w:i/>
          <w:sz w:val="24"/>
          <w:szCs w:val="24"/>
          <w:lang w:val="en-US"/>
        </w:rPr>
        <w:t>vs</w:t>
      </w:r>
      <w:r w:rsidRPr="002D6713">
        <w:rPr>
          <w:rFonts w:ascii="Book Antiqua" w:hAnsi="Book Antiqua" w:cs="Arial"/>
          <w:sz w:val="24"/>
          <w:szCs w:val="24"/>
          <w:lang w:val="en-US"/>
        </w:rPr>
        <w:t xml:space="preserve"> laparoscopic procedur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2-2763-9", "ISBN" : "0046401227639", "ISSN" : "1432-2218", "PMID" : "23355161", "abstract" : "BACKGROUND: Single-incision laparoscopic cholecystectomy (SILC) is gaining popularity. It is not evident whether the benefits of this procedure overcome the potential increased risk. We performed a systematic review and meta-analysis to compare SILC with conventional multi-incision laparoscopic cholecystectomy (MILC).\\n\\nMETHODS: Data from randomized, controlled trials published up to December 2011 and comparing SILC versus MILC were extracted. The primary end point was overall morbidity. A fixed-effect model was applied to summarize the study outcomes in the meta-analysis, and a random-effect model was used in the sensitivity analysis. The outcome measures were relative risk (RR) and mean difference (MD); a RR of &lt;1.0 or a negative MD indicated a more favorable outcome after SILC. Publication bias was assessed by a funnel plot, and heterogeneity was tested by the I (2) measure and subgroup analyses.\\n\\nRESULTS: A total of 12 trials (996 patients) were included. Mortality was nil in both treatment groups; the overall RR for morbidity was 1.36 (p\u00a0=\u00a00.098). The mean operating time was 47.2\u00a0min for MILC and 58.1\u00a0min for SILC (MD 9.47\u00a0min; p\u00a0&lt;\u00a00.001). The visual analog scale pain score at 24\u00a0h after surgery was 2.96 in MILC and 2.34 in SILC (MD -0.64; p\u00a0=\u00a00.058), but sensitivity analysis of the four studies deemed at low risk of bias for pain assessment, according to blinding and postoperative analgesic protocols, showed significance at -0.43 points (95\u00a0% confidence interval -0.87 to 0.00; p\u00a0=\u00a00.049). Cosmetic outcome scored better in the SILC group, with its standardized MD being equal to 1.16 (95\u00a0% confidence interval 0.57 to 1.75; p\u00a0&lt;\u00a00.001).\\n\\nCONCLUSIONS: In selected patients, SILC has similar overall morbidity compared with MILC; further, it results in better cosmetic satisfaction and reduced postoperative pain despite longer operative time.", "author" : [ { "dropping-particle" : "", "family" : "Arezzo", "given" : "Alberto", "non-dropping-particle" : "", "parse-names" : false, "suffix" : "" }, { "dropping-particle" : "", "family" : "Scozzari", "given" : "Gitana", "non-dropping-particle" : "", "parse-names" : false, "suffix" : "" }, { "dropping-particle" : "", "family" : "Famiglietti", "given" : "Federico", "non-dropping-particle" : "", "parse-names" : false, "suffix" : "" }, { "dropping-particle" : "", "family" : "Passera", "given" : "Roberto", "non-dropping-particle" : "", "parse-names" : false, "suffix" : "" }, { "dropping-particle" : "", "family" : "Morino", "given" : "Mario", "non-dropping-particle" : "", "parse-names" : false, "suffix" : "" } ], "container-title" : "Surgical endoscopy", "id" : "ITEM-1", "issue" : "7", "issued" : { "date-parts" : [ [ "2013" ] ] }, "page" : "2293-304", "title" : "Is single-incision laparoscopic cholecystectomy safe? Results of a systematic review and meta-analysis.", "type" : "article-journal", "volume" : "27" }, "uris" : [ "http://www.mendeley.com/documents/?uuid=3e176b69-36f3-4b99-8e5d-033eba4bcad1" ] } ], "mendeley" : { "formattedCitation" : "&lt;sup&gt;[28]&lt;/sup&gt;", "manualFormatting" : "[32,33]", "plainTextFormattedCitation" : "[28]", "previouslyFormattedCitation" : "&lt;sup&gt;[3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w:t>
      </w:r>
      <w:r w:rsidRPr="002D6713">
        <w:rPr>
          <w:rFonts w:ascii="Book Antiqua" w:hAnsi="Book Antiqua" w:cs="Arial"/>
          <w:noProof/>
          <w:sz w:val="24"/>
          <w:szCs w:val="24"/>
          <w:vertAlign w:val="superscript"/>
          <w:lang w:val="en-US" w:eastAsia="zh-CN"/>
        </w:rPr>
        <w:t>32,</w:t>
      </w:r>
      <w:r w:rsidRPr="002D6713">
        <w:rPr>
          <w:rFonts w:ascii="Book Antiqua" w:hAnsi="Book Antiqua" w:cs="Arial"/>
          <w:noProof/>
          <w:sz w:val="24"/>
          <w:szCs w:val="24"/>
          <w:vertAlign w:val="superscript"/>
          <w:lang w:val="en-US"/>
        </w:rPr>
        <w:t>3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while others showed no differenc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97/SLE.0b013e31828b8b4e", "PMID" : "23751985", "author" : [ { "dropping-particle" : "", "family" : "Zehetner", "given" : "Joerg", "non-dropping-particle" : "", "parse-names" : false, "suffix" : "" }, { "dropping-particle" : "", "family" : "Pelipad", "given" : "Diana", "non-dropping-particle" : "", "parse-names" : false, "suffix" : "" }, { "dropping-particle" : "", "family" : "Darehzereshki", "given" : "Ali", "non-dropping-particle" : "", "parse-names" : false, "suffix" : "" }, { "dropping-particle" : "", "family" : "Mason", "given" : "Rodney", "non-dropping-particle" : "", "parse-names" : false, "suffix" : "" }, { "dropping-particle" : "", "family" : "Lipham", "given" : "John", "non-dropping-particle" : "", "parse-names" : false, "suffix" : "" } ], "container-title" : "Surgical laparoscopy, endoscopy &amp; percutaneous techniques", "id" : "ITEM-1", "issue" : "3", "issued" : { "date-parts" : [ [ "2013" ] ] }, "page" : "235-243", "title" : "Single-access laparoscopic cholecystectomy versus classic laparoscopic cholecystectomy: a systematic review and meta-analysis of randomized controlled trials", "type" : "article-journal", "volume" : "23" }, "uris" : [ "http://www.mendeley.com/documents/?uuid=6f7ed3c5-87d2-4b81-8a8f-c6dc06d35d47" ] } ], "mendeley" : { "formattedCitation" : "&lt;sup&gt;[29]&lt;/sup&gt;", "manualFormatting" : "[34,35]", "plainTextFormattedCitation" : "[29]", "previouslyFormattedCitation" : "&lt;sup&gt;[3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w:t>
      </w:r>
      <w:r w:rsidRPr="002D6713">
        <w:rPr>
          <w:rFonts w:ascii="Book Antiqua" w:hAnsi="Book Antiqua" w:cs="Arial"/>
          <w:noProof/>
          <w:sz w:val="24"/>
          <w:szCs w:val="24"/>
          <w:vertAlign w:val="superscript"/>
          <w:lang w:val="en-US" w:eastAsia="zh-CN"/>
        </w:rPr>
        <w:t>34,</w:t>
      </w:r>
      <w:r w:rsidRPr="002D6713">
        <w:rPr>
          <w:rFonts w:ascii="Book Antiqua" w:hAnsi="Book Antiqua" w:cs="Arial"/>
          <w:noProof/>
          <w:sz w:val="24"/>
          <w:szCs w:val="24"/>
          <w:vertAlign w:val="superscript"/>
          <w:lang w:val="en-US"/>
        </w:rPr>
        <w:t>3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Because there was no significant difference in mortality, morbidity, short-term surgical outcome, length of hospital stay, or return to normal activity, many authors consider single-incision cholecystectomy safe and feasible, with a better outcome for patients’ cosmetic satisfaction. Others do not recommend single-incision techniques because there is no apparent advantage over conventional laparoscopic cholecystectomy, which has longer operation times and requires additional port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268-012-1719-5", "ISBN" : "0026801217195", "PMID" : "22855214", "author" : [ { "dropping-particle" : "", "family" : "Sajid", "given" : "Muhammad S", "non-dropping-particle" : "", "parse-names" : false, "suffix" : "" }, { "dropping-particle" : "", "family" : "Ladwa", "given" : "Nikhil", "non-dropping-particle" : "", "parse-names" : false, "suffix" : "" }, { "dropping-particle" : "", "family" : "Singh", "given" : "Krishna K", "non-dropping-particle" : "", "parse-names" : false, "suffix" : "" }, { "dropping-particle" : "", "family" : "Sayegh", "given" : "Mazin", "non-dropping-particle" : "", "parse-names" : false, "suffix" : "" } ], "container-title" : "World J Surg", "id" : "ITEM-1", "issue" : "11", "issued" : { "date-parts" : [ [ "2012" ] ] }, "page" : "2644-2653", "title" : "Single-Incision Laparoscopic Cholecystectomy Versus Conventional Laparoscopic Cholecystectomy : Meta-analysis and Systematic Review of Randomized Controlled Trials", "type" : "article-journal", "volume" : "36" }, "uris" : [ "http://www.mendeley.com/documents/?uuid=14f7b366-0cca-4e37-936b-a5dadbc5a537" ] } ], "mendeley" : { "formattedCitation" : "&lt;sup&gt;[30]&lt;/sup&gt;", "plainTextFormattedCitation" : "[30]", "previouslyFormattedCitation" : "&lt;sup&gt;[3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3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Hybrid NOTES did not differ in overall complications, surgery-related complications, or postoperative pain, but did have a significantly better outcome in “return to normal activit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4-3915-x", "ISSN" : "0930-2794", "PMID" : "25424364", "author" : [ { "dropping-particle" : "", "family" : "Sodergren", "given" : "Mikael H.", "non-dropping-particle" : "", "parse-names" : false, "suffix" : "" }, { "dropping-particle" : "", "family" : "Markar", "given" : "Sheraz", "non-dropping-particle" : "", "parse-names" : false, "suffix" : "" }, { "dropping-particle" : "", "family" : "Pucher", "given" : "Philip H.", "non-dropping-particle" : "", "parse-names" : false, "suffix" : "" }, { "dropping-particle" : "", "family" : "Badran", "given" : "Ismail a.", "non-dropping-particle" : "", "parse-names" : false, "suffix" : "" }, { "dropping-particle" : "", "family" : "Jiao", "given" : "Long R.", "non-dropping-particle" : "", "parse-names" : false, "suffix" : "" }, { "dropping-particle" : "", "family" : "Darzi", "given" : "Ara", "non-dropping-particle" : "", "parse-names" : false, "suffix" : "" } ], "container-title" : "Surgical Endoscopy", "id" : "ITEM-1", "issued" : { "date-parts" : [ [ "2014" ] ] }, "title" : "Safety of transvaginal hybrid NOTES cholecystectomy: a systematic review and meta-analysis", "type" : "article-journal" }, "uris" : [ "http://www.mendeley.com/documents/?uuid=cc11ad9e-5277-4b7c-8154-682b4c6ccd6b" ] } ], "mendeley" : { "formattedCitation" : "&lt;sup&gt;[31]&lt;/sup&gt;", "plainTextFormattedCitation" : "[31]", "previouslyFormattedCitation" : "&lt;sup&gt;[3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3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rPr>
      </w:pPr>
      <w:r w:rsidRPr="002D6713">
        <w:rPr>
          <w:rFonts w:ascii="Book Antiqua" w:hAnsi="Book Antiqua" w:cs="Arial"/>
          <w:sz w:val="24"/>
          <w:szCs w:val="24"/>
          <w:lang w:val="en-US"/>
        </w:rPr>
        <w:t>Laparoscopic cholecystectomy is accepted as the gold standard, although studies have shown that mini-laparotomy is similar in outcome, with decreased surgery time and lower cost</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14651858.CD008318", "ISBN" : "1469-493X (Electronic)\\r1361-6137 (Linking)", "ISSN" : "1469-493X", "PMID" : "20091665", "abstract" : "BACKGROUND: Patients with symptomatic cholecystolithiasis are treated by three different techniques of cholecystectomy: open, small-incision, or laparoscopic. There is no overview on Cochrane systematic reviews on these three interventions. OBJECTIVES: To summarise Cochrane reviews that assess the effects of different techniques of cholecystectomy for patients with symptomatic cholecystolithiasis. METHODS: The Cochrane Database of Systematic Reviews (CDSR) was searched for all systematic reviews evaluating any interventions for the treatment of symptomatic cholecystolithiasis (Issue 4 2008). MAIN RESULTS: Three systematic reviews that included a total of 56 randomised trials with 5246 patients are included in this overview of reviews. All three reviews used identical inclusion criteria for trials and participants, and identical methodological assessments.Laparoscopic versus small-incision cholecystectomy Thirteen trials with 2337 patients randomised studied this comparison. Bias risk was relatively low. There was no significant difference regarding mortality or complications. Total complications of laparoscopic and small-incision cholecystectomy were high, ie, 17.0% and 17.5%. Total complications (risk difference, random-effects model -0.01 (95% confidence interval (CI) -0.07 to 0.05)), hospital stay (mean difference (MD), random-effects -0.72 days (95% CI -1.48 to 0.04)), and convalescence were not significantly different. Trials with low risk of bias showed a quicker operative time for small-incision cholecystectomy (MD, low risk of bias considering 'blinding', random-effects model 16.4 minutes (95% CI 8.9 to 23.8)) while trials with high risk of bias showed no statistically significant difference.Laparoscopic versus open cholecystectomy Thirty-eight trials with 2338 patients randomised studied this comparison. Bias risk was high. Laparoscopic cholecystectomy patients had a shorter hospital stay (MD, random-effects model -3 days (95% CI -3.9 to -2.3)) and convalescence (MD, random-effects model -22.5 days (95% CI -36.9 to -8.1)) compared with open cholecystectomy but did not differ significantly regarding mortality, complications, and operative time.Small-incision versus open cholecystectomy Seven trials with 571 patients randomised studied this comparison. Bias risk was high. Small-incision cholecystectomy had a shorter hospital stay (MD, random-effects model -2.8 days (95% CI -4.9 to -0.6)) compared with open cholecystectomy but did not differ signi\u2026", "author" : [ { "dropping-particle" : "", "family" : "Keus", "given" : "Frederik", "non-dropping-particle" : "", "parse-names" : false, "suffix" : "" }, { "dropping-particle" : "", "family" : "Gooszen", "given" : "Hein G", "non-dropping-particle" : "", "parse-names" : false, "suffix" : "" }, { "dropping-particle" : "", "family" : "Laarhoven", "given" : "Cornelis Jhm", "non-dropping-particle" : "van", "parse-names" : false, "suffix" : "" } ], "container-title" : "Cochrane database of systematic reviews (Online)", "id" : "ITEM-1", "issue" : "1", "issued" : { "date-parts" : [ [ "2010" ] ] }, "page" : "CD008318", "title" : "Open, small-incision, or laparoscopic cholecystectomy for patients with symptomatic cholecystolithiasis. An overview of Cochrane Hepato-Biliary Group reviews.", "type" : "article-journal" }, "uris" : [ "http://www.mendeley.com/documents/?uuid=e671e9a0-5e85-47c3-971d-ec47b46eaad1" ] } ], "mendeley" : { "formattedCitation" : "&lt;sup&gt;[18]&lt;/sup&gt;", "manualFormatting" : "[19,21]", "plainTextFormattedCitation" : "[18]", "previouslyFormattedCitation" : "&lt;sup&gt;[2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w:t>
      </w:r>
      <w:r w:rsidRPr="002D6713">
        <w:rPr>
          <w:rFonts w:ascii="Book Antiqua" w:hAnsi="Book Antiqua" w:cs="Arial"/>
          <w:noProof/>
          <w:sz w:val="24"/>
          <w:szCs w:val="24"/>
          <w:vertAlign w:val="superscript"/>
          <w:lang w:val="en-US" w:eastAsia="zh-CN"/>
        </w:rPr>
        <w:t>19,</w:t>
      </w:r>
      <w:r w:rsidRPr="002D6713">
        <w:rPr>
          <w:rFonts w:ascii="Book Antiqua" w:hAnsi="Book Antiqua" w:cs="Arial"/>
          <w:noProof/>
          <w:sz w:val="24"/>
          <w:szCs w:val="24"/>
          <w:vertAlign w:val="superscript"/>
          <w:lang w:val="en-US"/>
        </w:rPr>
        <w:t>2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Single-incision techniques and hybrid NOTES must prove their advantage or similarity in the same way that laparoscopic cholecystectomy has had to do. </w:t>
      </w:r>
    </w:p>
    <w:p w:rsidR="002539DD" w:rsidRPr="002D6713" w:rsidRDefault="002539DD" w:rsidP="002D6713">
      <w:pPr>
        <w:spacing w:after="0" w:line="360" w:lineRule="auto"/>
        <w:jc w:val="both"/>
        <w:rPr>
          <w:rFonts w:ascii="Book Antiqua" w:hAnsi="Book Antiqua" w:cs="Arial"/>
          <w:b/>
          <w:i/>
          <w:sz w:val="24"/>
          <w:szCs w:val="24"/>
          <w:lang w:val="en-US"/>
        </w:rPr>
      </w:pPr>
    </w:p>
    <w:p w:rsidR="002539DD" w:rsidRPr="002D6713" w:rsidRDefault="002539DD" w:rsidP="002D6713">
      <w:pPr>
        <w:spacing w:after="0" w:line="360" w:lineRule="auto"/>
        <w:jc w:val="both"/>
        <w:rPr>
          <w:rFonts w:ascii="Book Antiqua" w:hAnsi="Book Antiqua" w:cs="Arial"/>
          <w:i/>
          <w:sz w:val="24"/>
          <w:szCs w:val="24"/>
          <w:lang w:val="en-US"/>
        </w:rPr>
      </w:pPr>
      <w:r w:rsidRPr="002D6713">
        <w:rPr>
          <w:rFonts w:ascii="Book Antiqua" w:hAnsi="Book Antiqua" w:cs="Arial"/>
          <w:b/>
          <w:i/>
          <w:sz w:val="24"/>
          <w:szCs w:val="24"/>
          <w:lang w:val="en-US"/>
        </w:rPr>
        <w:t>Esophageal surgery</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Minimally invasive surgery for esophageal cancer is a technically challenging procedure, and the great variability in surgical techniques makes it difficult to interpret the findings and outcomes reported in the current literature. Many studies have a small number of patients, and no randomized controlled trials are available to verify the data</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978-3-540-68866-2_14", "ISBN" : "9783540200048", "ISSN" : "00396109", "PMID" : "20698044", "abstract" : "Esophageal resection is associated with a high morbid- ity and mortality rate. Minimally invasive esophagec- tomy (MIE) might theoretically decrease this rate. We reviewed the current literature on MIE, with a focus on the available techniques, outcomes and comparison with open surgery. This review shows that the available literature on MIE is still crowded with heterogeneous studies with different techniques. There are no con- trolled and randomized trials, and the few retrospec- tive comparative cohort studies are limited by small numbers of patients and biased by historical controls of open surgery. Based on the available literature, there is no evidence that MIE brings clear benefits compared to conventional esophagectomy. Increasing experience and the report of larger series might change this scenario.", "author" : [ { "dropping-particle" : "", "family" : "Herbella", "given" : "Fernando A", "non-dropping-particle" : "", "parse-names" : false, "suffix" : "" }, { "dropping-particle" : "", "family" : "Patti", "given" : "Marco G", "non-dropping-particle" : "", "parse-names" : false, "suffix" : "" } ], "container-title" : "World Journal of Gastroenterology", "id" : "ITEM-1", "issue" : "30", "issued" : { "date-parts" : [ [ "2010" ] ] }, "page" : "3811-3815", "title" : "Minimally invasive esophagectomy", "type" : "article-journal", "volume" : "16" }, "uris" : [ "http://www.mendeley.com/documents/?uuid=594b94b8-fe49-49d4-9720-5b4d96724c61" ] } ], "mendeley" : { "formattedCitation" : "&lt;sup&gt;[32]&lt;/sup&gt;", "plainTextFormattedCitation" : "[32]", "previouslyFormattedCitation" : "&lt;sup&gt;[38]&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3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Patients with esophageal cancer who underwent laparoscopy experienced longer surgery time, less blood loss, shorter hospital stay, and reduced overall morbidit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0-1511-2", "ISBN" : "0046401121", "ISSN" : "0930-2794", "PMID" : "21298548", "abstract" : "Oesophagectomy is one of the most challenging surgeries. Potential for morbidity and mortality is high. Minimally invasive techniques have been introduced in an attempt to reduce postoperative complications and recovery times. Debate continues over whether these techniques are beneficial to morbidity and whether oncological resection is compromised. This review article will analyse the different techniques employed in minimally invasive oesophagectomy (MIO) and critically evaluate commonly reported outcome measures from the available literature.", "author" : [ { "dropping-particle" : "", "family" : "Butler", "given" : "Nick", "non-dropping-particle" : "", "parse-names" : false, "suffix" : "" }, { "dropping-particle" : "", "family" : "Collins", "given" : "Stuart", "non-dropping-particle" : "", "parse-names" : false, "suffix" : "" }, { "dropping-particle" : "", "family" : "Memon", "given" : "Breda", "non-dropping-particle" : "", "parse-names" : false, "suffix" : "" }, { "dropping-particle" : "", "family" : "Memon", "given" : "Muhammed Ashraf", "non-dropping-particle" : "", "parse-names" : false, "suffix" : "" } ], "container-title" : "Surgical endoscopy", "id" : "ITEM-1", "issue" : "7", "issued" : { "date-parts" : [ [ "2011" ] ] }, "page" : "2071-2083", "title" : "Minimally invasive oesophagectomy: current status and future direction.", "type" : "article-journal", "volume" : "25" }, "uris" : [ "http://www.mendeley.com/documents/?uuid=16be8e54-963b-4dd7-a633-38b36f32806f" ] } ], "mendeley" : { "formattedCitation" : "&lt;sup&gt;[33]&lt;/sup&gt;", "manualFormatting" : "[39", "plainTextFormattedCitation" : "[33]", "previouslyFormattedCitation" : "&lt;sup&gt;[3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39</w:t>
      </w:r>
      <w:r w:rsidRPr="002D6713">
        <w:rPr>
          <w:rFonts w:ascii="Book Antiqua" w:hAnsi="Book Antiqua" w:cs="Arial"/>
          <w:sz w:val="24"/>
          <w:szCs w:val="24"/>
          <w:lang w:val="en-US"/>
        </w:rPr>
        <w:fldChar w:fldCharType="end"/>
      </w:r>
      <w:r w:rsidRPr="002D6713">
        <w:rPr>
          <w:rFonts w:ascii="Book Antiqua" w:hAnsi="Book Antiqua" w:cs="Arial"/>
          <w:sz w:val="24"/>
          <w:szCs w:val="24"/>
          <w:vertAlign w:val="superscript"/>
          <w:lang w:val="en-US"/>
        </w:rPr>
        <w:t>,</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595-012-0300-z", "ISSN" : "09411291", "PMID" : "22926551", "abstract" : "The surgical, postoperative and oncologic outcomes of minimally invasive esophagectomy (MIE) for esophageal cancer were reviewed to clarify the benefits of this surgical modality.", "author" : [ { "dropping-particle" : "", "family" : "Watanabe", "given" : "Masayuki", "non-dropping-particle" : "", "parse-names" : false, "suffix" : "" }, { "dropping-particle" : "", "family" : "Baba", "given" : "Yoshifumi", "non-dropping-particle" : "", "parse-names" : false, "suffix" : "" }, { "dropping-particle" : "", "family" : "Nagai", "given" : "Yohei", "non-dropping-particle" : "", "parse-names" : false, "suffix" : "" }, { "dropping-particle" : "", "family" : "Baba", "given" : "Hideo", "non-dropping-particle" : "", "parse-names" : false, "suffix" : "" } ], "container-title" : "Surgery Today", "id" : "ITEM-1", "issue" : "3", "issued" : { "date-parts" : [ [ "2013" ] ] }, "page" : "237-244", "title" : "Minimally invasive esophagectomy for esophageal cancer: An updated review", "type" : "article-journal", "volume" : "43" }, "uris" : [ "http://www.mendeley.com/documents/?uuid=88f33dc9-ab7a-4220-a588-a1e770127734" ] } ], "mendeley" : { "formattedCitation" : "&lt;sup&gt;[34]&lt;/sup&gt;", "manualFormatting" : "40]", "plainTextFormattedCitation" : "[34]", "previouslyFormattedCitation" : "&lt;sup&gt;[4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4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One of the difficulties in comparing results across different studies was a lack of definitions regarding postoperative complications or operative techniques. Many studies did not perform or describe a radical lymphadenectomy, and lymph node harvest was lower than the recommended minimum number</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53/j.semtcvs.2012.10.004", "ISSN" : "10430679", "PMID" : "23200072", "abstract" : "Minimally invasive esophagectomy (MIE) has been increasingly performed to treat esophageal cancer. Studies published between 1990 and 2012 that described the use of MIE for cancer in at least 50 patients were included for systematic review. The literature search retrieved 34 publications comprising 18 case series, 15 comparative studies, and 1 randomized control trial. Results revealed a wide variability in surgical techniques and perioperative outcomes with a lack of standardized definitions of postoperative complications. In most studies, radical formal lymphadenectomy was not performed and the lymph node harvest fell below the minimum number recommended to achieve survival benefits. There is a need to reach a consensus regarding surgical approaches in MIE, the definition of postoperative complications and the extent of lymphadenectomy before embarking on further randomized controlled trials comparing MIE vs. open approach. \u00a9 2012.", "author" : [ { "dropping-particle" : "", "family" : "Hanna", "given" : "George B.", "non-dropping-particle" : "", "parse-names" : false, "suffix" : "" }, { "dropping-particle" : "", "family" : "Arya", "given" : "Shobhit", "non-dropping-particle" : "", "parse-names" : false, "suffix" : "" }, { "dropping-particle" : "", "family" : "Markar", "given" : "Sheraz R.", "non-dropping-particle" : "", "parse-names" : false, "suffix" : "" } ], "container-title" : "Seminars in Thoracic and Cardiovascular Surgery", "id" : "ITEM-1", "issue" : "3", "issued" : { "date-parts" : [ [ "2012" ] ] }, "page" : "176-187", "publisher" : "Elsevier Inc.", "title" : "Variation in the Standard of Minimally Invasive Esophagectomy for Cancer-Systematic Review", "type" : "article-journal", "volume" : "24" }, "uris" : [ "http://www.mendeley.com/documents/?uuid=bbfb585f-30d9-414c-92cb-ac61caf09eaf" ] } ], "mendeley" : { "formattedCitation" : "&lt;sup&gt;[35]&lt;/sup&gt;", "plainTextFormattedCitation" : "[35]", "previouslyFormattedCitation" : "&lt;sup&gt;[4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3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Other studies have found a similar lymph node harvest</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bjs.7231", "ISBN" : "1365-2168 (Electronic)\\r0007-1323 (Linking)", "ISSN" : "00071323", "PMID" : "20922782", "abstract" : "Minimally invasive approaches to oesophagectomy are being used increasingly, but there remain concerns regarding safety and oncological acceptability. This study reviewed the outcomes of totally minimally invasive oesophagectomy (MIO; 41 patients), hybrid procedures (partially minimally invasive; 34) and open oesophagectomy (46) for oesophageal cancer from a single unit.", "author" : [ { "dropping-particle" : "", "family" : "Safranek", "given" : "P. M.", "non-dropping-particle" : "", "parse-names" : false, "suffix" : "" }, { "dropping-particle" : "", "family" : "Cubitt", "given" : "J.", "non-dropping-particle" : "", "parse-names" : false, "suffix" : "" }, { "dropping-particle" : "", "family" : "Booth", "given" : "M. I.", "non-dropping-particle" : "", "parse-names" : false, "suffix" : "" }, { "dropping-particle" : "", "family" : "Dehn", "given" : "T. C B", "non-dropping-particle" : "", "parse-names" : false, "suffix" : "" } ], "container-title" : "British Journal of Surgery", "id" : "ITEM-1", "issue" : "12", "issued" : { "date-parts" : [ [ "2010" ] ] }, "page" : "1845-1853", "title" : "Review of open and minimal access approaches to oesophagectomy for cancer", "type" : "article-journal", "volume" : "97" }, "uris" : [ "http://www.mendeley.com/documents/?uuid=eba184d5-04ab-4aa8-85d8-600cf55251ed" ] } ], "mendeley" : { "formattedCitation" : "&lt;sup&gt;[36]&lt;/sup&gt;", "plainTextFormattedCitation" : "[36]", "previouslyFormattedCitation" : "&lt;sup&gt;[42]&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3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or even more lymph nodes in laparoscopic treatment compared with open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11605-011-1792-3", "ISSN" : "1091255X", "PMID" : "22183862", "abstract" : "The aim of this study is to compare minimally invasive esophagectomy (MIE) and open techniques with respect to oncologic outcomes through analysis of the extent of lymph node clearance, number of lymph nodes retrieved, oncologic stage, and 5-year mortality.", "author" : [ { "dropping-particle" : "", "family" : "Dantoc", "given" : "Marc M.", "non-dropping-particle" : "", "parse-names" : false, "suffix" : "" }, { "dropping-particle" : "", "family" : "Cox", "given" : "Michael R.", "non-dropping-particle" : "", "parse-names" : false, "suffix" : "" }, { "dropping-particle" : "", "family" : "Eslick", "given" : "Guy D.", "non-dropping-particle" : "", "parse-names" : false, "suffix" : "" } ], "container-title" : "Journal of Gastrointestinal Surgery", "id" : "ITEM-1", "issue" : "3", "issued" : { "date-parts" : [ [ "2012" ] ] }, "page" : "486-494", "title" : "Does Minimally Invasive Esophagectomy (MIE) Provide for Comparable Oncologic Outcomes to Open Techniques? A Systematic Review", "type" : "article-journal", "volume" : "16" }, "uris" : [ "http://www.mendeley.com/documents/?uuid=04a81198-f054-42b3-a445-6535c5cd9099" ] } ], "mendeley" : { "formattedCitation" : "&lt;sup&gt;[37]&lt;/sup&gt;", "plainTextFormattedCitation" : "[37]", "previouslyFormattedCitation" : "&lt;sup&gt;[4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37]</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 reported minor complications associated with laparoscopy were similar to open surgery, but the major complications were significantly lower in the laparoscopic group. The lower number of harvested lymph nodes showed a similar percentage of positive lymph nodes, and the lymph node harvest did not impact the survival rat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3-3230-y", "ISSN" : "14322218", "PMID" : "24100862", "abstract" : "BACKGROUND: Most published minimally invasive esophagectomy techniques involve a multiple field approach, including laparoscopic and thoracoscopic esophageal mobilization. Laparoscopic transhiatal esophagectomy (LTE) should potentially reduce the complications associated with thoracotomy. This study aims to compare outcomes of LTE with open transhiatal esophagectomy (OTE) and en-bloc esophagectomy (EBE).\\n\\nMETHODS: Retrospective chart review was performed on all patients who had an LTE for cancer between July 2008 and July 2012 at our institution. Data was compared with an historic cohort of patients who underwent OTE and EBE at the same institution from July 2002 to July 2008.\\n\\nRESULTS: There were 33 patients with LTE, compared with 60 patients with OTE and 139 with EBE. The presence of minor operative complications was similar (p\u00a0=\u00a00.36), but major complications were significantly less common in the LTE group (12, 23 and 33\u00a0%, respectively; p\u00a0=\u00a00.04). The median number of blood transfusions during hospitalization was significantly lower in the LTE group (0, 2.5 and 3, respectively; p\u00a0=\u00a00.005). Median tumor size was significantly smaller (1.5, 2.2, and 3\u00a0cm, respectively; p\u00a0=\u00a00.03), but the LTE group had a significantly higher percentage of patients with neoadjuvant treatment (39, 14 and 29\u00a0%, respectively; p\u00a0=\u00a00.008). Median lymph node yield for LTE was lower (24, 36 and 48, respectively; p\u00a0&lt;\u00a00.0001), but the percentage of patients with positive nodes was similar (33, 33 and 39\u00a0%, respectively; p\u00a0=\u00a00.69). Mortality was equivalent among the groups (0, 2 and 4\u00a0%, respectively; p\u00a0=\u00a00.38). The median LOS for the LTE group was significantly lower (10, 13 and 15 days, respectively; p\u00a0&lt;\u00a00.0001). Overall survival was not different between the three groups (p\u00a0=\u00a00.65), with median survival at 24 months of 70, 65 and 65\u00a0%, respectively.\\n\\nCONCLUSION: LTE can be performed safely with less major complications and shorter hospital stay than open esophagectomy. The reduced lymph-node harvest did not impact overall survival.", "author" : [ { "dropping-particle" : "", "family" : "Cash", "given" : "J. Christian", "non-dropping-particle" : "", "parse-names" : false, "suffix" : "" }, { "dropping-particle" : "", "family" : "Zehetner", "given" : "Joerg", "non-dropping-particle" : "", "parse-names" : false, "suffix" : "" }, { "dropping-particle" : "", "family" : "Hedayati", "given" : "Bobak", "non-dropping-particle" : "", "parse-names" : false, "suffix" : "" }, { "dropping-particle" : "", "family" : "Bildzukewicz", "given" : "Nikolai a.", "non-dropping-particle" : "", "parse-names" : false, "suffix" : "" }, { "dropping-particle" : "", "family" : "Katkhouda", "given" : "Namir", "non-dropping-particle" : "", "parse-names" : false, "suffix" : "" }, { "dropping-particle" : "", "family" : "Mason", "given" : "Rodney J.", "non-dropping-particle" : "", "parse-names" : false, "suffix" : "" }, { "dropping-particle" : "", "family" : "Lipham", "given" : "John C.", "non-dropping-particle" : "", "parse-names" : false, "suffix" : "" } ], "container-title" : "Surgical Endoscopy and Other Interventional Techniques", "id" : "ITEM-1", "issue" : "2", "issued" : { "date-parts" : [ [ "2014" ] ] }, "page" : "492-499", "title" : "Outcomes following laparoscopic transhiatal esophagectomy for esophageal cancer", "type" : "article-journal", "volume" : "28" }, "uris" : [ "http://www.mendeley.com/documents/?uuid=a5abbd6c-8f5a-4b65-aee8-0d77e0f797ae" ] } ], "mendeley" : { "formattedCitation" : "&lt;sup&gt;[38]&lt;/sup&gt;", "plainTextFormattedCitation" : "[38]", "previouslyFormattedCitation" : "&lt;sup&gt;[4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38]</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even in the case of the long-term result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1/archsurg.2012.1326", "ISSN" : "0004-0010", "PMID" : "22911078", "author" : [ { "dropping-particle" : "", "family" : "Dantoc", "given" : "Marc", "non-dropping-particle" : "", "parse-names" : false, "suffix" : "" }, { "dropping-particle" : "", "family" : "Cox", "given" : "Michael R.", "non-dropping-particle" : "", "parse-names" : false, "suffix" : "" }, { "dropping-particle" : "", "family" : "Eslick", "given" : "Guy D.", "non-dropping-particle" : "", "parse-names" : false, "suffix" : "" } ], "container-title" : "Archives of Surgery", "id" : "ITEM-1", "issue" : "8", "issued" : { "date-parts" : [ [ "2012" ] ] }, "page" : "768-776", "title" : "Evidence to Support the Use of Minimally Invasive Esophagectomy for Esophageal Cancer-A Meta-analysis", "type" : "article-journal", "volume" : "147" }, "uris" : [ "http://www.mendeley.com/documents/?uuid=8f20c8ed-6859-4b93-8cab-e27e06e11ee5" ] } ], "mendeley" : { "formattedCitation" : "&lt;sup&gt;[39]&lt;/sup&gt;", "plainTextFormattedCitation" : "[39]", "previouslyFormattedCitation" : "&lt;sup&gt;[4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39]</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A reported adjustment in the surgical techniques (the “Ivor Lewis approach”) led to better short-term and long-term outcomes for patients undergoing minimally invasive surgery with an acceptable lymph node harvest and a similar oncological outcome to open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11605-012-1950-2", "ISSN" : "1091255X", "PMID" : "22777054", "abstract" : "INTODUCTION: In an effort to reduce the morbidity and mortality associated with open esophagectomy, a minimally invasive approach to esophagectomy was introduced at the University of Pittsburgh Medical Center (UPMC) in 1996. The objective of this article is to discuss the optimization and refinement of minimally invasive esophagectomy (MIE) techniques over the 15-year experience at UPMC. We also reviewed the literature on technical improvements in MIE.\\n\\nMETHOD: Literature highlights for MIE and related meta-analyses comparing open esophagectomy and MIE were reviewed. The rationale and outcomes of techniques refinements were discussed in detail.\\n\\nRESULTS: Most meta-analyses and systematic reviews confirm the feasibility and safety of MIE and suggest similar oncologic outcomes as compared with open esophagectomy. Since 1996, over 1,000 minimally invasive esophagectomies have been performed at UPMC. We have made several refinements to the MIE procedure that we believe significantly improved our surgical outcomes. It included adjustment of width of the gastric conduit, application of omental flap, and conversion from minimally invasive, three-hole esophagectomy to minimally invasive Ivor Lewis esophagectomy.\\n\\nCONCLUSION: MIE became a mainstay in the surgical treatment of esophageal cancer at UPMC. The technical improvements detailed above make the UPMC approach to MIE a feasible, safe, and efficient procedure.", "author" : [ { "dropping-particle" : "", "family" : "Zhang", "given" : "Jie", "non-dropping-particle" : "", "parse-names" : false, "suffix" : "" }, { "dropping-particle" : "", "family" : "Wang", "given" : "Rui", "non-dropping-particle" : "", "parse-names" : false, "suffix" : "" }, { "dropping-particle" : "", "family" : "Liu", "given" : "Shilei", "non-dropping-particle" : "", "parse-names" : false, "suffix" : "" }, { "dropping-particle" : "", "family" : "Luketich", "given" : "James D.", "non-dropping-particle" : "", "parse-names" : false, "suffix" : "" }, { "dropping-particle" : "", "family" : "Chen", "given" : "Sufeng", "non-dropping-particle" : "", "parse-names" : false, "suffix" : "" }, { "dropping-particle" : "", "family" : "Chen", "given" : "Haiquan", "non-dropping-particle" : "", "parse-names" : false, "suffix" : "" }, { "dropping-particle" : "", "family" : "Schuchert", "given" : "Matthew J.", "non-dropping-particle" : "", "parse-names" : false, "suffix" : "" } ], "container-title" : "Journal of Gastrointestinal Surgery", "id" : "ITEM-1", "issue" : "9", "issued" : { "date-parts" : [ [ "2012" ] ] }, "page" : "1768-1774", "title" : "Refinement of Minimally Invasive Esophagectomy Techniques After 15 Years of Experience", "type" : "article-journal", "volume" : "16" }, "uris" : [ "http://www.mendeley.com/documents/?uuid=708351e6-433e-4e32-8acb-84df19accb81" ] } ], "mendeley" : { "formattedCitation" : "&lt;sup&gt;[40]&lt;/sup&gt;", "manualFormatting" : "[46", "plainTextFormattedCitation" : "[40]", "previouslyFormattedCitation" : "&lt;sup&gt;[4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46</w:t>
      </w:r>
      <w:r w:rsidRPr="002D6713">
        <w:rPr>
          <w:rFonts w:ascii="Book Antiqua" w:hAnsi="Book Antiqua" w:cs="Arial"/>
          <w:sz w:val="24"/>
          <w:szCs w:val="24"/>
          <w:lang w:val="en-US"/>
        </w:rPr>
        <w:fldChar w:fldCharType="end"/>
      </w:r>
      <w:r w:rsidRPr="002D6713">
        <w:rPr>
          <w:rFonts w:ascii="Book Antiqua" w:hAnsi="Book Antiqua" w:cs="Arial"/>
          <w:sz w:val="24"/>
          <w:szCs w:val="24"/>
          <w:vertAlign w:val="superscript"/>
          <w:lang w:val="en-US"/>
        </w:rPr>
        <w:t>,</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97/SLA.0b013e3182590603", "ISSN" : "0003-4932", "PMID" : "22668811", "author" : [ { "dropping-particle" : "", "family" : "Luketich", "given" : "James D.", "non-dropping-particle" : "", "parse-names" : false, "suffix" : "" }, { "dropping-particle" : "", "family" : "Pennathur", "given" : "Arjun", "non-dropping-particle" : "", "parse-names" : false, "suffix" : "" }, { "dropping-particle" : "", "family" : "Awais", "given" : "Omar", "non-dropping-particle" : "", "parse-names" : false, "suffix" : "" }, { "dropping-particle" : "", "family" : "Levy", "given" : "Ryan M.", "non-dropping-particle" : "", "parse-names" : false, "suffix" : "" }, { "dropping-particle" : "", "family" : "Keeley", "given" : "Samuel", "non-dropping-particle" : "", "parse-names" : false, "suffix" : "" }, { "dropping-particle" : "", "family" : "Shende", "given" : "Manisha", "non-dropping-particle" : "", "parse-names" : false, "suffix" : "" }, { "dropping-particle" : "", "family" : "Christie", "given" : "Neil a.", "non-dropping-particle" : "", "parse-names" : false, "suffix" : "" }, { "dropping-particle" : "", "family" : "Weksler", "given" : "Benny", "non-dropping-particle" : "", "parse-names" : false, "suffix" : "" }, { "dropping-particle" : "", "family" : "Landreneau", "given" : "Rodney J.", "non-dropping-particle" : "", "parse-names" : false, "suffix" : "" }, { "dropping-particle" : "", "family" : "Abbas", "given" : "Ghulam", "non-dropping-particle" : "", "parse-names" : false, "suffix" : "" }, { "dropping-particle" : "", "family" : "Schuchert", "given" : "Matthew J.", "non-dropping-particle" : "", "parse-names" : false, "suffix" : "" }, { "dropping-particle" : "", "family" : "Nason", "given" : "Katie S.", "non-dropping-particle" : "", "parse-names" : false, "suffix" : "" } ], "container-title" : "Annals of Surgery", "id" : "ITEM-1", "issue" : "1", "issued" : { "date-parts" : [ [ "2012" ] ] }, "page" : "95-103", "title" : "Outcomes After Minimally Invasive Esophagectomy", "type" : "article-journal", "volume" : "256" }, "uris" : [ "http://www.mendeley.com/documents/?uuid=1423a3f3-7597-4e7a-9cbd-0f7efd82a17f" ] } ], "mendeley" : { "formattedCitation" : "&lt;sup&gt;[41]&lt;/sup&gt;", "manualFormatting" : "47]", "plainTextFormattedCitation" : "[41]", "previouslyFormattedCitation" : "&lt;sup&gt;[4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47]</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jc w:val="both"/>
        <w:rPr>
          <w:rFonts w:ascii="Book Antiqua" w:hAnsi="Book Antiqua" w:cs="Arial"/>
          <w:sz w:val="24"/>
          <w:szCs w:val="24"/>
          <w:lang w:val="en-US"/>
        </w:rPr>
      </w:pPr>
      <w:r w:rsidRPr="002D6713">
        <w:rPr>
          <w:rFonts w:ascii="Book Antiqua" w:hAnsi="Book Antiqua" w:cs="Arial"/>
          <w:sz w:val="24"/>
          <w:szCs w:val="24"/>
          <w:lang w:val="en-US"/>
        </w:rPr>
        <w:t xml:space="preserve"> Burdall </w:t>
      </w:r>
      <w:r w:rsidRPr="002D6713">
        <w:rPr>
          <w:rFonts w:ascii="Book Antiqua" w:hAnsi="Book Antiqua" w:cs="Arial"/>
          <w:i/>
          <w:sz w:val="24"/>
          <w:szCs w:val="24"/>
          <w:lang w:val="en-US"/>
        </w:rPr>
        <w:t>et al</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4-3694-4", "ISSN" : "0930-2794", "PMID" : "25125095", "author" : [ { "dropping-particle" : "", "family" : "Burdall", "given" : "Oliver C.", "non-dropping-particle" : "", "parse-names" : false, "suffix" : "" }, { "dropping-particle" : "", "family" : "Boddy", "given" : "Alexander P.", "non-dropping-particle" : "", "parse-names" : false, "suffix" : "" }, { "dropping-particle" : "", "family" : "Fullick", "given" : "James", "non-dropping-particle" : "", "parse-names" : false, "suffix" : "" }, { "dropping-particle" : "", "family" : "Blazeby", "given" : "Jane", "non-dropping-particle" : "", "parse-names" : false, "suffix" : "" }, { "dropping-particle" : "", "family" : "Krysztopik", "given" : "Richard", "non-dropping-particle" : "", "parse-names" : false, "suffix" : "" }, { "dropping-particle" : "", "family" : "Streets", "given" : "Christopher", "non-dropping-particle" : "", "parse-names" : false, "suffix" : "" }, { "dropping-particle" : "", "family" : "Hollowood", "given" : "Andrew", "non-dropping-particle" : "", "parse-names" : false, "suffix" : "" }, { "dropping-particle" : "", "family" : "Barham", "given" : "Christopher P.", "non-dropping-particle" : "", "parse-names" : false, "suffix" : "" }, { "dropping-particle" : "", "family" : "Titcomb", "given" : "Dan", "non-dropping-particle" : "", "parse-names" : false, "suffix" : "" } ], "container-title" : "Surgical Endoscopy", "id" : "ITEM-1", "issue" : "2", "issued" : { "date-parts" : [ [ "2014" ] ] }, "page" : "431-437", "title" : "A comparative study of survival after minimally invasive and open oesophagectomy", "type" : "article-journal", "volume" : "29" }, "uris" : [ "http://www.mendeley.com/documents/?uuid=8ee54a3a-c13b-43c9-b43e-d2c51bd96db7" ] } ], "mendeley" : { "formattedCitation" : "&lt;sup&gt;[42]&lt;/sup&gt;", "plainTextFormattedCitation" : "[42]", "previouslyFormattedCitation" : "&lt;sup&gt;[48]&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4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found significant independent parameters that had an impact on outcome in overall survival. These included the use of neoadjuvant chemotherapy, tumor size (T3 or T4), positivity of lymph nodes, R1-resection, </w:t>
      </w:r>
      <w:r w:rsidRPr="002D6713">
        <w:rPr>
          <w:rFonts w:ascii="Book Antiqua" w:hAnsi="Book Antiqua" w:cs="Arial"/>
          <w:sz w:val="24"/>
          <w:szCs w:val="24"/>
          <w:lang w:val="en-US"/>
        </w:rPr>
        <w:lastRenderedPageBreak/>
        <w:t>and the surgical approach. Overall, patients who underwent laparoscopic treatment had a significantly better overall survival.</w:t>
      </w:r>
    </w:p>
    <w:p w:rsidR="002539DD" w:rsidRPr="002D6713" w:rsidRDefault="002539DD" w:rsidP="002D6713">
      <w:pPr>
        <w:spacing w:after="0" w:line="360" w:lineRule="auto"/>
        <w:jc w:val="both"/>
        <w:rPr>
          <w:rFonts w:ascii="Book Antiqua" w:hAnsi="Book Antiqua" w:cs="Arial"/>
          <w:sz w:val="24"/>
          <w:szCs w:val="24"/>
          <w:lang w:val="en-US"/>
        </w:rPr>
      </w:pPr>
    </w:p>
    <w:p w:rsidR="002539DD" w:rsidRPr="002D6713" w:rsidRDefault="002539DD" w:rsidP="002D6713">
      <w:pPr>
        <w:spacing w:after="0" w:line="360" w:lineRule="auto"/>
        <w:jc w:val="both"/>
        <w:rPr>
          <w:rFonts w:ascii="Book Antiqua" w:hAnsi="Book Antiqua" w:cs="Arial"/>
          <w:b/>
          <w:i/>
          <w:sz w:val="24"/>
          <w:szCs w:val="24"/>
          <w:lang w:val="en-US"/>
        </w:rPr>
      </w:pPr>
      <w:r w:rsidRPr="002D6713">
        <w:rPr>
          <w:rFonts w:ascii="Book Antiqua" w:hAnsi="Book Antiqua" w:cs="Arial"/>
          <w:b/>
          <w:i/>
          <w:sz w:val="24"/>
          <w:szCs w:val="24"/>
          <w:lang w:val="en-US"/>
        </w:rPr>
        <w:t>Reflux surgery</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The laparoscopic approach has become the gold standard for surgical management of gastroesophageal reflux disease (GERD). Laparoscopic surgery in the treatment of GERD led to reduced hospital stay, faster recovery, faster return to normal activity, and a significant reduction of perioperative morbidity compared with open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38/ajg.2009.176", "ISSN" : "1572-0241", "PMID" : "19491872", "abstract" : "OBJECTIVES: The aim of this study was to conduct a meta-analysis of randomized evidence to determine the relative merits of laparoscopic anti-reflux surgery (LARS) and open anti-reflux surgery (OARS) for proven gastro-esophageal reflux disease (GERD). METHODS: A search of the Medline, Embase, Science Citation Index, Current Contents, and PubMed databases identified all randomized clinical trials that compared LARS and OARS and that were published in the English language between 1990 and 2007. A meta-analysis was carried out in accordance with the QUOROM (Quality of Reporting of Meta-Analyses) statement. The six outcome variables analyzed were operating time, hospital stay, return to normal activity, perioperative complications, treatment failure, and requirement for further surgery. Random-effects meta-analyses were carried out using odds ratios (ORs) and weighted mean differences (WMDs). RESULTS: Twelve trials were considered suitable for the meta-analysis. A total of 503 patients underwent OARS and 533 had LARS. For three of the six outcomes, the summary point estimates favored LARS over OARS. There was a significant reduction of 2.68 days in the duration of hospital stay for the LARS group compared with that for the OARS group (WMD: -2.68, 95% confidence interval (CI): -3.54 to -1.81; P&lt;0.0001), a significant reduction of 7.75 days in return to normal activity for the LARS group compared with that for the OARS group (WMD: -7.75, 95% CI: -14.37 to -1.14; P=0.0216), and finally, there was a statistically significant reduction of 65% in the relative odds of complication rates for the LARS group compared with that for the OARS group (OR: 0.35, 95% CI: 0.16-0.75; P=0.0072). The duration of operating time was significantly longer (39.02 min) in the LARS group (WMD: 39.02, 95% CI: 17.99-60.05; P=0.0003). Treatment failure rates were comparable between the two groups (OR: 1.39, 95% CI: 0.71-2.72; P=0.3423). Despite this, the requirement for further surgery was significantly higher in the LARS group (OR: 1.79, 95% CI: 1.00-3.22; P=0.05). CONCLUSIONS: On the basis of this meta-analysis, the authors conclude that LARS is an effective and safe alternative to OARS for the treatment of proven GERD. LARS enables a faster convalescence and return to productive activity, with a reduced risk of complications and a similar treatment outcome, than an open approach. However, there is a significantly higher rate of re-operation (79%) in the LARS group.", "author" : [ { "dropping-particle" : "", "family" : "Peters", "given" : "Matthew James", "non-dropping-particle" : "", "parse-names" : false, "suffix" : "" }, { "dropping-particle" : "", "family" : "Mukhtar", "given" : "Athar", "non-dropping-particle" : "", "parse-names" : false, "suffix" : "" }, { "dropping-particle" : "", "family" : "Yunus", "given" : "Rossita Mohamad", "non-dropping-particle" : "", "parse-names" : false, "suffix" : "" }, { "dropping-particle" : "", "family" : "Khan", "given" : "Shahjahan", "non-dropping-particle" : "", "parse-names" : false, "suffix" : "" }, { "dropping-particle" : "", "family" : "Pappalardo", "given" : "Juanita", "non-dropping-particle" : "", "parse-names" : false, "suffix" : "" }, { "dropping-particle" : "", "family" : "Memon", "given" : "Breda", "non-dropping-particle" : "", "parse-names" : false, "suffix" : "" }, { "dropping-particle" : "", "family" : "Memon", "given" : "Muhammed Ashraf", "non-dropping-particle" : "", "parse-names" : false, "suffix" : "" } ], "container-title" : "The American journal of gastroenterology", "id" : "ITEM-1", "issue" : "6", "issued" : { "date-parts" : [ [ "2009" ] ] }, "page" : "1548-1561; quiz 1547, 1562", "publisher" : "Nature Publishing Group", "title" : "Meta-analysis of randomized clinical trials comparing open and laparoscopic anti-reflux surgery.", "type" : "article-journal", "volume" : "104" }, "uris" : [ "http://www.mendeley.com/documents/?uuid=53600c75-57b4-4c89-832f-8bc477dc599d" ] } ], "mendeley" : { "formattedCitation" : "&lt;sup&gt;[43]&lt;/sup&gt;", "manualFormatting" : "[49", "plainTextFormattedCitation" : "[43]", "previouslyFormattedCitation" : "&lt;sup&gt;[4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49</w:t>
      </w:r>
      <w:r w:rsidRPr="002D6713">
        <w:rPr>
          <w:rFonts w:ascii="Book Antiqua" w:hAnsi="Book Antiqua" w:cs="Arial"/>
          <w:sz w:val="24"/>
          <w:szCs w:val="24"/>
          <w:lang w:val="en-US"/>
        </w:rPr>
        <w:fldChar w:fldCharType="end"/>
      </w:r>
      <w:r w:rsidRPr="002D6713">
        <w:rPr>
          <w:rFonts w:ascii="Book Antiqua" w:hAnsi="Book Antiqua" w:cs="Arial"/>
          <w:sz w:val="24"/>
          <w:szCs w:val="24"/>
          <w:vertAlign w:val="superscript"/>
          <w:lang w:val="en-US"/>
        </w:rPr>
        <w:t>,</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268-014-2889-0", "ISSN" : "0364-2313", "PMID" : "25446479", "author" : [ { "dropping-particle" : "", "family" : "Memon", "given" : "Muhammed Ashraf", "non-dropping-particle" : "", "parse-names" : false, "suffix" : "" }, { "dropping-particle" : "", "family" : "Subramanya", "given" : "Manjunath S.", "non-dropping-particle" : "", "parse-names" : false, "suffix" : "" }, { "dropping-particle" : "", "family" : "Hossain", "given" : "Md Belal", "non-dropping-particle" : "", "parse-names" : false, "suffix" : "" }, { "dropping-particle" : "", "family" : "Yunus", "given" : "Rossita Mohamad", "non-dropping-particle" : "", "parse-names" : false, "suffix" : "" }, { "dropping-particle" : "", "family" : "Khan", "given" : "Shahjahan", "non-dropping-particle" : "", "parse-names" : false, "suffix" : "" }, { "dropping-particle" : "", "family" : "Memon", "given" : "Breda", "non-dropping-particle" : "", "parse-names" : false, "suffix" : "" } ], "container-title" : "World Journal of Surgery", "id" : "ITEM-1", "issue" : "4", "issued" : { "date-parts" : [ [ "2014" ] ] }, "page" : "981-996", "title" : "Laparoscopic Anterior Versus Posterior Fundoplication for Gastro-esophageal Reflux Disease: A Meta-analysis and Systematic Review", "type" : "article-journal", "volume" : "39" }, "uris" : [ "http://www.mendeley.com/documents/?uuid=d9f11ec9-aac7-4804-a577-a782254c204f" ] } ], "mendeley" : { "formattedCitation" : "&lt;sup&gt;[44]&lt;/sup&gt;", "manualFormatting" : "50]", "plainTextFormattedCitation" : "[44]", "previouslyFormattedCitation" : "&lt;sup&gt;[5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5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Laparoscopy has been shown to more effectively treat symptoms, such as reduction of heartburn and regurgitation, and patients reported higher quality of life than achieved with other medical treatments such as proton-pump inhibitor drug alon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3-3140-z", "ISSN" : "1432-2218", "PMID" : "24018760", "abstract" : "BACKGROUND: Medical, endoscopic, and open/laparoscopic surgical methods are used to treat gastroesophageal reflux disease (GERD). This study aimed to perform a systematic review of randomized controlled trials comparing medical and surgical treatments of GERD in adult patients. METHODS: For the study, MEDLINE and EMBASE (1980-2012) were searched. Two reviewers independently assessed methodologic aspects and extracted data from eligible studies, focusing on patient-relevant outcomes. The primary outcomes were health-related and GERD-specific quality-of-life aspects. Standardized mean differences (SMDs) between treatment groups were calculated and combined using random-effect meta-analysis. RESULTS: The study identified 11 publications reporting on 7 trials comparing surgical (open or laparoscopic) and medical treatment of GERD. Meta-analysis of both quality-of-life aspects showed a pooled-effect estimate in favor of fundoplication (SMD 0.18; 95 % confidence interval [CI] 0.01-0.35; SMD 0.33; 95 % CI 0.13-0.54). Heartburn and regurgitation were less frequent after surgical intervention. However, a considerable proportion of patients still needed antireflux medication after fundoplication. Nevertheless, the surgical patients were significantly more satisfied with their symptom control and showed higher satisfaction with the treatment received. CONCLUSIONS: This systematic review showed that surgical management of GERD is more effective than medical management with respect to patient-relevant outcomes in the short and medium term. However, long-term studies still are needed to determine whether antireflux surgery is an equivalent alternative to lifelong medical treatment.", "author" : [ { "dropping-particle" : "", "family" : "Rickenbacher", "given" : "Nadja", "non-dropping-particle" : "", "parse-names" : false, "suffix" : "" }, { "dropping-particle" : "", "family" : "K\u00f6tter", "given" : "Thomas", "non-dropping-particle" : "", "parse-names" : false, "suffix" : "" }, { "dropping-particle" : "", "family" : "Kochen", "given" : "Michael M", "non-dropping-particle" : "", "parse-names" : false, "suffix" : "" }, { "dropping-particle" : "", "family" : "Scherer", "given" : "Martin", "non-dropping-particle" : "", "parse-names" : false, "suffix" : "" }, { "dropping-particle" : "", "family" : "Blozik", "given" : "Eva", "non-dropping-particle" : "", "parse-names" : false, "suffix" : "" } ], "container-title" : "Surgical endoscopy", "id" : "ITEM-1", "issue" : "1", "issued" : { "date-parts" : [ [ "2014" ] ] }, "page" : "143-55", "title" : "Fundoplication versus medical management of gastroesophageal reflux disease: systematic review and meta-analysis.", "type" : "article-journal", "volume" : "28" }, "uris" : [ "http://www.mendeley.com/documents/?uuid=c011780f-20e9-4b19-9a5a-b0d26dda79f1" ] } ], "mendeley" : { "formattedCitation" : "&lt;sup&gt;[45]&lt;/sup&gt;", "plainTextFormattedCitation" : "[45]", "previouslyFormattedCitation" : "&lt;sup&gt;[5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4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rPr>
      </w:pPr>
      <w:r w:rsidRPr="002D6713">
        <w:rPr>
          <w:rFonts w:ascii="Book Antiqua" w:hAnsi="Book Antiqua" w:cs="Arial"/>
          <w:sz w:val="24"/>
          <w:szCs w:val="24"/>
          <w:lang w:val="en-US"/>
        </w:rPr>
        <w:t>The different surgical techniques in the surgical management of GERD are still under discussion. The functional outcome appears similar whether the short gastric vessels are divided or not; therefore, this step in the reflux surgery procedure seems unnecessary and may reduce the operation time if avoided</w:t>
      </w:r>
      <w:r w:rsidRPr="002D6713">
        <w:rPr>
          <w:rFonts w:ascii="Book Antiqua" w:hAnsi="Book Antiqua" w:cs="Arial"/>
          <w:sz w:val="24"/>
          <w:szCs w:val="24"/>
          <w:vertAlign w:val="superscript"/>
          <w:lang w:val="en-US"/>
        </w:rPr>
        <w:fldChar w:fldCharType="begin" w:fldLock="1"/>
      </w:r>
      <w:r w:rsidRPr="002D6713">
        <w:rPr>
          <w:rFonts w:ascii="Book Antiqua" w:hAnsi="Book Antiqua" w:cs="Arial"/>
          <w:sz w:val="24"/>
          <w:szCs w:val="24"/>
          <w:vertAlign w:val="superscript"/>
          <w:lang w:val="en-US"/>
        </w:rPr>
        <w:instrText>ADDIN CSL_CITATION { "citationItems" : [ { "id" : "ITEM-1", "itemData" : { "DOI" : "10.1007/s00464-011-1979-4", "ISSN" : "09302794", "PMID" : "22042586", "abstract" : "The aim of this work is to systematically analyse the prospective randomised controlled trials on laparoscopic Nissen fundoplication (LNF) with and without short gastric vessel division (SGVD) for management of gastro-oesophageal reflux disease (GORD).", "author" : [ { "dropping-particle" : "", "family" : "Khatri", "given" : "Kamran", "non-dropping-particle" : "", "parse-names" : false, "suffix" : "" }, { "dropping-particle" : "", "family" : "Sajid", "given" : "Muhammad S.", "non-dropping-particle" : "", "parse-names" : false, "suffix" : "" }, { "dropping-particle" : "", "family" : "Brodrick", "given" : "Robert", "non-dropping-particle" : "", "parse-names" : false, "suffix" : "" }, { "dropping-particle" : "", "family" : "Baig", "given" : "Mirza K.", "non-dropping-particle" : "", "parse-names" : false, "suffix" : "" }, { "dropping-particle" : "", "family" : "Sayegh", "given" : "Mazin", "non-dropping-particle" : "", "parse-names" : false, "suffix" : "" }, { "dropping-particle" : "", "family" : "Singh", "given" : "Krishna K.", "non-dropping-particle" : "", "parse-names" : false, "suffix" : "" } ], "container-title" : "Surgical Endoscopy and Other Interventional Techniques", "id" : "ITEM-1", "issue" : "4", "issued" : { "date-parts" : [ [ "2012" ] ] }, "page" : "970-978", "title" : "Laparoscopic Nissen fundoplication with or without short gastric vessel division: A meta-analysis", "type" : "article-journal", "volume" : "26" }, "uris" : [ "http://www.mendeley.com/documents/?uuid=317ddf67-027c-4c2e-a96d-10ebfd697c77" ] } ], "mendeley" : { "formattedCitation" : "&lt;sup&gt;[46]&lt;/sup&gt;", "manualFormatting" : "[52-", "plainTextFormattedCitation" : "[46]", "previouslyFormattedCitation" : "&lt;sup&gt;[52]&lt;/sup&gt;" }, "properties" : { "noteIndex" : 0 }, "schema" : "https://github.com/citation-style-language/schema/raw/master/csl-citation.json" }</w:instrText>
      </w:r>
      <w:r w:rsidRPr="002D6713">
        <w:rPr>
          <w:rFonts w:ascii="Book Antiqua" w:hAnsi="Book Antiqua" w:cs="Arial"/>
          <w:sz w:val="24"/>
          <w:szCs w:val="24"/>
          <w:vertAlign w:val="superscript"/>
          <w:lang w:val="en-US"/>
        </w:rPr>
        <w:fldChar w:fldCharType="separate"/>
      </w:r>
      <w:r w:rsidRPr="002D6713">
        <w:rPr>
          <w:rFonts w:ascii="Book Antiqua" w:hAnsi="Book Antiqua" w:cs="Arial"/>
          <w:noProof/>
          <w:sz w:val="24"/>
          <w:szCs w:val="24"/>
          <w:vertAlign w:val="superscript"/>
          <w:lang w:val="en-US"/>
        </w:rPr>
        <w:t>[52</w:t>
      </w:r>
      <w:r w:rsidRPr="002D6713">
        <w:rPr>
          <w:rFonts w:ascii="Book Antiqua" w:hAnsi="Book Antiqua" w:cs="Arial"/>
          <w:noProof/>
          <w:sz w:val="24"/>
          <w:szCs w:val="24"/>
          <w:vertAlign w:val="superscript"/>
          <w:lang w:val="en-US" w:eastAsia="zh-CN"/>
        </w:rPr>
        <w:t>-</w:t>
      </w:r>
      <w:r w:rsidRPr="002D6713">
        <w:rPr>
          <w:rFonts w:ascii="Book Antiqua" w:hAnsi="Book Antiqua" w:cs="Arial"/>
          <w:sz w:val="24"/>
          <w:szCs w:val="24"/>
          <w:vertAlign w:val="superscript"/>
          <w:lang w:val="en-US"/>
        </w:rPr>
        <w:fldChar w:fldCharType="end"/>
      </w:r>
      <w:r w:rsidRPr="002D6713">
        <w:rPr>
          <w:rFonts w:ascii="Book Antiqua" w:hAnsi="Book Antiqua" w:cs="Arial"/>
          <w:sz w:val="24"/>
          <w:szCs w:val="24"/>
          <w:vertAlign w:val="superscript"/>
          <w:lang w:val="en-US"/>
        </w:rPr>
        <w:fldChar w:fldCharType="begin" w:fldLock="1"/>
      </w:r>
      <w:r w:rsidRPr="002D6713">
        <w:rPr>
          <w:rFonts w:ascii="Book Antiqua" w:hAnsi="Book Antiqua" w:cs="Arial"/>
          <w:sz w:val="24"/>
          <w:szCs w:val="24"/>
          <w:vertAlign w:val="superscript"/>
          <w:lang w:val="en-US"/>
        </w:rPr>
        <w:instrText>ADDIN CSL_CITATION { "citationItems" : [ { "id" : "ITEM-1", "itemData" : { "DOI" : "10.1002/bjs.7563", "ISBN" : "1365-2168 (Electronic)\\r0007-1323 (Linking)", "ISSN" : "00071323", "PMID" : "21618497", "abstract" : "Randomized trials suggest that division of the short gastric vessels during Nissen fundoplication is unnecessary. Some trials report an increased risk of gas bloat symptoms following division of the short gastric vessels. In this study long-term follow-up data from the two largest randomized clinical trials of division versus no division of the short gastric vessels during laparoscopic Nissen fundoplication were combined to determine whether there were differences in late outcome.", "author" : [ { "dropping-particle" : "", "family" : "Engstr\u00f6m", "given" : "C.", "non-dropping-particle" : "", "parse-names" : false, "suffix" : "" }, { "dropping-particle" : "", "family" : "Jamieson", "given" : "G. G.", "non-dropping-particle" : "", "parse-names" : false, "suffix" : "" }, { "dropping-particle" : "", "family" : "Devitt", "given" : "P. G.", "non-dropping-particle" : "", "parse-names" : false, "suffix" : "" }, { "dropping-particle" : "", "family" : "Watson", "given" : "D. I.", "non-dropping-particle" : "", "parse-names" : false, "suffix" : "" } ], "container-title" : "British Journal of Surgery", "id" : "ITEM-1", "issue" : "8", "issued" : { "date-parts" : [ [ "2011" ] ] }, "page" : "1063-1067", "title" : "Meta-analysis of two randomized controlled trials to identify long-term symptoms after division of the short gastric vessels during Nissen fundoplication", "type" : "article-journal", "volume" : "98" }, "uris" : [ "http://www.mendeley.com/documents/?uuid=198485fb-65bc-427e-8056-aa9d479387e5" ] } ], "mendeley" : { "formattedCitation" : "&lt;sup&gt;[47]&lt;/sup&gt;", "manualFormatting" : "54]", "plainTextFormattedCitation" : "[47]", "previouslyFormattedCitation" : "&lt;sup&gt;[54]&lt;/sup&gt;" }, "properties" : { "noteIndex" : 0 }, "schema" : "https://github.com/citation-style-language/schema/raw/master/csl-citation.json" }</w:instrText>
      </w:r>
      <w:r w:rsidRPr="002D6713">
        <w:rPr>
          <w:rFonts w:ascii="Book Antiqua" w:hAnsi="Book Antiqua" w:cs="Arial"/>
          <w:sz w:val="24"/>
          <w:szCs w:val="24"/>
          <w:vertAlign w:val="superscript"/>
          <w:lang w:val="en-US"/>
        </w:rPr>
        <w:fldChar w:fldCharType="separate"/>
      </w:r>
      <w:r w:rsidRPr="002D6713">
        <w:rPr>
          <w:rFonts w:ascii="Book Antiqua" w:hAnsi="Book Antiqua" w:cs="Arial"/>
          <w:noProof/>
          <w:sz w:val="24"/>
          <w:szCs w:val="24"/>
          <w:vertAlign w:val="superscript"/>
          <w:lang w:val="en-US"/>
        </w:rPr>
        <w:t>54]</w:t>
      </w:r>
      <w:r w:rsidRPr="002D6713">
        <w:rPr>
          <w:rFonts w:ascii="Book Antiqua" w:hAnsi="Book Antiqua" w:cs="Arial"/>
          <w:sz w:val="24"/>
          <w:szCs w:val="24"/>
          <w:vertAlign w:val="superscript"/>
          <w:lang w:val="en-US"/>
        </w:rPr>
        <w:fldChar w:fldCharType="end"/>
      </w:r>
      <w:r w:rsidRPr="002D6713">
        <w:rPr>
          <w:rFonts w:ascii="Book Antiqua" w:hAnsi="Book Antiqua" w:cs="Arial"/>
          <w:sz w:val="24"/>
          <w:szCs w:val="24"/>
          <w:lang w:val="en-US"/>
        </w:rPr>
        <w:t>. Posterior surgical techniques – the Nissen 360° and Toupet 270° procedures –</w:t>
      </w:r>
      <w:r w:rsidRPr="002D6713">
        <w:rPr>
          <w:rFonts w:ascii="Book Antiqua" w:hAnsi="Book Antiqua" w:cs="Arial"/>
          <w:sz w:val="24"/>
          <w:szCs w:val="24"/>
          <w:lang w:val="en-US" w:eastAsia="zh-CN"/>
        </w:rPr>
        <w:t xml:space="preserve"> gave patients a satisfactory control of reflux symptoms. </w:t>
      </w:r>
      <w:r w:rsidRPr="002D6713">
        <w:rPr>
          <w:rFonts w:ascii="Book Antiqua" w:hAnsi="Book Antiqua" w:cs="Arial"/>
          <w:sz w:val="24"/>
          <w:szCs w:val="24"/>
          <w:lang w:val="en-US"/>
        </w:rPr>
        <w:t>Dysphagia symptoms were more prevalent after the Nissen procedure, while Toupet operations had a higher rate of gas-related symptoms, such as inability to belch and bloating</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bjs.7174", "ISBN" : "0007-1323", "ISSN" : "00071323", "PMID" : "20641062", "abstract" : "Laparoscopic Nissen fundoplication (LNF) is currently considered the surgical approach of choice for gastro-oesophageal reflux disease (GORD). Laparoscopic Toupet fundoplication (LTF) has been said to reduce troublesome dysphagia and gas-related symptoms. A systematic review and meta-analysis of randomized clinical trials (RCTs) was performed to compare LNF and LTF.", "author" : [ { "dropping-particle" : "", "family" : "Broeders", "given" : "J. a J L", "non-dropping-particle" : "", "parse-names" : false, "suffix" : "" }, { "dropping-particle" : "", "family" : "Mauritz", "given" : "F. a.", "non-dropping-particle" : "", "parse-names" : false, "suffix" : "" }, { "dropping-particle" : "", "family" : "Ali", "given" : "U. Ahmed", "non-dropping-particle" : "", "parse-names" : false, "suffix" : "" }, { "dropping-particle" : "", "family" : "Draaisma", "given" : "W. a.", "non-dropping-particle" : "", "parse-names" : false, "suffix" : "" }, { "dropping-particle" : "", "family" : "Ruurda", "given" : "J. P.", "non-dropping-particle" : "", "parse-names" : false, "suffix" : "" }, { "dropping-particle" : "", "family" : "Gooszen", "given" : "H. G.", "non-dropping-particle" : "", "parse-names" : false, "suffix" : "" }, { "dropping-particle" : "", "family" : "Smout", "given" : "a. J P M", "non-dropping-particle" : "", "parse-names" : false, "suffix" : "" }, { "dropping-particle" : "", "family" : "Broeders", "given" : "I. a M J", "non-dropping-particle" : "", "parse-names" : false, "suffix" : "" }, { "dropping-particle" : "", "family" : "Hazebroek", "given" : "E. J.", "non-dropping-particle" : "", "parse-names" : false, "suffix" : "" } ], "container-title" : "British Journal of Surgery", "id" : "ITEM-1", "issue" : "9", "issued" : { "date-parts" : [ [ "2010" ] ] }, "page" : "1318-1330", "title" : "Systematic review and meta-analysis of laparoscopic Nissen (posterior total) versus Toupet (posterior partial) fundoplication for gastro-oesophageal reflux disease", "type" : "article-journal", "volume" : "97" }, "uris" : [ "http://www.mendeley.com/documents/?uuid=fc5461d3-9893-4b9c-bfc8-6fa351a94c38" ] } ], "mendeley" : { "formattedCitation" : "&lt;sup&gt;[48]&lt;/sup&gt;", "plainTextFormattedCitation" : "[48]", "previouslyFormattedCitation" : "&lt;sup&gt;[5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48]</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 Toupet’s procedure seems to have superior level 1a evidence than the Nissen procedure. However, these findings should be taken with caution since the study had a Jadad score of 2 with a corresponding possibility of bia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bjs.7174", "ISBN" : "0007-1323", "ISSN" : "00071323", "PMID" : "20641062", "abstract" : "Laparoscopic Nissen fundoplication (LNF) is currently considered the surgical approach of choice for gastro-oesophageal reflux disease (GORD). Laparoscopic Toupet fundoplication (LTF) has been said to reduce troublesome dysphagia and gas-related symptoms. A systematic review and meta-analysis of randomized clinical trials (RCTs) was performed to compare LNF and LTF.", "author" : [ { "dropping-particle" : "", "family" : "Broeders", "given" : "J. a J L", "non-dropping-particle" : "", "parse-names" : false, "suffix" : "" }, { "dropping-particle" : "", "family" : "Mauritz", "given" : "F. a.", "non-dropping-particle" : "", "parse-names" : false, "suffix" : "" }, { "dropping-particle" : "", "family" : "Ali", "given" : "U. Ahmed", "non-dropping-particle" : "", "parse-names" : false, "suffix" : "" }, { "dropping-particle" : "", "family" : "Draaisma", "given" : "W. a.", "non-dropping-particle" : "", "parse-names" : false, "suffix" : "" }, { "dropping-particle" : "", "family" : "Ruurda", "given" : "J. P.", "non-dropping-particle" : "", "parse-names" : false, "suffix" : "" }, { "dropping-particle" : "", "family" : "Gooszen", "given" : "H. G.", "non-dropping-particle" : "", "parse-names" : false, "suffix" : "" }, { "dropping-particle" : "", "family" : "Smout", "given" : "a. J P M", "non-dropping-particle" : "", "parse-names" : false, "suffix" : "" }, { "dropping-particle" : "", "family" : "Broeders", "given" : "I. a M J", "non-dropping-particle" : "", "parse-names" : false, "suffix" : "" }, { "dropping-particle" : "", "family" : "Hazebroek", "given" : "E. J.", "non-dropping-particle" : "", "parse-names" : false, "suffix" : "" } ], "container-title" : "British Journal of Surgery", "id" : "ITEM-1", "issue" : "9", "issued" : { "date-parts" : [ [ "2010" ] ] }, "page" : "1318-1330", "title" : "Systematic review and meta-analysis of laparoscopic Nissen (posterior total) versus Toupet (posterior partial) fundoplication for gastro-oesophageal reflux disease", "type" : "article-journal", "volume" : "97" }, "uris" : [ "http://www.mendeley.com/documents/?uuid=fc5461d3-9893-4b9c-bfc8-6fa351a94c38" ] } ], "mendeley" : { "formattedCitation" : "&lt;sup&gt;[48]&lt;/sup&gt;", "plainTextFormattedCitation" : "[48]", "previouslyFormattedCitation" : "&lt;sup&gt;[5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48]</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Another evidence-based appraisal for these posterior methods in reflux surgery showed adequate symptom relief after both procedures with a slightly reduced rate of adverse results in the Toupet group</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3748/wjg.v16.i24.3063", "ISSN" : "10079327", "PMID" : "20572311", "abstract" : "AIM: To demonstrate the optimal surgical procedure for gastroesophageal reflux disease. METHODS: The electronic databases of Medline, Elsevier, Springerlink and Embase over the last 16 years were searched. All clinical trials involved in the outcomes of laparoscopic Nissen fundoplication (LNF) and laparoscopic Toupet fundoplication (LTF) were identified. The data of assessment in benefits and adverse results of LNF and LTF were extracted and compared using meta-analysis. RESULTS: We ultimately identified a total of 32 references reporting nine randomized controlled trials, eight prospective cohort trials and 15 retrospective trials. These studies reported a total of 6236 patients, of whom 4252 (68.18%) underwent LNF and 1984 (31.82%) underwent LTF. There were no differences between LNF and LTF in patients' satisfaction, perioperative complications, postoperative heartburn, reflux recurrence and re-operation. Both LNF and LTF enhanced the function of lower esophageal sphincter and improved esophagitis. The postoperative dysphagia, gas-bloating syndrome, inability to belch and the need for dilatation after LNF were more common than after LTF. Subgroup analyses showed that dysphagia after LNF and LTF was similar in patients with normal esophageal peristalsis (EP), but occurred more frequently in patients with weak EP after LNF than after LTF. Furthermore, patients with normal EP after LNF still had a higher risk of developing dysphagia than did patients with abnormal EP after LTF. CONCLUSION: Compared with LNF, LTF offers equivalent symptom relief and reduces adverse results.", "author" : [ { "dropping-particle" : "", "family" : "Shan", "given" : "Cheng Xiang", "non-dropping-particle" : "", "parse-names" : false, "suffix" : "" }, { "dropping-particle" : "", "family" : "Zhang", "given" : "Wei", "non-dropping-particle" : "", "parse-names" : false, "suffix" : "" }, { "dropping-particle" : "", "family" : "Zheng", "given" : "Xiang Min", "non-dropping-particle" : "", "parse-names" : false, "suffix" : "" }, { "dropping-particle" : "", "family" : "Jiang", "given" : "Dao Zhen", "non-dropping-particle" : "", "parse-names" : false, "suffix" : "" }, { "dropping-particle" : "", "family" : "Liu", "given" : "Sheng", "non-dropping-particle" : "", "parse-names" : false, "suffix" : "" }, { "dropping-particle" : "", "family" : "Qiu", "given" : "Ming", "non-dropping-particle" : "", "parse-names" : false, "suffix" : "" } ], "container-title" : "World Journal of Gastroenterology", "id" : "ITEM-1", "issue" : "24", "issued" : { "date-parts" : [ [ "2010" ] ] }, "page" : "3063-3071", "title" : "Evidence-based appraisal in laparoscopic Nissen and Toupet fundoplications for gastroesophageal reflux disease", "type" : "article-journal", "volume" : "16" }, "uris" : [ "http://www.mendeley.com/documents/?uuid=de162cb1-f9b6-4d5c-8894-18b09b3e1927" ] } ], "mendeley" : { "formattedCitation" : "&lt;sup&gt;[49]&lt;/sup&gt;", "plainTextFormattedCitation" : "[49]", "previouslyFormattedCitation" : "&lt;sup&gt;[5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49]</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rPr>
      </w:pPr>
      <w:r w:rsidRPr="002D6713">
        <w:rPr>
          <w:rFonts w:ascii="Book Antiqua" w:hAnsi="Book Antiqua" w:cs="Arial"/>
          <w:sz w:val="24"/>
          <w:szCs w:val="24"/>
          <w:lang w:val="en-US"/>
        </w:rPr>
        <w:t>The anterior approach in the treatment o</w:t>
      </w:r>
      <w:r w:rsidR="002D6713">
        <w:rPr>
          <w:rFonts w:ascii="Book Antiqua" w:hAnsi="Book Antiqua" w:cs="Arial"/>
          <w:sz w:val="24"/>
          <w:szCs w:val="24"/>
          <w:lang w:val="en-US"/>
        </w:rPr>
        <w:t xml:space="preserve">f GERD often leads to a longer </w:t>
      </w:r>
      <w:r w:rsidRPr="002D6713">
        <w:rPr>
          <w:rFonts w:ascii="Book Antiqua" w:hAnsi="Book Antiqua" w:cs="Arial"/>
          <w:sz w:val="24"/>
          <w:szCs w:val="24"/>
          <w:lang w:val="en-US"/>
        </w:rPr>
        <w:t xml:space="preserve">esophagus acid exposure time, persistent heartburn symptoms and a higher </w:t>
      </w:r>
      <w:r w:rsidRPr="002D6713">
        <w:rPr>
          <w:rFonts w:ascii="Book Antiqua" w:hAnsi="Book Antiqua" w:cs="Arial"/>
          <w:sz w:val="24"/>
          <w:szCs w:val="24"/>
          <w:lang w:val="en-US"/>
        </w:rPr>
        <w:lastRenderedPageBreak/>
        <w:t>rate of reoperation in the short-term outcomes compared with the posterior approach. However, these symptoms are counterbalanced by the less severe dysphagia symptoms. For the long-term outcomes, persistence of heartburn and higher use of antacids prevail, with dysphagia scores and gas-related symptoms being similar to those in the posterior group. Hence, there is level 1a support for the usage of posterior techniques in reflux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97/SLA.0b013e31821d4ba0", "ISSN" : "0003-4932", "PMID" : "21543968", "abstract" : "To compare short- and long-term outcome after laparoscopic anterior fundoplication (LAF) versus posterior fundoplication (LPF) through a systematic review and meta-analysis of randomized clinical trials (RCTs).", "author" : [ { "dropping-particle" : "", "family" : "Broeders", "given" : "Joris a", "non-dropping-particle" : "", "parse-names" : false, "suffix" : "" }, { "dropping-particle" : "", "family" : "Roks", "given" : "David J", "non-dropping-particle" : "", "parse-names" : false, "suffix" : "" }, { "dropping-particle" : "", "family" : "Ahmed Ali", "given" : "Usama", "non-dropping-particle" : "", "parse-names" : false, "suffix" : "" }, { "dropping-particle" : "", "family" : "Draaisma", "given" : "Werner a", "non-dropping-particle" : "", "parse-names" : false, "suffix" : "" }, { "dropping-particle" : "", "family" : "Smout", "given" : "Andr\u00e9 J", "non-dropping-particle" : "", "parse-names" : false, "suffix" : "" }, { "dropping-particle" : "", "family" : "Hazebroek", "given" : "Eric J", "non-dropping-particle" : "", "parse-names" : false, "suffix" : "" } ], "container-title" : "Annals of surgery", "id" : "ITEM-1", "issue" : "1", "issued" : { "date-parts" : [ [ "2011" ] ] }, "page" : "39-47", "title" : "Laparoscopic anterior versus posterior fundoplication for gastroesophageal reflux disease: systematic review and meta-analysis of randomized clinical trials.", "type" : "article-journal", "volume" : "254" }, "uris" : [ "http://www.mendeley.com/documents/?uuid=f33b36fb-716f-4f75-b1eb-d654f2f07fd3" ] } ], "mendeley" : { "formattedCitation" : "&lt;sup&gt;[50]&lt;/sup&gt;", "plainTextFormattedCitation" : "[50]", "previouslyFormattedCitation" : "&lt;sup&gt;[5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5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vertAlign w:val="superscript"/>
          <w:lang w:val="en-US" w:eastAsia="zh-CN"/>
        </w:rPr>
      </w:pPr>
      <w:r w:rsidRPr="002D6713">
        <w:rPr>
          <w:rFonts w:ascii="Book Antiqua" w:hAnsi="Book Antiqua" w:cs="Arial"/>
          <w:sz w:val="24"/>
          <w:szCs w:val="24"/>
          <w:lang w:val="en-US"/>
        </w:rPr>
        <w:t>Robotic surgery used in surgical treatment of GERD is a feasible alternative to laparoscopic surgery. The approach has similar results in terms of symptom relief and surgical outcome. However, lack of obvious advantages with respect to operating time and length of hospital stay and cost do not support the expansion of robotic surgery to other applications in clinic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09-0873-9", "ISSN" : "0930-2794", "PMID" : "20112116", "abstract" : "BACKGROUND: Although laparoscopic fundoplication is an effective, minimally invasive surgical technique for gastroesophageal reflux disease (GERD) that failed to be treated with medicine, with wide implementation its technical limitations have become increasingly clear. Recently, robot-assisted laparoscopic fundoplication (RALF) was considered a new approach that makes up for the deficiency of conventional laparoscopic fundoplication (CLF). This systematic review aimed to assess the feasibility and efficiency of robot-assisted laparoscopic fundoplication for GERD. METHODS: Two reviewers independently searched and identified seven randomized controlled trials (RCTs) and four clinical controlled trials (CCTs) of RALF versus CLF for GERD in the Cochrane database, Medline, Embase, and Science citation index between 2001 and 2009. The main outcomes were operating time, complication rate, hospital stay, and costs. The meta-analysis was performed by Review Manager 5.0 software. The effect size of the clinical outcomes was evaluated by odds ratio (OR), weighted mean difference (WMD), and standard mean difference (SMD) according to different data type. Heterogeneity and sensitivity analysis were used to account for rationality of pooling data and sources of heterogeneity. RESULTS: Of 483 studies found, a total of 11 trials were included in this review; among 533 patients, 198 patients underwent RALF and 335 patients underwent CLF. The results of meta-analysis showed that the postoperative complication rate (OR = 0.35, 95% CI = [0.13, 0.93], p = 0.04) is lower for RALF, but the total operating time (WMD = 24.05, 95% CI = [5.19, 42.92], p = 0.01) is longer for RALF compared with those for CLF. Statistically, there was no significant difference between the two groups with regard to perioperative complication rate (OR = 0.67, 95% CI = [0.30, 1.48], p = 1.00) and length of hospital stay (WMD = 0.00, 95% CI = [-0.25, 0.26], p = 0.04). CONCLUSIONS: Systematic review of the literature indicates that RALF is a feasible and safe alternative to surgical treatment of GERD. However, since it lacks obvious advantages with respect to operating time, length of hospital stay and cost, RALF has limitations for its extensive application in clinics.", "author" : [ { "dropping-particle" : "", "family" : "Mi", "given" : "Jun", "non-dropping-particle" : "", "parse-names" : false, "suffix" : "" }, { "dropping-particle" : "", "family" : "Kang", "given" : "Yingxin", "non-dropping-particle" : "", "parse-names" : false, "suffix" : "" }, { "dropping-particle" : "", "family" : "Chen", "given" : "Xiao", "non-dropping-particle" : "", "parse-names" : false, "suffix" : "" }, { "dropping-particle" : "", "family" : "Wang", "given" : "Bingjun", "non-dropping-particle" : "", "parse-names" : false, "suffix" : "" }, { "dropping-particle" : "", "family" : "Wang", "given" : "Zhiping", "non-dropping-particle" : "", "parse-names" : false, "suffix" : "" } ], "container-title" : "Surgical endoscopy", "id" : "ITEM-1", "issue" : "8", "issued" : { "date-parts" : [ [ "2010" ] ] }, "page" : "1803-1814", "title" : "Whether robot-assisted laparoscopic fundoplication is better for gastroesophageal reflux disease in adults: a systematic review and meta-analysis.", "type" : "article-journal", "volume" : "24" }, "uris" : [ "http://www.mendeley.com/documents/?uuid=71eca87b-2df3-44be-bccb-7253a37638a0" ] } ], "mendeley" : { "formattedCitation" : "&lt;sup&gt;[51]&lt;/sup&gt;", "plainTextFormattedCitation" : "[51]", "previouslyFormattedCitation" : "&lt;sup&gt;[58]&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5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jc w:val="both"/>
        <w:rPr>
          <w:rFonts w:ascii="Book Antiqua" w:hAnsi="Book Antiqua" w:cs="Arial"/>
          <w:sz w:val="24"/>
          <w:szCs w:val="24"/>
          <w:lang w:val="en-US"/>
        </w:rPr>
      </w:pPr>
    </w:p>
    <w:p w:rsidR="002539DD" w:rsidRPr="002D6713" w:rsidRDefault="002539DD" w:rsidP="002D6713">
      <w:pPr>
        <w:spacing w:after="0" w:line="360" w:lineRule="auto"/>
        <w:jc w:val="both"/>
        <w:rPr>
          <w:rFonts w:ascii="Book Antiqua" w:hAnsi="Book Antiqua" w:cs="Arial"/>
          <w:b/>
          <w:i/>
          <w:sz w:val="24"/>
          <w:szCs w:val="24"/>
          <w:lang w:val="en-US"/>
        </w:rPr>
      </w:pPr>
      <w:r w:rsidRPr="002D6713">
        <w:rPr>
          <w:rFonts w:ascii="Book Antiqua" w:hAnsi="Book Antiqua" w:cs="Arial"/>
          <w:b/>
          <w:i/>
          <w:sz w:val="24"/>
          <w:szCs w:val="24"/>
          <w:lang w:val="en-US"/>
        </w:rPr>
        <w:t>Gastric surgery</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Laparoscopic gastric surgery is a demanding procedure. Results of the surgery depend on the stage of the gastric tumor (early </w:t>
      </w:r>
      <w:r w:rsidRPr="002D6713">
        <w:rPr>
          <w:rFonts w:ascii="Book Antiqua" w:hAnsi="Book Antiqua" w:cs="Arial"/>
          <w:i/>
          <w:sz w:val="24"/>
          <w:szCs w:val="24"/>
          <w:lang w:val="en-US"/>
        </w:rPr>
        <w:t>vs</w:t>
      </w:r>
      <w:r w:rsidRPr="002D6713">
        <w:rPr>
          <w:rFonts w:ascii="Book Antiqua" w:hAnsi="Book Antiqua" w:cs="Arial"/>
          <w:sz w:val="24"/>
          <w:szCs w:val="24"/>
          <w:lang w:val="en-US"/>
        </w:rPr>
        <w:t xml:space="preserve"> advanced), whether a partial or total gastrectomy was performed, and presence of gastrointestinal stromal tumors (GIST)</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ijsu.2015.02.021", "ISSN" : "17439191", "PMID" : "25758348", "author" : [ { "dropping-particle" : "", "family" : "Parisi", "given" : "Amilcare", "non-dropping-particle" : "", "parse-names" : false, "suffix" : "" }, { "dropping-particle" : "", "family" : "Nguyen", "given" : "Ninh T.", "non-dropping-particle" : "", "parse-names" : false, "suffix" : "" }, { "dropping-particle" : "", "family" : "Reim", "given" : "Daniel", "non-dropping-particle" : "", "parse-names" : false, "suffix" : "" }, { "dropping-particle" : "", "family" : "Zhang", "given" : "Shu", "non-dropping-particle" : "", "parse-names" : false, "suffix" : "" }, { "dropping-particle" : "", "family" : "Jiang", "given" : "Zhi-Wei", "non-dropping-particle" : "", "parse-names" : false, "suffix" : "" }, { "dropping-particle" : "", "family" : "Brower", "given" : "Steven T.", "non-dropping-particle" : "", "parse-names" : false, "suffix" : "" }, { "dropping-particle" : "", "family" : "Azagra", "given" : "Juan-Santiago", "non-dropping-particle" : "", "parse-names" : false, "suffix" : "" }, { "dropping-particle" : "", "family" : "Facy", "given" : "Olivier", "non-dropping-particle" : "", "parse-names" : false, "suffix" : "" }, { "dropping-particle" : "", "family" : "Alimoglu", "given" : "Orhan", "non-dropping-particle" : "", "parse-names" : false, "suffix" : "" }, { "dropping-particle" : "", "family" : "Jackson", "given" : "Patrick G.", "non-dropping-particle" : "", "parse-names" : false, "suffix" : "" }, { "dropping-particle" : "", "family" : "Tsujimoto", "given" : "Hironori", "non-dropping-particle" : "", "parse-names" : false, "suffix" : "" }, { "dropping-particle" : "", "family" : "Kurokawa", "given" : "Yukinori", "non-dropping-particle" : "", "parse-names" : false, "suffix" : "" }, { "dropping-particle" : "", "family" : "Zang", "given" : "Lu", "non-dropping-particle" : "", "parse-names" : false, "suffix" : "" }, { "dropping-particle" : "", "family" : "Coburn", "given" : "Natalie G.", "non-dropping-particle" : "", "parse-names" : false, "suffix" : "" }, { "dropping-particle" : "", "family" : "Yu", "given" : "Pei-Wu", "non-dropping-particle" : "", "parse-names" : false, "suffix" : "" }, { "dropping-particle" : "", "family" : "Zhang", "given" : "Ben", "non-dropping-particle" : "", "parse-names" : false, "suffix" : "" }, { "dropping-particle" : "", "family" : "Qi", "given" : "Feng", "non-dropping-particle" : "", "parse-names" : false, "suffix" : "" }, { "dropping-particle" : "", "family" : "Coratti", "given" : "Andrea", "non-dropping-particle" : "", "parse-names" : false, "suffix" : "" }, { "dropping-particle" : "", "family" : "Annecchiarico", "given" : "Mario", "non-dropping-particle" : "", "parse-names" : false, "suffix" : "" }, { "dropping-particle" : "", "family" : "Novotny", "given" : "Alexander", "non-dropping-particle" : "", "parse-names" : false, "suffix" : "" }, { "dropping-particle" : "", "family" : "Goergen", "given" : "Martine", "non-dropping-particle" : "", "parse-names" : false, "suffix" : "" }, { "dropping-particle" : "", "family" : "Lequeu", "given" : "Jean-Baptiste", "non-dropping-particle" : "", "parse-names" : false, "suffix" : "" }, { "dropping-particle" : "", "family" : "Eren", "given" : "Tunc", "non-dropping-particle" : "", "parse-names" : false, "suffix" : "" }, { "dropping-particle" : "", "family" : "Leblebici", "given" : "Metin", "non-dropping-particle" : "", "parse-names" : false, "suffix" : "" }, { "dropping-particle" : "", "family" : "Al-Refaie", "given" : "Waddah", "non-dropping-particle" : "", "parse-names" : false, "suffix" : "" }, { "dropping-particle" : "", "family" : "Takiguchi", "given" : "Shuji", "non-dropping-particle" : "", "parse-names" : false, "suffix" : "" }, { "dropping-particle" : "", "family" : "Ma", "given" : "Junjun", "non-dropping-particle" : "", "parse-names" : false, "suffix" : "" }, { "dropping-particle" : "", "family" : "Zhao", "given" : "Yong-Liang", "non-dropping-particle" : "", "parse-names" : false, "suffix" : "" }, { "dropping-particle" : "", "family" : "Liu", "given" : "Tong", "non-dropping-particle" : "", "parse-names" : false, "suffix" : "" }, { "dropping-particle" : "", "family" : "Desiderio", "given" : "Jacopo", "non-dropping-particle" : "", "parse-names" : false, "suffix" : "" } ], "container-title" : "International Journal of Surgery", "id" : "ITEM-1", "issued" : { "date-parts" : [ [ "2015" ] ] }, "page" : "34-40", "publisher" : "Elsevier Ltd", "title" : "Current status of minimally invasive surgery for gastric cancer: A literature review to highlight studies limits", "type" : "article-journal", "volume" : "17" }, "uris" : [ "http://www.mendeley.com/documents/?uuid=5f5df997-a387-4db4-bb64-4a49d29bb401" ] } ], "mendeley" : { "formattedCitation" : "&lt;sup&gt;[52]&lt;/sup&gt;", "plainTextFormattedCitation" : "[52]", "previouslyFormattedCitation" : "&lt;sup&gt;[5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5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Laparoscopic resections have an overall better short-term outcome with less blood loss, shorter hospital stay, faster recovery of bowel movement with shorter time to first flatus, and fewer serious perioperative complications. However, there was an overall longer time for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97/SLE.0b013e31828e3e6e", "ISSN" : "1534-4908", "PMID" : "23917592", "abstract" : "To perform a meta-analysis comparing laparoscopic versus open gastrectomy (LG vs. OG) for early gastric cancer (EGC) in Asia.", "author" : [ { "dropping-particle" : "", "family" : "Zhang", "given" : "Chun-dong", "non-dropping-particle" : "", "parse-names" : false, "suffix" : "" }, { "dropping-particle" : "", "family" : "Chen", "given" : "Shu-chen", "non-dropping-particle" : "", "parse-names" : false, "suffix" : "" }, { "dropping-particle" : "", "family" : "Feng", "given" : "Zi-feng", "non-dropping-particle" : "", "parse-names" : false, "suffix" : "" }, { "dropping-particle" : "", "family" : "Zhao", "given" : "Zhe-ming", "non-dropping-particle" : "", "parse-names" : false, "suffix" : "" } ], "container-title" : "Surgical laparoscopy, endoscopy &amp; percutaneous techniques", "id" : "ITEM-1", "issue" : "4", "issued" : { "date-parts" : [ [ "2013" ] ] }, "page" : "365-377", "title" : "Laparoscopic Versus Open Gastrectomy for Early Gastric Cancer in Asia: A Meta-analysis", "type" : "article-journal", "volume" : "23" }, "uris" : [ "http://www.mendeley.com/documents/?uuid=0f638d5f-f356-4eb9-b8ca-00bbebaf1c62" ] } ], "mendeley" : { "formattedCitation" : "&lt;sup&gt;[53]&lt;/sup&gt;", "plainTextFormattedCitation" : "[53]", "previouslyFormattedCitation" : "&lt;sup&gt;[6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5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Wound complications and surgical site infections were less significant in the laparoscopic group. For severe postoperative complications, such as anastomotic leakage, stenosis, bleeding and postoperative ileus, there was no difference from open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ijsu.2015.01.030", "ISSN" : "17439191", "PMID" : "25644544", "author" : [ { "dropping-particle" : "", "family" : "Inokuchi", "given" : "Mikito", "non-dropping-particle" : "", "parse-names" : false, "suffix" : "" }, { "dropping-particle" : "", "family" : "Sugita", "given" : "Hirofumi", "non-dropping-particle" : "", "parse-names" : false, "suffix" : "" }, { "dropping-particle" : "", "family" : "Otsuki", "given" : "Sho", "non-dropping-particle" : "", "parse-names" : false, "suffix" : "" }, { "dropping-particle" : "", "family" : "Sato", "given" : "Yuya", "non-dropping-particle" : "", "parse-names" : false, "suffix" : "" }, { "dropping-particle" : "", "family" : "Nakagawa", "given" : "Masatoshi", "non-dropping-particle" : "", "parse-names" : false, "suffix" : "" }, { "dropping-particle" : "", "family" : "Kojima", "given" : "Kazuyuki", "non-dropping-particle" : "", "parse-names" : false, "suffix" : "" } ], "container-title" : "International Journal of Surgery", "id" : "ITEM-1", "issued" : { "date-parts" : [ [ "2015" ] ] }, "page" : "61-67", "publisher" : "Elsevier Ltd", "title" : "Laparoscopic distal gastrectomy reduced surgical site infection as compared with open distal gastrectomy for gastric cancer in a meta-analysis of both randomized controlled and case-controlled studies", "type" : "article-journal", "volume" : "15" }, "uris" : [ "http://www.mendeley.com/documents/?uuid=87962fd4-3fbb-4b15-9ed5-83c92be5d392" ] } ], "mendeley" : { "formattedCitation" : "&lt;sup&gt;[54]&lt;/sup&gt;", "plainTextFormattedCitation" : "[54]", "previouslyFormattedCitation" : "&lt;sup&gt;[6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54]</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Clearance of harvested lymph nodes is an important factor influencing long-term survival in gastric cancer. Laparoscopic distal gastric resection for early gastric cancer shows fewer or a similar amount of harvested</w:t>
      </w:r>
      <w:r w:rsidRPr="002D6713">
        <w:rPr>
          <w:rFonts w:ascii="Book Antiqua" w:hAnsi="Book Antiqua" w:cs="Arial"/>
          <w:sz w:val="24"/>
          <w:szCs w:val="24"/>
          <w:lang w:val="en-US" w:eastAsia="zh-CN"/>
        </w:rPr>
        <w:t xml:space="preserve"> </w:t>
      </w:r>
      <w:r w:rsidRPr="002D6713">
        <w:rPr>
          <w:rFonts w:ascii="Book Antiqua" w:hAnsi="Book Antiqua" w:cs="Arial"/>
          <w:sz w:val="24"/>
          <w:szCs w:val="24"/>
          <w:lang w:val="en-US"/>
        </w:rPr>
        <w:t>lymph nodes compared with open surgery</w:t>
      </w:r>
      <w:r w:rsidRPr="002D6713">
        <w:rPr>
          <w:rFonts w:ascii="Book Antiqua" w:hAnsi="Book Antiqua" w:cs="Arial"/>
          <w:sz w:val="24"/>
          <w:szCs w:val="24"/>
          <w:vertAlign w:val="superscript"/>
          <w:lang w:val="en-US"/>
        </w:rPr>
        <w:fldChar w:fldCharType="begin" w:fldLock="1"/>
      </w:r>
      <w:r w:rsidRPr="002D6713">
        <w:rPr>
          <w:rFonts w:ascii="Book Antiqua" w:hAnsi="Book Antiqua" w:cs="Arial"/>
          <w:sz w:val="24"/>
          <w:szCs w:val="24"/>
          <w:vertAlign w:val="superscript"/>
          <w:lang w:val="en-US"/>
        </w:rPr>
        <w:instrText>ADDIN CSL_CITATION { "citationItems" : [ { "id" : "ITEM-1", "itemData" : { "DOI" : "10.1097/SLE.0b013e31828e3e6e", "ISSN" : "1534-4908", "PMID" : "23917592", "abstract" : "To perform a meta-analysis comparing laparoscopic versus open gastrectomy (LG vs. OG) for early gastric cancer (EGC) in Asia.", "author" : [ { "dropping-particle" : "", "family" : "Zhang", "given" : "Chun-dong", "non-dropping-particle" : "", "parse-names" : false, "suffix" : "" }, { "dropping-particle" : "", "family" : "Chen", "given" : "Shu-chen", "non-dropping-particle" : "", "parse-names" : false, "suffix" : "" }, { "dropping-particle" : "", "family" : "Feng", "given" : "Zi-feng", "non-dropping-particle" : "", "parse-names" : false, "suffix" : "" }, { "dropping-particle" : "", "family" : "Zhao", "given" : "Zhe-ming", "non-dropping-particle" : "", "parse-names" : false, "suffix" : "" } ], "container-title" : "Surgical laparoscopy, endoscopy &amp; percutaneous techniques", "id" : "ITEM-1", "issue" : "4", "issued" : { "date-parts" : [ [ "2013" ] ] }, "page" : "365-377", "title" : "Laparoscopic Versus Open Gastrectomy for Early Gastric Cancer in Asia: A Meta-analysis", "type" : "article-journal", "volume" : "23" }, "uris" : [ "http://www.mendeley.com/documents/?uuid=0f638d5f-f356-4eb9-b8ca-00bbebaf1c62" ] } ], "mendeley" : { "formattedCitation" : "&lt;sup&gt;[53]&lt;/sup&gt;", "manualFormatting" : "[60", "plainTextFormattedCitation" : "[53]", "previouslyFormattedCitation" : "&lt;sup&gt;[60]&lt;/sup&gt;" }, "properties" : { "noteIndex" : 0 }, "schema" : "https://github.com/citation-style-language/schema/raw/master/csl-citation.json" }</w:instrText>
      </w:r>
      <w:r w:rsidRPr="002D6713">
        <w:rPr>
          <w:rFonts w:ascii="Book Antiqua" w:hAnsi="Book Antiqua" w:cs="Arial"/>
          <w:sz w:val="24"/>
          <w:szCs w:val="24"/>
          <w:vertAlign w:val="superscript"/>
          <w:lang w:val="en-US"/>
        </w:rPr>
        <w:fldChar w:fldCharType="separate"/>
      </w:r>
      <w:r w:rsidRPr="002D6713">
        <w:rPr>
          <w:rFonts w:ascii="Book Antiqua" w:hAnsi="Book Antiqua" w:cs="Arial"/>
          <w:noProof/>
          <w:sz w:val="24"/>
          <w:szCs w:val="24"/>
          <w:vertAlign w:val="superscript"/>
          <w:lang w:val="en-US"/>
        </w:rPr>
        <w:t>[60</w:t>
      </w:r>
      <w:r w:rsidRPr="002D6713">
        <w:rPr>
          <w:rFonts w:ascii="Book Antiqua" w:hAnsi="Book Antiqua" w:cs="Arial"/>
          <w:sz w:val="24"/>
          <w:szCs w:val="24"/>
          <w:vertAlign w:val="superscript"/>
          <w:lang w:val="en-US"/>
        </w:rPr>
        <w:fldChar w:fldCharType="end"/>
      </w:r>
      <w:r w:rsidRPr="002D6713">
        <w:rPr>
          <w:rFonts w:ascii="Book Antiqua" w:hAnsi="Book Antiqua" w:cs="Arial"/>
          <w:sz w:val="24"/>
          <w:szCs w:val="24"/>
          <w:vertAlign w:val="superscript"/>
          <w:lang w:val="en-US"/>
        </w:rPr>
        <w:t>,</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97/SLA.0b013e3182583e2e", "ISSN" : "0003-4932", "PMID" : "22664559", "author" : [ { "dropping-particle" : "", "family" : "Zeng", "given" : "Yi-Ke", "non-dropping-particle" : "", "parse-names" : false, "suffix" : "" }, { "dropping-particle" : "", "family" : "Yang", "given" : "Zu-Li", "non-dropping-particle" : "", "parse-names" : false, "suffix" : "" }, { "dropping-particle" : "", "family" : "Peng", "given" : "Jun-Sheng", "non-dropping-particle" : "", "parse-names" : false, "suffix" : "" }, { "dropping-particle" : "", "family" : "Lin", "given" : "Han-Sheng", "non-dropping-particle" : "", "parse-names" : false, "suffix" : "" }, { "dropping-particle" : "", "family" : "Cai", "given" : "Ling", "non-dropping-particle" : "", "parse-names" : false, "suffix" : "" } ], "container-title" : "Annals of Surgery", "id" : "ITEM-1", "issue" : "1", "issued" : { "date-parts" : [ [ "2012" ] ] }, "page" : "39-52", "title" : "Laparoscopy-Assisted Versus Open Distal Gastrectomy for Early Gastric Cancer", "type" : "article-journal", "volume" : "256" }, "uris" : [ "http://www.mendeley.com/documents/?uuid=035bd94d-3989-434a-80ef-501f63f92bf2" ] } ], "mendeley" : { "formattedCitation" : "&lt;sup&gt;[55]&lt;/sup&gt;", "manualFormatting" : "62,63]", "plainTextFormattedCitation" : "[55]", "previouslyFormattedCitation" : "&lt;sup&gt;[6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eastAsia="zh-CN"/>
        </w:rPr>
        <w:t>62,</w:t>
      </w:r>
      <w:r w:rsidRPr="002D6713">
        <w:rPr>
          <w:rFonts w:ascii="Book Antiqua" w:hAnsi="Book Antiqua" w:cs="Arial"/>
          <w:noProof/>
          <w:sz w:val="24"/>
          <w:szCs w:val="24"/>
          <w:vertAlign w:val="superscript"/>
          <w:lang w:val="en-US"/>
        </w:rPr>
        <w:t>6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r w:rsidRPr="002D6713">
        <w:rPr>
          <w:rFonts w:ascii="Book Antiqua" w:hAnsi="Book Antiqua" w:cs="宋体"/>
          <w:bCs/>
          <w:sz w:val="24"/>
          <w:szCs w:val="24"/>
          <w:lang w:val="en-US"/>
        </w:rPr>
        <w:t>Viñuela</w:t>
      </w:r>
      <w:r w:rsidRPr="002D6713">
        <w:rPr>
          <w:rFonts w:ascii="Book Antiqua" w:hAnsi="Book Antiqua" w:cs="Arial"/>
          <w:sz w:val="24"/>
          <w:szCs w:val="24"/>
          <w:lang w:val="en-US"/>
        </w:rPr>
        <w:t xml:space="preserve"> </w:t>
      </w:r>
      <w:r w:rsidRPr="002D6713">
        <w:rPr>
          <w:rFonts w:ascii="Book Antiqua" w:hAnsi="Book Antiqua" w:cs="Arial"/>
          <w:i/>
          <w:sz w:val="24"/>
          <w:szCs w:val="24"/>
          <w:lang w:val="en-US"/>
        </w:rPr>
        <w:t>et al</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97/SLA.0b013e31824682f4", "ISSN" : "0003-4932", "PMID" : "22330034", "author" : [ { "dropping-particle" : "", "family" : "Vi\u00f1uela", "given" : "Eduardo F.", "non-dropping-particle" : "", "parse-names" : false, "suffix" : "" }, { "dropping-particle" : "", "family" : "Gonen", "given" : "Mithat", "non-dropping-particle" : "", "parse-names" : false, "suffix" : "" }, { "dropping-particle" : "", "family" : "Brennan", "given" : "Murray F.", "non-dropping-particle" : "", "parse-names" : false, "suffix" : "" }, { "dropping-particle" : "", "family" : "Coit", "given" : "Daniel G.", "non-dropping-particle" : "", "parse-names" : false, "suffix" : "" }, { "dropping-particle" : "", "family" : "Strong", "given" : "Vivian E.", "non-dropping-particle" : "", "parse-names" : false, "suffix" : "" } ], "container-title" : "Annals of Surgery", "id" : "ITEM-1", "issue" : "3", "issued" : { "date-parts" : [ [ "2012" ] ] }, "page" : "446-456", "title" : "Laparoscopic Versus Open Distal Gastrectomy for Gastric Cancer", "type" : "article-journal", "volume" : "255" }, "uris" : [ "http://www.mendeley.com/documents/?uuid=4d2e246c-675c-4e8e-833d-b1be03551555" ] } ], "mendeley" : { "formattedCitation" : "&lt;sup&gt;[56]&lt;/sup&gt;", "plainTextFormattedCitation" : "[56]", "previouslyFormattedCitation" : "&lt;sup&gt;[6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5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had significantly more lymph nodes harvested in the open surgery group, and the proportion of patients with &lt;15 lymph nodes was similar to that in the laparoscopic </w:t>
      </w:r>
      <w:r w:rsidRPr="002D6713">
        <w:rPr>
          <w:rFonts w:ascii="Book Antiqua" w:hAnsi="Book Antiqua" w:cs="Arial"/>
          <w:sz w:val="24"/>
          <w:szCs w:val="24"/>
          <w:lang w:val="en-US"/>
        </w:rPr>
        <w:lastRenderedPageBreak/>
        <w:t>group. The authors were of the opinion that adequate pathological lymph node staging was not compromised by the laparoscopic technique.</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Further improvements in the laparoscopic technique show no difference between D2-lymphadenectomy performed for advanced gastric cancer compared to open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4-3838-6", "PMID" : "25294526", "author" : [ { "dropping-particle" : "", "family" : "Lu", "given" : "Canrong", "non-dropping-particle" : "", "parse-names" : false, "suffix" : "" }, { "dropping-particle" : "", "family" : "Zhou", "given" : "Sixin", "non-dropping-particle" : "", "parse-names" : false, "suffix" : "" }, { "dropping-particle" : "", "family" : "Peng", "given" : "Zheng", "non-dropping-particle" : "", "parse-names" : false, "suffix" : "" }, { "dropping-particle" : "", "family" : "Chen", "given" : "Lin", "non-dropping-particle" : "", "parse-names" : false, "suffix" : "" } ], "container-title" : "Surgical endoscopy", "id" : "ITEM-1", "issue" : "(Epub ahead of print)", "issued" : { "date-parts" : [ [ "2014" ] ] }, "page" : "Doi 10.1007/s00464-014-3838-6", "title" : "Quality of D2 lymphadenectomy for advanced gastric cancer : is laparoscopic-assisted distal gastrectomy as effective as open distal gastrectomy ?", "type" : "article-journal", "volume" : "Oct. 8" }, "uris" : [ "http://www.mendeley.com/documents/?uuid=209fb2c0-6e4a-41e0-a54c-e06ae8eed532" ] } ], "mendeley" : { "formattedCitation" : "&lt;sup&gt;[57]&lt;/sup&gt;", "manualFormatting" : "[65", "plainTextFormattedCitation" : "[57]", "previouslyFormattedCitation" : "&lt;sup&gt;[6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65</w:t>
      </w:r>
      <w:r w:rsidRPr="002D6713">
        <w:rPr>
          <w:rFonts w:ascii="Book Antiqua" w:hAnsi="Book Antiqua" w:cs="Arial"/>
          <w:sz w:val="24"/>
          <w:szCs w:val="24"/>
          <w:lang w:val="en-US"/>
        </w:rPr>
        <w:fldChar w:fldCharType="end"/>
      </w:r>
      <w:r w:rsidRPr="002D6713">
        <w:rPr>
          <w:rFonts w:ascii="Book Antiqua" w:hAnsi="Book Antiqua" w:cs="Arial"/>
          <w:sz w:val="24"/>
          <w:szCs w:val="24"/>
          <w:vertAlign w:val="superscript"/>
          <w:lang w:val="en-US"/>
        </w:rPr>
        <w:t>,</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jso.22098", "ISBN" : "1096-9098 (Electronic)\\n0022-4790 (Linking)", "ISSN" : "00224790", "PMID" : "21952834", "abstract" : "BACKGROUND: To assess the value of laparoscopy-assisted distal gastrectomy with D2 dissection for treatment of gastric cancer.\\n\\nMETHODS: We collected studies that have compared laparoscopy-assisted distal gastrectomy (LADG) and open distal gastrectomy (ODG) with D2 dissection for treatment of gastric cancer in the past 15 years. Data of interest for LADG and ODG were subjected to meta-analysis using a fixed-effect and random-effect model.\\n\\nRESULTS: We analyzed 8 studies that included 1,065 patients. There were significant differences in operating time, blood loss, time to first flatus and first eating, postoperative hospital stay, and postoperative complications between the LADG and ODG groups. Compared with the ODG group, blood loss and complications in the LADG group decreased, time to recovery of gastrointestinal function and hospitalization period were shorter, but operating time was longer. There were no significant differences in the number of harvested lymph nodes, mortality, and rate of recurrence between the groups.\\n\\nCONCLUSIONS: Compared with ODG, LADG with D2 dissection has the advantages of minimal invasion, faster recovery, and fewer complications, and it can achieve the same degree of radicality and short-term prognosis as ODG. The drawbacks are that the operating time is slightly longer and long-term prognosis is not clear.", "author" : [ { "dropping-particle" : "", "family" : "Ding", "given" : "Jie", "non-dropping-particle" : "", "parse-names" : false, "suffix" : "" }, { "dropping-particle" : "", "family" : "Liao", "given" : "Guo Qing", "non-dropping-particle" : "", "parse-names" : false, "suffix" : "" }, { "dropping-particle" : "", "family" : "Liu", "given" : "He Li", "non-dropping-particle" : "", "parse-names" : false, "suffix" : "" }, { "dropping-particle" : "", "family" : "Liu", "given" : "Sheng", "non-dropping-particle" : "", "parse-names" : false, "suffix" : "" }, { "dropping-particle" : "", "family" : "Tang", "given" : "Jing", "non-dropping-particle" : "", "parse-names" : false, "suffix" : "" } ], "container-title" : "Journal of Surgical Oncology", "id" : "ITEM-1", "issue" : "3", "issued" : { "date-parts" : [ [ "2012" ] ] }, "page" : "297-303", "title" : "Meta-analysis of laparoscopy-assisted distal gastrectomy with D2 lymph node dissection for gastric cancer", "type" : "article-journal", "volume" : "105" }, "uris" : [ "http://www.mendeley.com/documents/?uuid=8df41f08-4e79-4aab-82b7-8380ed048d20" ] } ], "mendeley" : { "formattedCitation" : "&lt;sup&gt;[58]&lt;/sup&gt;", "manualFormatting" : "66]", "plainTextFormattedCitation" : "[58]", "previouslyFormattedCitation" : "&lt;sup&gt;[6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6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 surgical approach is not the only parameter that determines the types of or frequency of complications, as well as an acceptable long-term outcome. Other factors such as patient’s age, comorbidities (</w:t>
      </w:r>
      <w:r w:rsidRPr="002D6713">
        <w:rPr>
          <w:rFonts w:ascii="Book Antiqua" w:hAnsi="Book Antiqua" w:cs="Arial"/>
          <w:i/>
          <w:sz w:val="24"/>
          <w:szCs w:val="24"/>
          <w:lang w:val="en-US"/>
        </w:rPr>
        <w:t>e.g.</w:t>
      </w:r>
      <w:r w:rsidRPr="002D6713">
        <w:rPr>
          <w:rFonts w:ascii="Book Antiqua" w:hAnsi="Book Antiqua" w:cs="Arial"/>
          <w:i/>
          <w:sz w:val="24"/>
          <w:szCs w:val="24"/>
          <w:lang w:val="en-US" w:eastAsia="zh-CN"/>
        </w:rPr>
        <w:t>,</w:t>
      </w:r>
      <w:r w:rsidRPr="002D6713">
        <w:rPr>
          <w:rFonts w:ascii="Book Antiqua" w:hAnsi="Book Antiqua" w:cs="Arial"/>
          <w:sz w:val="24"/>
          <w:szCs w:val="24"/>
          <w:lang w:val="en-US"/>
        </w:rPr>
        <w:t xml:space="preserve"> chronic liver disease, chronic renal failure) and additional organ resection have a significant effect on complications and outcom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3-3256-1", "ISSN" : "1432-2218", "PMID" : "24263458", "abstract" : "BACKGROUND: This study aimed to compare the short- and long-term results of minimally invasive surgery (MIS) and open surgery for primary early gastric cancer (EGC) at a single high-volume institution.\\n\\nMETHODS: The clinicopathologic and survival data of primary gastric cancer patients who underwent a minimally invasive radical gastrectomy at Seoul National University Hospital from December 2003 to January 2012 were retrospectively analyzed. For comparison of short-term outcomes, the data for 1,112 patients who underwent a radical open gastrectomy from 2007 to 2011 were collected. For long-term outcome analysis, the data for 962 patients who underwent a radical open gastrectomy from 2004 to 2006 were collected. Because the application of MIS was limited to suspected EGC, the control groups were similarly limited to patients deemed to have EGC as shown by preoperative endoscopy, endoscopic ultrasound, or both.\\n\\nRESULTS: The review of our database identified 1,013 patients who had undergone MIS for gastric cancer. In the short-term outcome analysis, the MIS group showed statistically better results than the open surgery group in terms of postoperative hospital stay (8.7 vs. 11.3 days; p\u00a0&lt;\u00a00.001), estimated blood loss (75.4 vs. 142.3\u00a0ml; p\u00a0&lt;\u00a00.001), and overall complication rate (17.5 vs. 24.4\u00a0%; p\u00a0&lt;\u00a00.001). In the subset analysis of total gastrectomy, the local complication rate was much higher in the MIS group than in the open surgery group. Both uni- and multivariate analyses showed that not only the surgical approach but also age, chronic liver disease, chronic renal disease, and additional organ resection had significant effects on complications. In the long-term outcome analysis, the two groups showed comparable disease-free survival rates.\\n\\nCONCLUSIONS: The use of MIS for EGC showed a shorter operation time, a shorter postoperative hospital stay, and a lower overall complication rate than open surgery but a comparable disease-free survival rate. Total gastrectomy in the MIS group was associated with a higher complication rate than in the open group. Therefore, a new stable surgical technique needs to be established.", "author" : [ { "dropping-particle" : "", "family" : "Oh", "given" : "Seung-Young", "non-dropping-particle" : "", "parse-names" : false, "suffix" : "" }, { "dropping-particle" : "", "family" : "Kwon", "given" : "Sebastianus", "non-dropping-particle" : "", "parse-names" : false, "suffix" : "" }, { "dropping-particle" : "", "family" : "Lee", "given" : "Kyung-Goo", "non-dropping-particle" : "", "parse-names" : false, "suffix" : "" }, { "dropping-particle" : "", "family" : "Suh", "given" : "Yun-Suhk", "non-dropping-particle" : "", "parse-names" : false, "suffix" : "" }, { "dropping-particle" : "", "family" : "Choe", "given" : "Hwi-Nyeong", "non-dropping-particle" : "", "parse-names" : false, "suffix" : "" }, { "dropping-particle" : "", "family" : "Kong", "given" : "Seong-Ho", "non-dropping-particle" : "", "parse-names" : false, "suffix" : "" }, { "dropping-particle" : "", "family" : "Lee", "given" : "Hyuk-Joon", "non-dropping-particle" : "", "parse-names" : false, "suffix" : "" }, { "dropping-particle" : "", "family" : "Kim", "given" : "Woo Ho", "non-dropping-particle" : "", "parse-names" : false, "suffix" : "" }, { "dropping-particle" : "", "family" : "Yang", "given" : "Han-Kwang", "non-dropping-particle" : "", "parse-names" : false, "suffix" : "" } ], "container-title" : "Surgical endoscopy", "id" : "ITEM-1", "issue" : "3", "issued" : { "date-parts" : [ [ "2014" ] ] }, "page" : "789-95", "title" : "Outcomes of minimally invasive surgery for early gastric cancer are comparable with those for open surgery: analysis of 1,013 minimally invasive surgeries at a single institution.", "type" : "article-journal", "volume" : "28" }, "uris" : [ "http://www.mendeley.com/documents/?uuid=38be8d91-9786-498e-bb6d-5fc2191b34a9" ] } ], "mendeley" : { "formattedCitation" : "&lt;sup&gt;[59]&lt;/sup&gt;", "plainTextFormattedCitation" : "[59]", "previouslyFormattedCitation" : "&lt;sup&gt;[6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59]</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In advanced gastric cancer, the total laparoscopic gastrectomy consistently showed the advantages of laparoscopic surgery, having a better short-term outcome than open surgery. Incidence of the short-term complications appears to be correlated with intraoperative blood loss; hence, many studies directed their attention to this parameter. The results in all studies were consistently in favor of the laparoscopic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10120-015-0474-3", "ISBN" : "1012001504", "ISSN" : "1436-3291", "PMID" : "25666184", "author" : [ { "dropping-particle" : "", "family" : "Kunisaki", "given" : "Chikara", "non-dropping-particle" : "", "parse-names" : false, "suffix" : "" }, { "dropping-particle" : "", "family" : "Makino", "given" : "Hirochika", "non-dropping-particle" : "", "parse-names" : false, "suffix" : "" }, { "dropping-particle" : "", "family" : "Takagawa", "given" : "Ryo", "non-dropping-particle" : "", "parse-names" : false, "suffix" : "" }, { "dropping-particle" : "", "family" : "Kimura", "given" : "Jun", "non-dropping-particle" : "", "parse-names" : false, "suffix" : "" }, { "dropping-particle" : "", "family" : "Ota", "given" : "Mitsuyoshi", "non-dropping-particle" : "", "parse-names" : false, "suffix" : "" }, { "dropping-particle" : "", "family" : "Ichikawa", "given" : "Yasushi", "non-dropping-particle" : "", "parse-names" : false, "suffix" : "" }, { "dropping-particle" : "", "family" : "Kosaka", "given" : "Takashi", "non-dropping-particle" : "", "parse-names" : false, "suffix" : "" }, { "dropping-particle" : "", "family" : "Akiyama", "given" : "Hirotoshi", "non-dropping-particle" : "", "parse-names" : false, "suffix" : "" }, { "dropping-particle" : "", "family" : "Endo", "given" : "Itaru", "non-dropping-particle" : "", "parse-names" : false, "suffix" : "" } ], "container-title" : "Gastric Cancer", "id" : "ITEM-1", "issue" : "2", "issued" : { "date-parts" : [ [ "2015" ] ] }, "page" : "218-226", "title" : "A systematic review of laparoscopic total gastrectomy for gastric cancer", "type" : "article-journal", "volume" : "18" }, "uris" : [ "http://www.mendeley.com/documents/?uuid=3eab10c3-a634-44e5-9b15-37f96060c4a3" ] } ], "mendeley" : { "formattedCitation" : "&lt;sup&gt;[60]&lt;/sup&gt;", "plainTextFormattedCitation" : "[60]", "previouslyFormattedCitation" : "&lt;sup&gt;[68]&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6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Concerning the long-term follow-up, the results of laparoscopic surgery were suggested to be similar to open procedure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59/000350884", "ISSN" : "1421-9883", "PMID" : "23867590", "author" : [ { "dropping-particle" : "", "family" : "Lee", "given" : "Hyuk-Joon", "non-dropping-particle" : "", "parse-names" : false, "suffix" : "" }, { "dropping-particle" : "", "family" : "Yang", "given" : "Han-Kwang", "non-dropping-particle" : "", "parse-names" : false, "suffix" : "" } ], "container-title" : "Digestive Surgery", "id" : "ITEM-1", "issue" : "2", "issued" : { "date-parts" : [ [ "2013" ] ] }, "page" : "132-141", "title" : "Laparoscopic Gastrectomy for Gastric Cancer", "type" : "article-journal", "volume" : "30" }, "uris" : [ "http://www.mendeley.com/documents/?uuid=94d67b20-89b1-407e-b7e4-ea6c870f4fc3" ] } ], "mendeley" : { "formattedCitation" : "&lt;sup&gt;[61]&lt;/sup&gt;", "plainTextFormattedCitation" : "[61]", "previouslyFormattedCitation" : "&lt;sup&gt;[6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6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Current clinical evidence showed that laparoscopic gastric surgery is not inferior to open techniques, even in the treatment of advanced gastric cancer, if the surgeon is experienced</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jso.23438", "ISSN" : "00224790", "PMID" : "24115104", "abstract" : "BACKGROUND AND OBJECTIVE: Laparoscopic gastrectomy (LG) for gastric cancer has been adopted to treat both early and locally advanced gastric cancer (AGC), but there are still concerns about its oncologic safety especially in AGC. The purpose of this meta-analysis is to compare the long-term outcomes of LG with those of open gastrectomy (OG) in patients with AGC.\\n\\nMETHODS: The quantitative synthesis of outcomes of studies from three major databases, PubMed, Embase, and the Cochrane Central, was performed using common keywords related to gastric cancer and laparoscopy on July 31, 2012.\\n\\nRESULTS: Ten studies (one randomized controlled trial and nine retrospective cohort studies) with 1,819 participants (960 patients in OG, and 859 patients in LG) were included in the current meta-analysis. Nine studies compared the overall survival rate between LG and OG for AGC, and five studies reported the disease-free survival. There was no statistical difference in overall survival (hazard ratio [HR]: 0.90, 95% confidence interval [CI]: 0.76-1.06, P\u2009=\u20090.22) and disease-free survival (HR: 1.03, 95% CI: 0.76-1.40, P\u2009=\u20090.86) between the two modalities.\\n\\nCONCLUSIONS: The current clinical evidence revealed that there was no evidence that LG is inferior to OG even for AGC if the surgeons have sufficient experience. J. Surg. Oncol. 2013; 108:550-556. \u00a9 2013 Wiley Periodicals, Inc.", "author" : [ { "dropping-particle" : "", "family" : "Choi", "given" : "Yoon Young", "non-dropping-particle" : "", "parse-names" : false, "suffix" : "" }, { "dropping-particle" : "", "family" : "Bae", "given" : "Jung Min", "non-dropping-particle" : "", "parse-names" : false, "suffix" : "" }, { "dropping-particle" : "", "family" : "An", "given" : "Ji Yeong", "non-dropping-particle" : "", "parse-names" : false, "suffix" : "" }, { "dropping-particle" : "", "family" : "Hyung", "given" : "Woo Jin", "non-dropping-particle" : "", "parse-names" : false, "suffix" : "" }, { "dropping-particle" : "", "family" : "Noh", "given" : "Sung Hoon", "non-dropping-particle" : "", "parse-names" : false, "suffix" : "" } ], "container-title" : "Journal of Surgical Oncology", "id" : "ITEM-1", "issue" : "8", "issued" : { "date-parts" : [ [ "2013" ] ] }, "page" : "550-556", "title" : "Laparoscopic gastrectomy for advanced gastric cancer: Are the long-term results comparable with conventional open gastrectomy? A systematic review and meta-analysis", "type" : "article-journal", "volume" : "108" }, "uris" : [ "http://www.mendeley.com/documents/?uuid=ff075e74-aab7-4f8f-beeb-ca75c84338a6" ] } ], "mendeley" : { "formattedCitation" : "&lt;sup&gt;[62]&lt;/sup&gt;", "plainTextFormattedCitation" : "[62]", "previouslyFormattedCitation" : "&lt;sup&gt;[7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6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 laparoscopic gastric resection had acceptable results concerning oncological safet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97/MD.0000000000000454", "ISBN" : "0000000000000", "ISSN" : "0025-7974", "PMID" : "25634185", "author" : [ { "dropping-particle" : "", "family" : "Chen", "given" : "Xin-Zu", "non-dropping-particle" : "", "parse-names" : false, "suffix" : "" }, { "dropping-particle" : "", "family" : "Wen", "given" : "Lei", "non-dropping-particle" : "", "parse-names" : false, "suffix" : "" }, { "dropping-particle" : "", "family" : "Rui", "given" : "Yuan-Yi", "non-dropping-particle" : "", "parse-names" : false, "suffix" : "" }, { "dropping-particle" : "", "family" : "Liu", "given" : "Chao-Xu", "non-dropping-particle" : "", "parse-names" : false, "suffix" : "" }, { "dropping-particle" : "", "family" : "Zhao", "given" : "Qing-Chuan", "non-dropping-particle" : "", "parse-names" : false, "suffix" : "" }, { "dropping-particle" : "", "family" : "Zhou", "given" : "Zong-Guang", "non-dropping-particle" : "", "parse-names" : false, "suffix" : "" }, { "dropping-particle" : "", "family" : "Hu", "given" : "Jian-Kun", "non-dropping-particle" : "", "parse-names" : false, "suffix" : "" } ], "container-title" : "Medicine", "id" : "ITEM-1", "issue" : "4", "issued" : { "date-parts" : [ [ "2015" ] ] }, "page" : "e454", "title" : "Long-term Survival Outcomes of Laparoscopic Versus Open Gastrectomy for Gastric Cancer", "type" : "article-journal", "volume" : "94" }, "uris" : [ "http://www.mendeley.com/documents/?uuid=1e1860b5-65ee-4b1b-ba7a-eac8105ae8e0" ] } ], "mendeley" : { "formattedCitation" : "&lt;sup&gt;[63]&lt;/sup&gt;", "plainTextFormattedCitation" : "[63]", "previouslyFormattedCitation" : "&lt;sup&gt;[7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6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se findings were confirmed in gastric stromal tumors. Laparoscopic surgery was superior to open techniques regarding short-term postoperative outcome without compromising oncological safety and long-term oncological outcom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245/s10434-013-3051-1", "ISBN" : "1043401330511", "ISSN" : "1534-4681", "PMID" : "23793362", "abstract" : "BACKGROUND: This study is a systematic review and meta-analysis that compares the short- and long-term outcomes of laparoscopic gastric resection (LR) versus open gastric resection (OR) for gastric gastrointestinal stromal tumors (GISTs).\\n\\nMETHODS: Comparative studies reporting the outcomes of LR and OR for GIST were reviewed.\\n\\nRESULTS: A total of 11 nonrandomized studies reviewed 765 patients: 381 LR and 384 OR. A higher proportion of high-risk tumors and gastrectomies were in the OR compared with LR (odds ratio, 3.348; 95\u00a0% CI, 1.248-8.983; p\u00a0=\u00a0.016) and (odds ratio, .169; 95\u00a0% CI, .090-.315; p\u00a0&lt;\u00a0.001), respectively. Intraoperative blood loss was significantly lower in the LR group [weighted mean difference (WMD), -86.508\u00a0ml; 95\u00a0% CI, -141.184 to -31.831\u00a0ml; p\u00a0&lt;\u00a0.002]. The LR group was associated with a significantly lower risk of minor complications (odds ratio, .517; 95\u00a0% CI, .277-.965; p\u00a0=\u00a0.038), a decreased postoperative hospital stay (WMD, -3.421\u00a0days; 95\u00a0% CI, -4.737 to -2.104\u00a0days; p\u00a0&lt;\u00a0.001), a shorter time to first flatus (WMD, -1.395\u00a0days; 95\u00a0% CI, -1.655 to -1.135\u00a0days; p\u00a0&lt;\u00a0.001), and shorter time for resumption of oral intake (WMD, -1.887\u00a0days; 95\u00a0% CI, -2.785 to -.989\u00a0days; p\u00a0&lt;\u00a0.001). There was no statistically significant difference between the two groups with regard to operation time (WMD, 5.731\u00a0min; 95\u00a0% CI, -15.354-26.815\u00a0min; p\u00a0=\u00a0.594), rate of major complications (odds ratio, .631; 95\u00a0% CI, .202-1.969; p\u00a0=\u00a0.428), margin positivity (odds ratio, .501; 95\u00a0% CI, .157-1.603; p\u00a0=\u00a0.244), local recurrence rate (odds ratio, .629; 95\u00a0% CI, .208-1.903; p\u00a0=\u00a0.412), recurrence-free survival (RFS) (odds ratio, 1.28; 95\u00a0% CI, .705-2.325; p\u00a0=\u00a0.417), and overall survival (OS) (odds ratio, 1.879; 95\u00a0% CI, .591-5.979; p\u00a0=\u00a0.285).\\n\\nCONCLUSIONS: LR results in superior short-term postoperative outcomes without compromising oncological safety and long-term oncological outcomes compared with OR.", "author" : [ { "dropping-particle" : "", "family" : "Koh", "given" : "Ye-Xin", "non-dropping-particle" : "", "parse-names" : false, "suffix" : "" }, { "dropping-particle" : "", "family" : "Chok", "given" : "Aik-Yong", "non-dropping-particle" : "", "parse-names" : false, "suffix" : "" }, { "dropping-particle" : "", "family" : "Zheng", "given" : "Hui-Li", "non-dropping-particle" : "", "parse-names" : false, "suffix" : "" }, { "dropping-particle" : "", "family" : "Tan", "given" : "Chuen-Seng", "non-dropping-particle" : "", "parse-names" : false, "suffix" : "" }, { "dropping-particle" : "", "family" : "Chow", "given" : "Pierce K H", "non-dropping-particle" : "", "parse-names" : false, "suffix" : "" }, { "dropping-particle" : "", "family" : "Wong", "given" : "Wai-Keong", "non-dropping-particle" : "", "parse-names" : false, "suffix" : "" }, { "dropping-particle" : "", "family" : "Goh", "given" : "Brian K P", "non-dropping-particle" : "", "parse-names" : false, "suffix" : "" } ], "container-title" : "Annals of surgical oncology", "id" : "ITEM-1", "issue" : "11", "issued" : { "date-parts" : [ [ "2013" ] ] }, "page" : "3549-60", "title" : "A systematic review and meta-analysis comparing laparoscopic versus open gastric resections for gastrointestinal stromal tumors of the stomach.", "type" : "article-journal", "volume" : "20" }, "uris" : [ "http://www.mendeley.com/documents/?uuid=07432453-6cb0-49d2-bf3e-e7ada505a3fd" ] } ], "mendeley" : { "formattedCitation" : "&lt;sup&gt;[64]&lt;/sup&gt;", "plainTextFormattedCitation" : "[64]", "previouslyFormattedCitation" : "&lt;sup&gt;[72]&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64]</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Furthermore, these long-term results depended mainly on the tumor itself rather than the performed surgical techniqu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86/1477-7819-12-206", "ISSN" : "1555-9823", "PMID" : "24401515", "abstract" : "We conducted our meta-analysis to compare outcomes between laparoscopic resection and open resection for gastric gastrointestinal stromal tumors (GISTs) from all published comparative studies in the literature. Databases, including PubMed, Embase, Cochrane Library, Ovid, Web of Science, and CNKI, were searched to identify studies comparing outcomes after laparoscopic resection and open resection for gastric GISTs. The meta-analysis was performed by RevMan 5.1. Eleven comparative studies comprising 495 patients were identified. Patients undergoing laparoscopic resection of gastric GISTs were found to have similar operative time (weighted mean difference [WMD], 2.29; 95% confidence interval [CI], -16.01 to 11.43; P = 0.74) and complications rate (odds ratio [OR], 0.76; 95% CI, 0.36 to 1.58; P = 0.46). Less intraoperative blood loss (WMD, -55.91; 95% CI, -90.26 to -21.56; P = 0.001), earlier passing first flatus (WMD, -0.89, 95% CI, -1.60 to -0.18; P = 0.01), earlier having the first liquid diet (WMD, -1.54; 95% CI, -2.44 to -0.64; P = 0.0008), and shorter hospital stay (WMD, -4.25; 95% CI, -5.63 to -2.88; P &lt; 0.00001) were observed in the laparoscopic resection group. The recurrence rate was higher in the group of open resection compared with the group of laparoscopic resection (OR, 0.26; 95% CI, 0.09 to 0.75; P = 0.01). Laparoscopic resection is safe and efficient in the treatment of patients with gastric GISTs as compared with open resection procedure. Laparoscopic resection may be a preferred treatment for gastric GISTs.", "author" : [ { "dropping-particle" : "", "family" : "Chen", "given" : "Qi-Long", "non-dropping-particle" : "", "parse-names" : false, "suffix" : "" }, { "dropping-particle" : "", "family" : "Pan", "given" : "Yu", "non-dropping-particle" : "", "parse-names" : false, "suffix" : "" }, { "dropping-particle" : "", "family" : "Cai", "given" : "Jia-Qin", "non-dropping-particle" : "", "parse-names" : false, "suffix" : "" }, { "dropping-particle" : "", "family" : "Wu", "given" : "Di", "non-dropping-particle" : "", "parse-names" : false, "suffix" : "" }, { "dropping-particle" : "", "family" : "Chen", "given" : "Ke", "non-dropping-particle" : "", "parse-names" : false, "suffix" : "" }, { "dropping-particle" : "", "family" : "Mou", "given" : "Yi-Ping", "non-dropping-particle" : "", "parse-names" : false, "suffix" : "" } ], "container-title" : "World journal of surgical oncology", "id" : "ITEM-1", "issue" : "1", "issued" : { "date-parts" : [ [ "2014" ] ] }, "page" : "206-239", "title" : "Laparoscopic versus open resection for gastric gastrointestinal stromal tumors: a meta-analysis.", "type" : "article-journal", "volume" : "12" }, "uris" : [ "http://www.mendeley.com/documents/?uuid=164668df-ec32-4cb6-af89-8b178fa1594a" ] } ], "mendeley" : { "formattedCitation" : "&lt;sup&gt;[65]&lt;/sup&gt;", "plainTextFormattedCitation" : "[65]", "previouslyFormattedCitation" : "&lt;sup&gt;[7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6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rPr>
      </w:pPr>
      <w:r w:rsidRPr="002D6713">
        <w:rPr>
          <w:rFonts w:ascii="Book Antiqua" w:hAnsi="Book Antiqua" w:cs="Arial"/>
          <w:sz w:val="24"/>
          <w:szCs w:val="24"/>
          <w:lang w:val="en-US"/>
        </w:rPr>
        <w:t xml:space="preserve">The results of robotic gastric surgery are comparable to laparoscopic surgery.  The robotic gastric surgery could be favorably effective considering the increased number of harvested lymph nodes and D2-lymphadenectomy </w:t>
      </w:r>
      <w:r w:rsidRPr="002D6713">
        <w:rPr>
          <w:rFonts w:ascii="Book Antiqua" w:hAnsi="Book Antiqua" w:cs="Arial"/>
          <w:sz w:val="24"/>
          <w:szCs w:val="24"/>
          <w:lang w:val="en-US"/>
        </w:rPr>
        <w:lastRenderedPageBreak/>
        <w:t>in patients with high body mass index</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5-4069-1", "ISBN" : "0046401540691", "ISSN" : "0930-2794", "PMID" : "25631106", "author" : [ { "dropping-particle" : "", "family" : "Lee", "given" : "Juhan", "non-dropping-particle" : "", "parse-names" : false, "suffix" : "" }, { "dropping-particle" : "", "family" : "Kim", "given" : "Yoo-Min", "non-dropping-particle" : "", "parse-names" : false, "suffix" : "" }, { "dropping-particle" : "", "family" : "Woo", "given" : "Yanghee", "non-dropping-particle" : "", "parse-names" : false, "suffix" : "" }, { "dropping-particle" : "", "family" : "Obama", "given" : "Kazutaka", "non-dropping-particle" : "", "parse-names" : false, "suffix" : "" }, { "dropping-particle" : "", "family" : "Noh", "given" : "Sung Hoon", "non-dropping-particle" : "", "parse-names" : false, "suffix" : "" }, { "dropping-particle" : "", "family" : "Hyung", "given" : "Woo Jin", "non-dropping-particle" : "", "parse-names" : false, "suffix" : "" } ], "container-title" : "Surgical Endoscopy", "id" : "ITEM-1", "issued" : { "date-parts" : [ [ "2015" ] ] }, "title" : "Robotic distal subtotal gastrectomy with D2 lymphadenectomy for gastric cancer patients with high body mass index: comparison with conventional laparoscopic distal subtotal gastrectomy with D2 lymphadenectomy", "type" : "article-journal" }, "uris" : [ "http://www.mendeley.com/documents/?uuid=919112a7-abdb-4712-8ac9-61cd283397ad" ] } ], "mendeley" : { "formattedCitation" : "&lt;sup&gt;[66]&lt;/sup&gt;", "plainTextFormattedCitation" : "[66]", "previouslyFormattedCitation" : "&lt;sup&gt;[7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6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Data on the long-term outcome and survival are rare, so randomized clinical trials are required</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suronc.2012.05.004", "ISBN" : "1879-3320 (Electronic)\\n0960-7404 (Linking)", "ISSN" : "09607404", "PMID" : "22789391", "abstract" : "Background: Robotic gastrectomy (RG) for gastric cancer remains controversial. The main aim of this meta-analysis was to compare the safety and efficacy of robotic gastrectomy (RG) and conventional laparoscopic gastrectomy (LG) for gastric cancer. Methods: Literature searches of electronic databases (PubMed, Embase, Cochrane Library Ovid, and Web of Science databases) and manual searches up to December 30, 2011 were performed. Comparative clinical trials were eligible if they reported perioperative outcomes for RG and LG for gastric cancer. Fixed and random effects models were used. The RevMan 5.1 was used for pooled estimates. Results: Three NRCTs enrolling 918 patients (268 in the RG group and 650 in the LG group) were included in the meta-analysis. RG for gastric cancer was associated with a significantly longer operative time (WMD: 68.77, 95% CI: 35.09-102.45; P &lt; 0.0001), but significantly less intraoperative blood loss (WMD: -41.88, 95% CI: -71.62 to -12.14; P = 0.006). We found no significant differences in the number of lymph nodes (WMD: -0.71, 95% CI: -6.78 to 5.36; P = 0.82), overall morbidity (WMD: 0.74, 95% CI: 0.47 to 1.16; P = 0.19), perioperative mortality rates (WMD: 1.80, 95% CI: 0.30 to 10.89; P = 0.52) and length of hospital stay (WMD: 0.42, 95% CI: -1.87 to 0.79; P = 0.42) between the two groups. Conclusions: It may be concluded that RG is a safe and effective alternative to LG and is justifiable under the setting of clinical trials. Additional RCTs that compare RG and LG and investigate the long-term oncological outcomes are required to determine potential advantages or disadvantages of RG. ?? 2012 Elsevier Ltd. All rights reserved.", "author" : [ { "dropping-particle" : "", "family" : "Xiong", "given" : "Binghong", "non-dropping-particle" : "", "parse-names" : false, "suffix" : "" }, { "dropping-particle" : "", "family" : "Ma", "given" : "Li", "non-dropping-particle" : "", "parse-names" : false, "suffix" : "" }, { "dropping-particle" : "", "family" : "Zhang", "given" : "Caiquan", "non-dropping-particle" : "", "parse-names" : false, "suffix" : "" } ], "container-title" : "Surgical Oncology", "id" : "ITEM-1", "issue" : "4", "issued" : { "date-parts" : [ [ "2012" ] ] }, "page" : "274-280", "title" : "Robotic versus laparoscopic gastrectomy for gastric cancer: A meta-analysis of short outcomes", "type" : "article-journal", "volume" : "21" }, "uris" : [ "http://www.mendeley.com/documents/?uuid=338224cc-0ce3-4830-8d2f-9356506e0d41" ] } ], "mendeley" : { "formattedCitation" : "&lt;sup&gt;[67]&lt;/sup&gt;", "plainTextFormattedCitation" : "[67]", "previouslyFormattedCitation" : "&lt;sup&gt;[7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67]</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jc w:val="both"/>
        <w:rPr>
          <w:rFonts w:ascii="Book Antiqua" w:hAnsi="Book Antiqua" w:cs="Arial"/>
          <w:b/>
          <w:sz w:val="24"/>
          <w:szCs w:val="24"/>
          <w:lang w:val="en-US"/>
        </w:rPr>
      </w:pPr>
    </w:p>
    <w:p w:rsidR="002539DD" w:rsidRPr="002D6713" w:rsidRDefault="002539DD" w:rsidP="002D6713">
      <w:pPr>
        <w:spacing w:after="0" w:line="360" w:lineRule="auto"/>
        <w:jc w:val="both"/>
        <w:rPr>
          <w:rFonts w:ascii="Book Antiqua" w:hAnsi="Book Antiqua" w:cs="Arial"/>
          <w:b/>
          <w:i/>
          <w:sz w:val="24"/>
          <w:szCs w:val="24"/>
          <w:lang w:val="en-US"/>
        </w:rPr>
      </w:pPr>
      <w:r w:rsidRPr="002D6713">
        <w:rPr>
          <w:rFonts w:ascii="Book Antiqua" w:hAnsi="Book Antiqua" w:cs="Arial"/>
          <w:b/>
          <w:i/>
          <w:sz w:val="24"/>
          <w:szCs w:val="24"/>
          <w:lang w:val="en-US"/>
        </w:rPr>
        <w:t>Colorectal surgery</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Laparoscopic colorectal surgery is well established as a safe procedure and must be differentiated between the surgical treatment of the benign and malignant disease. The review of current literature shows an ongoing learning curve and an improvement in the management of postoperative care, such as developing fast-track concepts and pathways in “enhanced recovery after surgery” (ERAS). This combination of the surgical procedures (minimally invasive access) reducing major morbidities and standardized postoperative treatment concepts led to a satisfying outcome for patients undergoing colorectal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5-4148-3", "ISBN" : "0046401541483", "ISSN" : "0930-2794", "PMID" : "25801106", "author" : [ { "dropping-particle" : "", "family" : "Spanjersberg", "given" : "W. R.", "non-dropping-particle" : "", "parse-names" : false, "suffix" : "" }, { "dropping-particle" : "", "family" : "Sambeeck", "given" : "J. D. P.", "non-dropping-particle" : "van", "parse-names" : false, "suffix" : "" }, { "dropping-particle" : "", "family" : "Bremers", "given" : "A.", "non-dropping-particle" : "", "parse-names" : false, "suffix" : "" }, { "dropping-particle" : "", "family" : "Rosman", "given" : "C.", "non-dropping-particle" : "", "parse-names" : false, "suffix" : "" }, { "dropping-particle" : "", "family" : "Laarhoven", "given" : "C. J. H. M.", "non-dropping-particle" : "van", "parse-names" : false, "suffix" : "" } ], "container-title" : "Surgical Endoscopy", "id" : "ITEM-1", "issued" : { "date-parts" : [ [ "2015" ] ] }, "title" : "Systematic review and meta-analysis for laparoscopic versus open colon surgery with or without an ERAS programme", "type" : "article-journal" }, "uris" : [ "http://www.mendeley.com/documents/?uuid=a66bcfa3-473d-4e4b-9476-c08056451949" ] } ], "mendeley" : { "formattedCitation" : "&lt;sup&gt;[68]&lt;/sup&gt;", "plainTextFormattedCitation" : "[68]", "previouslyFormattedCitation" : "&lt;sup&gt;[7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68]</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Colorectal cancer patients who underwent laparoscopic surgery within a multimodal rehabilitation protocol experienced the shortest hospital stay and the lowest morbidit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11/codi.12472", "ISSN" : "1463-1318", "PMID" : "24164975", "abstract" : "AIM: The introduction of multimodal or fast track (FT) rehabilitation and laparoscopy in colorectal surgery has improved patient recovery and shortened hospital stay (HS). This study aimed to determine the influence of laparoscopic or open surgery on the postoperative recovery of colorectal cancer patients having a conventional care (CC) or FT protocol in the postoperative period.\\n\\nMETHOD: A multicentre prospective study was controlled with a retrospective group. The prospective group included 300 patients having elective colorectal resection for cancer. The retrospective control group included 201 patients with the same characteristics who were treated before the introduction of the programme. The patients were divided into four groups including laparoscopy + FT, open surgery + FT, laparoscopy + CC, and open surgery + CC. The primary end-points were HS and morbidity. Secondary end-points included mortality and reoperation rates.\\n\\nRESULTS: The overall median HS was 7\u00a0days. The median HS for laparoscopy + FT was 5\u00a0days, open + FT 6\u00a0days, laparoscopy + CC 9\u00a0days and open + CC 10\u00a0days (P\u00a0&lt;\u00a00.001). In the regression model the laparoscopy + FT group had the greatest reduction in HS (P\u00a0&lt;\u00a00.001). A significant reduction in HS was observed in the laparoscopy + FT group compared with laparoscopy + CC (P\u00a0&lt;\u00a00.001). The overall patient morbidity was 30.6%. The logistic regression model adjusted for propensity score showed no statistically significant differences between the study groups regarding all other end-points.\\n\\nCONCLUSION: Colorectal cancer patients who underwent laparoscopic surgery within a multimodal rehabilitation protocol experienced the shortest HS and the lowest morbidity.", "author" : [ { "dropping-particle" : "", "family" : "Esteban", "given" : "F", "non-dropping-particle" : "", "parse-names" : false, "suffix" : "" }, { "dropping-particle" : "", "family" : "Cerdan", "given" : "F J", "non-dropping-particle" : "", "parse-names" : false, "suffix" : "" }, { "dropping-particle" : "", "family" : "Garcia-Alonso", "given" : "M", "non-dropping-particle" : "", "parse-names" : false, "suffix" : "" }, { "dropping-particle" : "", "family" : "Sanz-Lopez", "given" : "R", "non-dropping-particle" : "", "parse-names" : false, "suffix" : "" }, { "dropping-particle" : "", "family" : "Arroyo", "given" : "a", "non-dropping-particle" : "", "parse-names" : false, "suffix" : "" }, { "dropping-particle" : "", "family" : "Ramirez", "given" : "J M", "non-dropping-particle" : "", "parse-names" : false, "suffix" : "" }, { "dropping-particle" : "", "family" : "Moreno", "given" : "C", "non-dropping-particle" : "", "parse-names" : false, "suffix" : "" }, { "dropping-particle" : "", "family" : "Morales", "given" : "R", "non-dropping-particle" : "", "parse-names" : false, "suffix" : "" }, { "dropping-particle" : "", "family" : "Navarro", "given" : "a", "non-dropping-particle" : "", "parse-names" : false, "suffix" : "" }, { "dropping-particle" : "", "family" : "Fuentes", "given" : "M", "non-dropping-particle" : "", "parse-names" : false, "suffix" : "" } ], "container-title" : "Colorectal disease : the official journal of the Association of Coloproctology of Great Britain and Ireland", "id" : "ITEM-1", "issue" : "2", "issued" : { "date-parts" : [ [ "2014" ] ] }, "page" : "134-40", "title" : "A multicentre comparison of a fast track or conventional postoperative protocol following laparoscopic or open elective surgery for colorectal cancer surgery.", "type" : "article-journal", "volume" : "16" }, "uris" : [ "http://www.mendeley.com/documents/?uuid=08975a17-5b10-4ced-a5c7-9e7e79d5a2d3" ] } ], "mendeley" : { "formattedCitation" : "&lt;sup&gt;[69]&lt;/sup&gt;", "plainTextFormattedCitation" : "[69]", "previouslyFormattedCitation" : "&lt;sup&gt;[7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69]</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The general benefits for patients undergoing laparoscopic surgery are the minimal trauma of access, reduced pain, accelerated postoperative return of bowel function, faster return to activity, and better cosmesis. Evidence for potential benefits such as reduced adhesions and a lower rate of incisional hernias was difficult to find</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36/bmj.d8029", "ISSN" : "0959-8138", "PMID" : "22207042", "author" : [ { "dropping-particle" : "", "family" : "Jones", "given" : "O. M.", "non-dropping-particle" : "", "parse-names" : false, "suffix" : "" }, { "dropping-particle" : "", "family" : "Lindsey", "given" : "I.", "non-dropping-particle" : "", "parse-names" : false, "suffix" : "" }, { "dropping-particle" : "", "family" : "Cunningham", "given" : "C.", "non-dropping-particle" : "", "parse-names" : false, "suffix" : "" } ], "container-title" : "Bmj", "id" : "ITEM-1", "issue" : "dec28 2", "issued" : { "date-parts" : [ [ "2011" ] ] }, "page" : "d8029-d8029", "title" : "Laparoscopic colorectal surgery", "type" : "article-journal", "volume" : "343" }, "uris" : [ "http://www.mendeley.com/documents/?uuid=cf73bfd1-3089-4fc6-8011-6d9dde846440" ] } ], "mendeley" : { "formattedCitation" : "&lt;sup&gt;[70]&lt;/sup&gt;", "plainTextFormattedCitation" : "[70]", "previouslyFormattedCitation" : "&lt;sup&gt;[78]&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7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For the ulcerative colitis surgery, the results showed a reduced morbidity in colectomy with a lower mortality in the laparoscopic group compared to open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11/j.1463-1318.2006.00971.x", "ISSN" : "14628910", "PMID" : "16970571", "abstract" : "OBJECTIVE: To assess the safety and feasibility of laparoscopic surgery for patients with ulcerative colitis. METHODS: A search of published studies in English between January 1992 and September 2005 was obtained, using the MEDLINE and PubMed databases and the Cochrane Central Register of Controlled Trials. Two independent assessors reviewed the studies using a standardized protocol. Where raw data, means and standard deviations were available, meta-analysis was performed using the Forest plot review. Studies where medians and ranges were presented were separately analysed. RESULTS: The duration of surgery for laparoscopic and open procedures were similar (weighted mean difference 62.92 min, P = 0.19). Patients were able to tolerate oral intake significantly earlier, with a weighted mean difference of 1.39 days (P = 0.002), but recovery of bowel function was similar (weighted mean difference 0.73 days, P = 0.36). The length of hospital stay was shorter for patients who had undergone laparoscopic surgery, with a weighted mean difference of 2.64 days (P = 0.003). The complication rate was higher in open colectomy, compared to laparoscopic colectomy (67.6%vs 39.7%, P = 0.005). For restorative proctocolectomy, complication rates were comparable between the laparoscopic and open groups (P = 0.25). CONCLUSIONS: The time taken to perform laparoscopic surgery is similar to open surgery. Patients are able to tolerate oral intake earlier, and have a shorter hospitalization. Laparoscopic colectomy was safer compared to the open procedure, but both were equally safe for patients who had restorative proctocolectomy. Thus, laparoscopic surgery for ulcerative colitis is both safe and feasible.", "author" : [ { "dropping-particle" : "", "family" : "Tan", "given" : "J. J Y", "non-dropping-particle" : "", "parse-names" : false, "suffix" : "" }, { "dropping-particle" : "", "family" : "Tjandra", "given" : "Joe J.", "non-dropping-particle" : "", "parse-names" : false, "suffix" : "" } ], "container-title" : "Colorectal Disease", "id" : "ITEM-1", "issue" : "8", "issued" : { "date-parts" : [ [ "2006" ] ] }, "page" : "626-636", "title" : "Laparoscopic surgery for ulcerative colitis - A meta-analysis", "type" : "article-journal", "volume" : "8" }, "uris" : [ "http://www.mendeley.com/documents/?uuid=66efdf69-b3a5-4228-90b0-dacccff686d4" ] } ], "mendeley" : { "formattedCitation" : "&lt;sup&gt;[71]&lt;/sup&gt;", "plainTextFormattedCitation" : "[71]", "previouslyFormattedCitation" : "&lt;sup&gt;[7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7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Surgical treatment of Crohn’s disease showed a trend towards lower rate of wound infections, with a lower rate of reoperation in non-disease related complications in the laparoscopic group</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14651858.CD006956.pub2", "ISSN" : "1469-493X", "PMID" : "21249684", "abstract" : "Crohn's disease (CD) is a chronic inflammatory bowel disease that most commonly involves the terminal ileum and colon (55 percent). Surgical treatment is required in approximately 70 percent of patients. Multiple procedures and repeat operations are required in 30 - 70 percent of all patients (Duepree 2002) but the disease remains incurable.Laparoscopy has gained wide acceptance in gastrointestinal surgery with potential advantages of faster return to normal activity and diet, reduced hospital stay, reduced postoperative pain, better cosmesis (Duepree 2002, Dunker 1998, Milsom 2001, Reissman 1996), improved social and sexual interaction (Albaz 2000) and its use is accepted in benign and malignant colorectal diseases. Laparoscopic surgery offers additional advantage of smaller abdominal fascial wounds, low incidence of hernias, and decreased rate of adhesive small-bowel obstruction (Albaz 2000) compared with conventional surgery reducing the need for non-disease-related surgical procedures in CD population.There are concerns about missing occult segments of disease and critical proximal strictures due to limited tactile ability, earlier recurrence due to possible reduced immune response induced by laparoscopy, technical difficulty due to fragile inflamed bowel and mesentery and the existence of adhesions, fistulas, and abscesses (Uchikoshi 2004). It is therefore important to evaluate the potential benefits and risks of laparoscopic surgery versus open surgery in patients with small bowel CD (Lowney 2005).", "author" : [ { "dropping-particle" : "", "family" : "Dasari", "given" : "Bobby Vm", "non-dropping-particle" : "", "parse-names" : false, "suffix" : "" }, { "dropping-particle" : "", "family" : "McKay", "given" : "Damian", "non-dropping-particle" : "", "parse-names" : false, "suffix" : "" }, { "dropping-particle" : "", "family" : "Gardiner", "given" : "Keith", "non-dropping-particle" : "", "parse-names" : false, "suffix" : "" } ], "container-title" : "Cochrane database of systematic reviews (Online)", "id" : "ITEM-1", "issue" : "1", "issued" : { "date-parts" : [ [ "2011" ] ] }, "page" : "CD006956", "title" : "Laparoscopic versus Open surgery for small bowel Crohn's disease.", "type" : "article-journal" }, "uris" : [ "http://www.mendeley.com/documents/?uuid=7ed0cd35-5417-4c2f-8e08-59986afa07df" ] } ], "mendeley" : { "formattedCitation" : "&lt;sup&gt;[72]&lt;/sup&gt;", "plainTextFormattedCitation" : "[72]", "previouslyFormattedCitation" : "&lt;sup&gt;[8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7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In regard to the perioperative morbidity and convalescence, there is evidence that laparoscopic surgery is favored over open surgery for the treatment of Crohn’s disease. The data on the lower incidence of small bowel obstruction and Crohn’s recurrence following a minimally invasive surgery was of poor qualit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ijsu.2013.11.003", "ISSN" : "17439191", "PMID" : "24246171", "abstract" : "A best evidence topic was constructed according to a structured protocol. The question addressed was whether laparoscopic ileocecal resection for Crohn's disease is associated with higher morbidity rates in comparison to open surgery. From a total of 123 articles, 11 studies provided the best available evidence on this topic. Five observational studies, two randomized trials, three follow up studies and a meta-analysis were identified. The primary author, date and country of publication, study type, patient group characteristics, relevant outcome parameters and results of these papers were tabulated. Perioperative morbidity was either similar between the laparoscopic and the open group, or favored the laparoscopic approach. Convalescence was consistently reported to be shorter in the laparoscopic treatment arm, at cost of longer duration of surgery. Limited evidence suggests lower incidence of small bowel obstruction and disease recurrence for laparoscopy, although follow up data are of poor quality. It may be concluded that laparoscopic ileocecal resection is a safe alternative approach to open surgery for uncomplicated Crohn's disease, provided laparoscopic expertise is available. ?? 2013 Surgical Associates Ltd.", "author" : [ { "dropping-particle" : "", "family" : "Antoniou", "given" : "Stavros a.", "non-dropping-particle" : "", "parse-names" : false, "suffix" : "" }, { "dropping-particle" : "", "family" : "Antoniou", "given" : "George a.", "non-dropping-particle" : "", "parse-names" : false, "suffix" : "" }, { "dropping-particle" : "", "family" : "Koch", "given" : "Oliver O.", "non-dropping-particle" : "", "parse-names" : false, "suffix" : "" }, { "dropping-particle" : "", "family" : "Pointner", "given" : "Rudolph", "non-dropping-particle" : "", "parse-names" : false, "suffix" : "" }, { "dropping-particle" : "", "family" : "Granderath", "given" : "Frank a.", "non-dropping-particle" : "", "parse-names" : false, "suffix" : "" } ], "container-title" : "International Journal of Surgery", "id" : "ITEM-1", "issue" : "1", "issued" : { "date-parts" : [ [ "2014" ] ] }, "page" : "22-25", "publisher" : "Elsevier Ltd", "title" : "Is laparoscopic ileocecal resection a safe option for Crohn's disease? Best evidence topic", "type" : "article-journal", "volume" : "12" }, "uris" : [ "http://www.mendeley.com/documents/?uuid=3cc14664-7888-4e47-811e-ff35fba3263d" ] } ], "mendeley" : { "formattedCitation" : "&lt;sup&gt;[73]&lt;/sup&gt;", "plainTextFormattedCitation" : "[73]", "previouslyFormattedCitation" : "&lt;sup&gt;[8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7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lastRenderedPageBreak/>
        <w:t>A laparoscopic surgical approach to diverticular disease was associated with longer operation time and reduced postoperative pain. In the elective cases, the reported quality of life score and reduced major morbidity rates were superior to open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97/SLA.0b013e3181884923", "ISSN" : "0003-4932", "PMID" : "19092355", "author" : [ { "dropping-particle" : "", "family" : "Jones", "given" : "Oliver M.", "non-dropping-particle" : "", "parse-names" : false, "suffix" : "" }, { "dropping-particle" : "", "family" : "Stevenson", "given" : "Andrew R. L.", "non-dropping-particle" : "", "parse-names" : false, "suffix" : "" }, { "dropping-particle" : "", "family" : "Clark", "given" : "David", "non-dropping-particle" : "", "parse-names" : false, "suffix" : "" }, { "dropping-particle" : "", "family" : "Stitz", "given" : "Russell W.", "non-dropping-particle" : "", "parse-names" : false, "suffix" : "" }, { "dropping-particle" : "", "family" : "Lumley", "given" : "John W.", "non-dropping-particle" : "", "parse-names" : false, "suffix" : "" } ], "container-title" : "Annals of Surgery", "id" : "ITEM-1", "issue" : "6", "issued" : { "date-parts" : [ [ "2008" ] ] }, "page" : "1092-1097", "title" : "Laparoscopic Resection for Diverticular Disease", "type" : "article-journal", "volume" : "248" }, "uris" : [ "http://www.mendeley.com/documents/?uuid=bb476ea4-0cd2-4427-af72-e22c472ba13f" ] } ], "mendeley" : { "formattedCitation" : "&lt;sup&gt;[74]&lt;/sup&gt;", "manualFormatting" : "[82-84]", "plainTextFormattedCitation" : "[74]", "previouslyFormattedCitation" : "&lt;sup&gt;[8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w:t>
      </w:r>
      <w:r w:rsidRPr="002D6713">
        <w:rPr>
          <w:rFonts w:ascii="Book Antiqua" w:hAnsi="Book Antiqua" w:cs="Arial"/>
          <w:noProof/>
          <w:sz w:val="24"/>
          <w:szCs w:val="24"/>
          <w:vertAlign w:val="superscript"/>
          <w:lang w:val="en-US" w:eastAsia="zh-CN"/>
        </w:rPr>
        <w:t>82-</w:t>
      </w:r>
      <w:r w:rsidRPr="002D6713">
        <w:rPr>
          <w:rFonts w:ascii="Book Antiqua" w:hAnsi="Book Antiqua" w:cs="Arial"/>
          <w:noProof/>
          <w:sz w:val="24"/>
          <w:szCs w:val="24"/>
          <w:vertAlign w:val="superscript"/>
          <w:lang w:val="en-US"/>
        </w:rPr>
        <w:t>84]</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 decreased incidence of wound infection, the lower need for blood transfusion, and the lower ileus rates led to acceptance of laparoscopic surgery in treatment of elective cases of recurrent diverticuliti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amjsurg.2009.08.021", "ISBN" : "0044019032850", "ISSN" : "00029610", "PMID" : "20637347", "abstract" : "Background: We performed a meta-analysis of published literature comparing the complications after open and laparoscopic elective sigmoidectomy for diverticular disease. Methods: Electronic databases were searched from January 1991 to March 2009. A systematic review was performed to obtain a summative outcome. Results: Nineteen comparative studies involving 2,383 patients were analyzed. There were 1,014 patients in the laparoscopic group and 1,369 patients in the open group. There was no significant heterogeneity among any of the complications analyzed. Patients in the laparoscopic sigmoid resection group had fewer wound infections (fixed effects model: risk ratio [RR], .54; 95% confidence interval [CI], .36-.80; z, -3.05; P &lt; .01; random effects model: RR, .59; 95% CI, .39-.89; z, -2.54; P &lt; .05), blood transfusions (fixed effects model: RR, .25; 95% CI, .10-.60; z, -3.10; P &lt; .01; random effects model: RR, .28; 95% CI, .11-.68; z, -2.81; P &lt; .01), and ileus rates (fixed effects model: RR, .37; 95% CI, .20-.66; z, -3.34; P = .001; random effects model: RR, .37; 95% CI, .20-.68; z, -3.21; P = .001) compared with open sigmoid resections. No difference was seen for medical complications, need for rehospitalization, and reoperation. Conclusions: Laparoscopic sigmoid resection is safe and has fewer postoperative surgical complications. This approach should be considered for elective cases, however, more randomized controlled trials are required to strengthen the evidence. ?? 2010 Elsevier Inc.", "author" : [ { "dropping-particle" : "", "family" : "Siddiqui", "given" : "Muhammad Rafay Sameem", "non-dropping-particle" : "", "parse-names" : false, "suffix" : "" }, { "dropping-particle" : "", "family" : "Sajid", "given" : "M. S.", "non-dropping-particle" : "", "parse-names" : false, "suffix" : "" }, { "dropping-particle" : "", "family" : "Qureshi", "given" : "S.", "non-dropping-particle" : "", "parse-names" : false, "suffix" : "" }, { "dropping-particle" : "", "family" : "Cheek", "given" : "E.", "non-dropping-particle" : "", "parse-names" : false, "suffix" : "" }, { "dropping-particle" : "", "family" : "Baig", "given" : "M. K.", "non-dropping-particle" : "", "parse-names" : false, "suffix" : "" } ], "container-title" : "American Journal of Surgery", "id" : "ITEM-1", "issue" : "1", "issued" : { "date-parts" : [ [ "2010" ] ] }, "page" : "144-161", "publisher" : "Elsevier Inc.", "title" : "Elective laparoscopic sigmoid resection for diverticular disease has fewer complications than conventional surgery: A meta-analysis", "type" : "article-journal", "volume" : "200" }, "uris" : [ "http://www.mendeley.com/documents/?uuid=39a2fffc-220e-46ae-bf1a-bb13f6c6ea1a" ] } ], "mendeley" : { "formattedCitation" : "&lt;sup&gt;[75]&lt;/sup&gt;", "plainTextFormattedCitation" : "[75]", "previouslyFormattedCitation" : "&lt;sup&gt;[8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7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Although laparoscopy minimized the short-term complication rate, a meta-analysis of randomized clinical trials found 42% morbidity in the elective cases, a worrisome finding</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11/j.1463-1318.2011.02666.x", "ISSN" : "14628910", "PMID" : "2012267303", "abstract" : "Aim A meta-analysis of nonrandomized studies and one randomized trial was conducted to compare laparoscopic surgery with open surgery in the elective treatment of patients with diverticular disease. Method Published randomized and controlled clinical trials that directly compared elective open (OSR) with laparoscopic surgical resection (LSR) in patients with diverticular disease were identified using the Cochrane Central Register of Controlled Trials (CENTRAL), MEDLINE and EMBASE. End-points included 30-day mortality and morbidity and were compared by determining the relative risk ratio, odds ratio, and the absolute effects. Results Eleven nonrandomized studies of 1430 patients were identified and included in the meta-analysis. There was only one randomized study, which included 104 patients. The meta-analysis suggested that elective LSR was a safe and appropriate option for patients with diverticular disease and was associated with lower overall morbidity (P=0.01) and minor complication rate (P=0.008). Conclusion The results of the nonrandomized study generally agreed with those of the randomized study, except for the incidence of minor complications, which was higher in both the LSR and OSR groups of the randomized study. In this study, the high overall morbidity of 42.3% reported in the LSR group is a cause for concern. 2011 The Authors. Colorectal Disease 2011 The Association of Coloproctology of Great Britain and Ireland.", "author" : [ { "dropping-particle" : "", "family" : "Cirocchi", "given" : "R.", "non-dropping-particle" : "", "parse-names" : false, "suffix" : "" }, { "dropping-particle" : "", "family" : "Farinella", "given" : "E.", "non-dropping-particle" : "", "parse-names" : false, "suffix" : "" }, { "dropping-particle" : "", "family" : "Trastulli", "given" : "S.", "non-dropping-particle" : "", "parse-names" : false, "suffix" : "" }, { "dropping-particle" : "", "family" : "Sciannameo", "given" : "F.", "non-dropping-particle" : "", "parse-names" : false, "suffix" : "" }, { "dropping-particle" : "", "family" : "Audisio", "given" : "R. a.", "non-dropping-particle" : "", "parse-names" : false, "suffix" : "" } ], "container-title" : "Colorectal Disease", "id" : "ITEM-1", "issue" : "6", "issued" : { "date-parts" : [ [ "2012" ] ] }, "page" : "671-683", "title" : "Elective sigmoid colectomy for diverticular disease. Laparoscopic vs open surgery: A systematic review", "type" : "article-journal", "volume" : "14" }, "uris" : [ "http://www.mendeley.com/documents/?uuid=330233f8-45c2-4af4-9c54-d8f3367e9afd" ] } ], "mendeley" : { "formattedCitation" : "&lt;sup&gt;[76]&lt;/sup&gt;", "plainTextFormattedCitation" : "[76]", "previouslyFormattedCitation" : "&lt;sup&gt;[8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7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The use of hand-assisted devices led to a decrease of conversion rates without difference in the duration of surgery or complication rates. However, all these studies had methodical limitations, along with the additional cost associated with these device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14651858.CD006585.pub2", "ISBN" : "1469-493X (Electronic)\r1361-6137 (Linking)", "ISSN" : "1469-493X", "PMID" : "20927747", "abstract" : "Laparoscopic surgery for colon disease has been shown to have advantages over the open approach in the perioperative period in terms of shorter hospital stay, decreased analgesic use and a more rapid return of bowel function but provides these benefits at the expense of increased technical difficulty and operative time. Hand assisted surgery which a is a hybrid of open surgery and laparoscopic surgery may offer patients the perioperative advantages of minimally invasive surgery without the technical difficulty and increased operative time associated with the conventional laparoscopic approach. This review compares the benefits and harms of laparoscopic and hand assisted laparoscopic surgery for colon disease.", "author" : [ { "dropping-particle" : "", "family" : "Moloo", "given" : "Husein", "non-dropping-particle" : "", "parse-names" : false, "suffix" : "" }, { "dropping-particle" : "", "family" : "Haggar", "given" : "Fatima", "non-dropping-particle" : "", "parse-names" : false, "suffix" : "" }, { "dropping-particle" : "", "family" : "Coyle", "given" : "Doug", "non-dropping-particle" : "", "parse-names" : false, "suffix" : "" }, { "dropping-particle" : "", "family" : "Hutton", "given" : "Brian", "non-dropping-particle" : "", "parse-names" : false, "suffix" : "" }, { "dropping-particle" : "", "family" : "Duhaime", "given" : "Suleena", "non-dropping-particle" : "", "parse-names" : false, "suffix" : "" }, { "dropping-particle" : "", "family" : "Mamazza", "given" : "Joseph", "non-dropping-particle" : "", "parse-names" : false, "suffix" : "" }, { "dropping-particle" : "", "family" : "Poulin", "given" : "Eric C", "non-dropping-particle" : "", "parse-names" : false, "suffix" : "" }, { "dropping-particle" : "", "family" : "Boushey", "given" : "Robin P", "non-dropping-particle" : "", "parse-names" : false, "suffix" : "" }, { "dropping-particle" : "", "family" : "Grimshaw", "given" : "Jeremy", "non-dropping-particle" : "", "parse-names" : false, "suffix" : "" } ], "container-title" : "Cochrane database of systematic reviews (Online)", "id" : "ITEM-1", "issue" : "10", "issued" : { "date-parts" : [ [ "2010" ] ] }, "page" : "CD006585", "title" : "Hand assisted laparoscopic surgery versus conventional laparoscopy for colorectal surgery.", "type" : "article-journal" }, "uris" : [ "http://www.mendeley.com/documents/?uuid=899efd84-6141-4a12-bbc3-b22625e56747" ] } ], "mendeley" : { "formattedCitation" : "&lt;sup&gt;[77]&lt;/sup&gt;", "plainTextFormattedCitation" : "[77]", "previouslyFormattedCitation" : "&lt;sup&gt;[8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77]</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se findings were less certain in the case of emergency surgery. In generalized peritonitis due to perforated diverticulitis, the approach to drain without resection reduced the incidence of Hartmann’s procedure without increasing morbidity and mortality. This finding may lead to a shift in the management of acute perforated diverticulitis in the futur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bjs.6024", "ISBN" : "1365-2168 (Electronic)\\r0007-1323 (Linking)", "ISSN" : "00071323", "PMID" : "18076019", "abstract" : "BACKGROUND: The standard approach to generalized peritonitis due to perforated diverticulitis involves open surgery and diversion of faecal content. This study assessed the feasibility of laparoscopic peritoneal lavage. METHODS: A prospective multi-institutional study of 100 patients was undertaken. All consenting patients with perforated diverticulitis causing generalized peritonitis underwent attempted laparoscopic peritoneal lavage. The degree of peritonitis, according to the Hinchey grading system, was recorded. Primary endpoints were operative success and resolution of symptoms. RESULTS: Patients had a median age of 62.5 (range 39-94) years, a male : female ratio of 2 : 1 and a median American Society of Anesthesiologists grade of III (range II-V). Eight patients with grade 4 diverticulitis had conversion to an open Hartmann's procedure. The remaining 92 patients were managed by laparoscopic lavage, with morbidity and mortality rates of 4 and 3 per cent respectively. Two patients required postoperative intervention for a pelvic abscess. Only two patients re-presented with diverticulitis at a median follow up of 36 (range 12-84) months. CONCLUSION: Laparoscopic management of perforated diverticulitis with generalized peritonitis is feasible, with a low recurrence risk in the short term.", "author" : [ { "dropping-particle" : "", "family" : "Myers", "given" : "E.", "non-dropping-particle" : "", "parse-names" : false, "suffix" : "" }, { "dropping-particle" : "", "family" : "Hurley", "given" : "M.", "non-dropping-particle" : "", "parse-names" : false, "suffix" : "" }, { "dropping-particle" : "", "family" : "O'Sullivan", "given" : "G. C.", "non-dropping-particle" : "", "parse-names" : false, "suffix" : "" }, { "dropping-particle" : "", "family" : "Kavanagh", "given" : "D.", "non-dropping-particle" : "", "parse-names" : false, "suffix" : "" }, { "dropping-particle" : "", "family" : "Wilson", "given" : "I.", "non-dropping-particle" : "", "parse-names" : false, "suffix" : "" }, { "dropping-particle" : "", "family" : "Winter", "given" : "D. C.", "non-dropping-particle" : "", "parse-names" : false, "suffix" : "" } ], "container-title" : "British Journal of Surgery", "id" : "ITEM-1", "issue" : "1", "issued" : { "date-parts" : [ [ "2008" ] ] }, "page" : "97-101", "title" : "Laparoscopic peritoneal lavage for generalized peritonitis due to perforated diverticulitis", "type" : "article-journal", "volume" : "95" }, "uris" : [ "http://www.mendeley.com/documents/?uuid=c944586d-b984-4d7e-b812-9ce4ec7c74bd" ] } ], "mendeley" : { "formattedCitation" : "&lt;sup&gt;[78]&lt;/sup&gt;", "plainTextFormattedCitation" : "[78]", "previouslyFormattedCitation" : "&lt;sup&gt;[88]&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78]</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jc w:val="both"/>
        <w:rPr>
          <w:rFonts w:ascii="Book Antiqua" w:hAnsi="Book Antiqua" w:cs="Arial"/>
          <w:sz w:val="24"/>
          <w:szCs w:val="24"/>
          <w:lang w:val="en-US"/>
        </w:rPr>
      </w:pPr>
      <w:r w:rsidRPr="002D6713">
        <w:rPr>
          <w:rFonts w:ascii="Book Antiqua" w:hAnsi="Book Antiqua" w:cs="Arial"/>
          <w:sz w:val="24"/>
          <w:szCs w:val="24"/>
          <w:lang w:val="en-US"/>
        </w:rPr>
        <w:t>Natural orifice specimen extraction after colon or sigmoid resection is feasible and seems to have an advantage in minimizing trauma to the abdominal wall by avoiding a small incision for specimen extraction. Current literature, however, shows that this technique is not standardized, and no pooled analysis or meta-analysis is practicable, so evidence in the literature is weak</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11/j.1463-1318.2011.02869.x", "ISSN" : "14628910", "PMID" : "21136110", "abstract" : "Transrectal specimen extraction in laparoscopic sigmoid resection avoids a muscle-split incision for specimen retrieval. A technique for transrectal specimen extraction is described, and the results of a pilot study concerning feasibility are presented.", "author" : [ { "dropping-particle" : "", "family" : "Wolthuis", "given" : "a. M.", "non-dropping-particle" : "", "parse-names" : false, "suffix" : "" }, { "dropping-particle" : "", "family" : "Geluwe", "given" : "B.", "non-dropping-particle" : "Van", "parse-names" : false, "suffix" : "" }, { "dropping-particle" : "", "family" : "Fieuws", "given" : "S.", "non-dropping-particle" : "", "parse-names" : false, "suffix" : "" }, { "dropping-particle" : "", "family" : "Penninckx", "given" : "F.", "non-dropping-particle" : "", "parse-names" : false, "suffix" : "" }, { "dropping-particle" : "", "family" : "D'Hoore", "given" : "a.", "non-dropping-particle" : "", "parse-names" : false, "suffix" : "" } ], "container-title" : "Colorectal Disease", "id" : "ITEM-1", "issue" : "10", "issued" : { "date-parts" : [ [ "2012" ] ] }, "page" : "1183-1188", "title" : "Laparoscopic sigmoid resection with transrectal specimen extraction: A systematic review", "type" : "article-journal", "volume" : "14" }, "uris" : [ "http://www.mendeley.com/documents/?uuid=16f19673-1d11-457d-9a28-0c80b0bd63d5" ] } ], "mendeley" : { "formattedCitation" : "&lt;sup&gt;[79]&lt;/sup&gt;", "plainTextFormattedCitation" : "[79]", "previouslyFormattedCitation" : "&lt;sup&gt;[8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79]</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jc w:val="both"/>
        <w:rPr>
          <w:rFonts w:ascii="Book Antiqua" w:hAnsi="Book Antiqua" w:cs="Arial"/>
          <w:b/>
          <w:sz w:val="24"/>
          <w:szCs w:val="24"/>
          <w:lang w:val="en-US"/>
        </w:rPr>
      </w:pPr>
    </w:p>
    <w:p w:rsidR="002539DD" w:rsidRPr="002D6713" w:rsidRDefault="002539DD" w:rsidP="002D6713">
      <w:pPr>
        <w:spacing w:after="0" w:line="360" w:lineRule="auto"/>
        <w:jc w:val="both"/>
        <w:rPr>
          <w:rFonts w:ascii="Book Antiqua" w:hAnsi="Book Antiqua" w:cs="Arial"/>
          <w:b/>
          <w:i/>
          <w:sz w:val="24"/>
          <w:szCs w:val="24"/>
          <w:lang w:val="en-US"/>
        </w:rPr>
      </w:pPr>
      <w:r w:rsidRPr="002D6713">
        <w:rPr>
          <w:rFonts w:ascii="Book Antiqua" w:hAnsi="Book Antiqua" w:cs="Arial"/>
          <w:b/>
          <w:i/>
          <w:sz w:val="24"/>
          <w:szCs w:val="24"/>
          <w:lang w:val="en-US"/>
        </w:rPr>
        <w:t>Colon cancer</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For colon cancer, the laparoscopic approach is regarded safe and feasible without compromising the oncological outcome. The short-term outcome benefits were lower blood loss, earlier recovery of bowel movement, earlier resumption of oral intake, and reduced hospital stay, as well as lower overall morbidity. The lymph node harvest and results of oncological outcome were </w:t>
      </w:r>
      <w:r w:rsidRPr="002D6713">
        <w:rPr>
          <w:rFonts w:ascii="Book Antiqua" w:hAnsi="Book Antiqua" w:cs="Arial"/>
          <w:sz w:val="24"/>
          <w:szCs w:val="24"/>
          <w:lang w:val="en-US"/>
        </w:rPr>
        <w:lastRenderedPageBreak/>
        <w:t>similar to open surgery. Thus, laparoscopic surgery was considered superior to open surgery in the short-term outcome of colon cancer</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3748/wjg.v20.i13.3680", "ISSN" : "22192840", "PMID" : "24707154", "abstract" : "AIM: To report a meta-analysis of the studies that compared the laparoscopic with the open approach for colon cancer resection.\\n\\nMETHODS: Forty-seven manuscripts were reviewed, 33 of which employed for meta-analysis according to the PRISMA guidelines. The results were differentiated according to the study design (prospective randomized trials vs case-control series) and according to the tumor's location. Outcome measures included: (1) short-term results (operating times, blood losses, bowel function recovery, post-operative pain, return to the oral intake, complications and hospital stay); (2) oncological adequateness (number of nodes harvested in the surgical specimens); and (3) long-term results (including the survivals' rates and incidence of incisional hernias) and (4) costs.\\n\\nRESULTS: Meta-analysis of trials provided evidences in support of the laparoscopic procedures for a several short-term outcomes including: a lower blood loss, an earlier recovery of the bowel function, an earlier return to the oral intake, a shorter hospital stay and a lower morbidity rate. Opposite the operating time has been confirmed shorter in open surgery. The same trend has been reported investigating case-control series and cancer by sites, even though there are some concerns regarding the power of the studies in this latter field due to the small number of trials and the small sample of patients enrolled. The two approaches were comparable regarding the mean number of nodes harvested and long-term results, even though these variables were documented reviewing the literature but were not computable for meta-analysis. The analysis of the costs documented lower costs for the open surgery, however just few studies investigated the incidence of post-operative hernias.\\n\\nCONCLUSION: Laparoscopy is superior for the majority of short-term results. Future studies should better differentiate these approaches on the basis of tumors' location and the post-operative hernias.", "author" : [ { "dropping-particle" : "", "family" : "Lorenzon", "given" : "Laura", "non-dropping-particle" : "", "parse-names" : false, "suffix" : "" }, { "dropping-particle" : "", "family" : "Torre", "given" : "Marco", "non-dropping-particle" : "La", "parse-names" : false, "suffix" : "" }, { "dropping-particle" : "", "family" : "Ziparo", "given" : "Vincenzo", "non-dropping-particle" : "", "parse-names" : false, "suffix" : "" }, { "dropping-particle" : "", "family" : "Montebelli", "given" : "Francesco", "non-dropping-particle" : "", "parse-names" : false, "suffix" : "" }, { "dropping-particle" : "", "family" : "Mercantini", "given" : "Paolo", "non-dropping-particle" : "", "parse-names" : false, "suffix" : "" }, { "dropping-particle" : "", "family" : "Balducci", "given" : "Genoveffa", "non-dropping-particle" : "", "parse-names" : false, "suffix" : "" }, { "dropping-particle" : "", "family" : "Ferri", "given" : "Mario", "non-dropping-particle" : "", "parse-names" : false, "suffix" : "" } ], "container-title" : "World Journal of Gastroenterology", "id" : "ITEM-1", "issue" : "13", "issued" : { "date-parts" : [ [ "2014" ] ] }, "page" : "3680-3692", "title" : "Evidence based medicine and surgical approaches for colon cancer: Evidences, benefits and limitations of the laparoscopic vs open resection", "type" : "article-journal", "volume" : "20" }, "uris" : [ "http://www.mendeley.com/documents/?uuid=bf64cc91-e430-4a63-9bf1-92027815f57a" ] } ], "mendeley" : { "formattedCitation" : "&lt;sup&gt;[80]&lt;/sup&gt;", "plainTextFormattedCitation" : "[80]", "previouslyFormattedCitation" : "&lt;sup&gt;[9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8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Expert opinion in the literature shows a growing acceptance of laparoscopic surgery for treatment of colorectal cancer, which is further supported by the large randomized clinical trial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371/journal.pone.0035292", "ISSN" : "19326203", "PMID" : "22532846", "abstract" : "BACKGROUND: This study sought to synthesize survival outcomes from trials of laparoscopic and open colorectal cancer surgery, and to determine whether expert acceptance of this technology in the literature has parallel cumulative survival evidence.\\n\\nSTUDY DESIGN: A systematic review of randomized trials was conducted. The primary outcome was survival, and meta-analysis of time-to-event data was conducted. Expert opinion in the literature (published reviews, guidelines, and textbook chapters) on the acceptability of laparoscopic colorectal cancer was graded using a 7-point scale. Pooled survival data were correlated in time with accumulating expert opinion scores.\\n\\nRESULTS: A total of 5,800 citations were screened. Of these, 39 publications pertaining to 23 individual trials were retained. As well, 414 reviews were included (28 guidelines, 30 textbook chapters, 20 systematic reviews, 336 narrative reviews). In total, 5,782 patients were randomized to laparoscopic (n = 3,031) and open (n = 2,751) colorectal surgery. Survival data were presented in 16 publications. Laparoscopic surgery was not inferior to open surgery in terms of overall survival (HR = 0.94, 95% CI 0.80, 1.09). Expert opinion in the literature pertaining to the oncologic acceptability of laparoscopic surgery for colon cancer correlated most closely with the publication of large RCTs in 2002-2004. Although increasingly accepted since 2006, laparoscopic surgery for rectal cancer remained controversial.\\n\\nCONCLUSIONS: Laparoscopic surgery for colon cancer is non-inferior to open surgery in terms of overall survival, and has been so since 2004. The majority expert opinion in the literature has considered these two techniques to be equivalent since 2002-2004. Laparoscopic surgery for rectal cancer has been increasingly accepted since 2006, but remains controversial. Knowledge translation efforts in this field appear to have paralleled the accumulation of clinical trial evidence.", "author" : [ { "dropping-particle" : "", "family" : "Martel", "given" : "Guillaume", "non-dropping-particle" : "", "parse-names" : false, "suffix" : "" }, { "dropping-particle" : "", "family" : "Crawford", "given" : "Alyson", "non-dropping-particle" : "", "parse-names" : false, "suffix" : "" }, { "dropping-particle" : "", "family" : "Barkun", "given" : "Jeffrey S.", "non-dropping-particle" : "", "parse-names" : false, "suffix" : "" }, { "dropping-particle" : "", "family" : "Boushey", "given" : "Robin P.", "non-dropping-particle" : "", "parse-names" : false, "suffix" : "" }, { "dropping-particle" : "", "family" : "Ramsay", "given" : "Craig R.", "non-dropping-particle" : "", "parse-names" : false, "suffix" : "" }, { "dropping-particle" : "", "family" : "Fergusson", "given" : "Dean a.", "non-dropping-particle" : "", "parse-names" : false, "suffix" : "" } ], "container-title" : "PLoS ONE", "id" : "ITEM-1", "issue" : "4", "issued" : { "date-parts" : [ [ "2012" ] ] }, "page" : "1-9", "title" : "Expert opinion on laparoscopic surgery for colorectal cancer parallels evidence from a cumulative meta-analysis of randomized controlled trials", "type" : "article-journal", "volume" : "7" }, "uris" : [ "http://www.mendeley.com/documents/?uuid=836e39b1-2487-4ca2-a0af-0da1941c84b9" ] } ], "mendeley" : { "formattedCitation" : "&lt;sup&gt;[81]&lt;/sup&gt;", "plainTextFormattedCitation" : "[81]", "previouslyFormattedCitation" : "&lt;sup&gt;[9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8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Evaluation of the long-term outcomes for non-metastatic colon cancer shows no difference in the occurrence of port site metastasis/wound recurrence, cancer-related mortality, tumor recurrence, or overall mortalit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ctrv.2008.03.011", "ISSN" : "03057372", "PMID" : "18468803", "abstract" : "Background: The aim of this systematic review is to evaluate long-term outcome of laparoscopically assisted versus open surgery for non-metastasised colorectal cancer. Methods: Cochrane library, EMBASE, Pub med and CancerLit were searched for published and unpublished randomised controlled trials. RevMan 4.2 was used for statistical analysis. Results: Twelve trials (3346 patients) reported long-term outcome and were included in the current analyses. No significant differences were found between laparoscopic and open surgery in the occurrence of incisional hernias or the number of reoperations for adhesions (p = 0.32 and 0.30, respectively). Port-site metastases and wound recurrences were rare and no differences in occurrence after laparoscopic and open surgery were observed (p = 0.16). Cancer-related mortality at maximum follow-up was similar after laparoscopic and open surgery (p = 0.15 and 0.16 for colon and rectal cancer, respectively). No significant difference in tumour recurrence after laparoscopic and open surgery for colon cancer was observed (3 RCTs, hazard ratio for tumour recurrence in the laparoscopic group 0.86; 95% CI 0.70-1.08). In colon cancer patients, no significant differences in overall mortality were found (2 RCTs, hazard ratio for overall mortality after laparoscopic surgery 0.86; 95% CI 0.86-1.07). Conclusions: Laparoscopic resection of carcinoma of the colon is associated with a long-term outcome that is similar to that after open colectomy. Laparoscopic surgery for cancer of the upper rectum is feasible, but more randomised trials need to be conducted to assess long-term outcome. ?? 2008.", "author" : [ { "dropping-particle" : "", "family" : "Kuhry", "given" : "Esther", "non-dropping-particle" : "", "parse-names" : false, "suffix" : "" }, { "dropping-particle" : "", "family" : "Schwenk", "given" : "Wolfgang", "non-dropping-particle" : "", "parse-names" : false, "suffix" : "" }, { "dropping-particle" : "", "family" : "Gaupset", "given" : "Robin", "non-dropping-particle" : "", "parse-names" : false, "suffix" : "" }, { "dropping-particle" : "", "family" : "Romild", "given" : "Ulla", "non-dropping-particle" : "", "parse-names" : false, "suffix" : "" }, { "dropping-particle" : "", "family" : "Bonjer", "given" : "Jaap", "non-dropping-particle" : "", "parse-names" : false, "suffix" : "" } ], "container-title" : "Cancer Treatment Reviews", "id" : "ITEM-1", "issue" : "6", "issued" : { "date-parts" : [ [ "2008" ] ] }, "page" : "498-504", "publisher" : "Elsevier Ltd", "title" : "Long-term outcome of laparoscopic surgery for colorectal cancer: A cochrane systematic review of randomised controlled trials", "type" : "article-journal", "volume" : "34" }, "uris" : [ "http://www.mendeley.com/documents/?uuid=75e11f7c-e72e-48d7-9ddc-f5647ad1542b" ] } ], "mendeley" : { "formattedCitation" : "&lt;sup&gt;[82]&lt;/sup&gt;", "plainTextFormattedCitation" : "[82]", "previouslyFormattedCitation" : "&lt;sup&gt;[92]&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8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Considering the anatomical circumstances and the oncological outcome, complete mesocolic excision is also recommended in the minimally invasive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384-013-1818-2", "ISSN" : "14321262", "PMID" : "24477788", "abstract" : "BACKGROUND: It has been evident for a while that the result after resection for colon cancer may not have been optimal. Several years ago, this was showed by some leading surgeons in the USA but a concept of improving results was not consistently pursued. Later, surgeons in Europe and Japan have increasingly adopted the more radical principle of complete mesocolic excision (CME) as the optimal approach for colon cancer. The concept of CME is a similar philosophy to that of total mesorectal excision for rectal cancer and precise terminology and optimal surgery are key factors.\\n\\nMETHOD: There are three essential components to CME. The main component involves a dissection between the mesenteric plane and the parietal fascia and removal of the mesentery within a complete envelope of mesenteric fascia and visceral peritoneum that contains all lymph nodes draining the tumour area (Hohenberger et al., Colorectal Disease 11:354-365, 2009; West et al., J Clin Oncol 28:272-278, 2009). The second component is a central vascular tie to completely remove all lymph nodes in the central (vertical) direction. The third component is resection of an adequate length of bowel to remove involved pericolic lymph nodes in the longitudinal direction.\\n\\nRESULT: The oncological rationale for CME and various technical aspects of the surgical management will be explored.\\n\\nCONCLUSION: The consensus conference agreed that there are sound oncological hypotheses for a more radical approach than has been common up to now. However, this may not necessarily apply in early stages of the tumour stage. Laparoscopic resection appears to be equally well suited for resection as open surgery.", "author" : [ { "dropping-particle" : "", "family" : "S\u00f8ndenaa", "given" : "K.", "non-dropping-particle" : "", "parse-names" : false, "suffix" : "" }, { "dropping-particle" : "", "family" : "Quirke", "given" : "P.", "non-dropping-particle" : "", "parse-names" : false, "suffix" : "" }, { "dropping-particle" : "", "family" : "Hohenberger", "given" : "W.", "non-dropping-particle" : "", "parse-names" : false, "suffix" : "" }, { "dropping-particle" : "", "family" : "Sugihara", "given" : "K.", "non-dropping-particle" : "", "parse-names" : false, "suffix" : "" }, { "dropping-particle" : "", "family" : "Kobayashi", "given" : "H.", "non-dropping-particle" : "", "parse-names" : false, "suffix" : "" }, { "dropping-particle" : "", "family" : "Kessler", "given" : "H.", "non-dropping-particle" : "", "parse-names" : false, "suffix" : "" }, { "dropping-particle" : "", "family" : "Brown", "given" : "G.", "non-dropping-particle" : "", "parse-names" : false, "suffix" : "" }, { "dropping-particle" : "", "family" : "Tudyka", "given" : "V.", "non-dropping-particle" : "", "parse-names" : false, "suffix" : "" }, { "dropping-particle" : "", "family" : "D'Hoore", "given" : "a.", "non-dropping-particle" : "", "parse-names" : false, "suffix" : "" }, { "dropping-particle" : "", "family" : "Kennedy", "given" : "R. H.", "non-dropping-particle" : "", "parse-names" : false, "suffix" : "" }, { "dropping-particle" : "", "family" : "West", "given" : "N. P.", "non-dropping-particle" : "", "parse-names" : false, "suffix" : "" }, { "dropping-particle" : "", "family" : "Kim", "given" : "S. H.", "non-dropping-particle" : "", "parse-names" : false, "suffix" : "" }, { "dropping-particle" : "", "family" : "Heald", "given" : "R.", "non-dropping-particle" : "", "parse-names" : false, "suffix" : "" }, { "dropping-particle" : "", "family" : "Storli", "given" : "K. E.", "non-dropping-particle" : "", "parse-names" : false, "suffix" : "" }, { "dropping-particle" : "", "family" : "Nesbakken", "given" : "a.", "non-dropping-particle" : "", "parse-names" : false, "suffix" : "" }, { "dropping-particle" : "", "family" : "Moran", "given" : "B.", "non-dropping-particle" : "", "parse-names" : false, "suffix" : "" } ], "container-title" : "International Journal of Colorectal Disease", "id" : "ITEM-1", "issue" : "4", "issued" : { "date-parts" : [ [ "2014" ] ] }, "page" : "419-428", "title" : "The rationale behind complete mesocolic excision (CME) and a central vascular ligation for colon cancer in open and laparoscopic surgery: Proceedings of a consensus conference", "type" : "article-journal", "volume" : "29" }, "uris" : [ "http://www.mendeley.com/documents/?uuid=8ff18ef2-cf22-4e3f-ac1f-2bbf5dcdeb90" ] } ], "mendeley" : { "formattedCitation" : "&lt;sup&gt;[83]&lt;/sup&gt;", "plainTextFormattedCitation" : "[83]", "previouslyFormattedCitation" : "&lt;sup&gt;[9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8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For the right hemicolectomy, in regard to the benign and malignant disease, the intraoperative and postoperative results were favorable for the laparoscopic group. There was no difference between the laparoscopic treatment and open surgery in regard to the short-term oncological outcome, including lymph node harvest and length of specimen, and the long-term oncological outcom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11/j.1463-1318.2012.03054.x", "ISBN" : "1463-1318 (Electronic)\\r1462-8910 (Linking)", "ISSN" : "14628910", "PMID" : "22540533", "abstract" : "AIM: The aim of this systematic review was to compare laparoscopic and/or laparoscopic-assisted right colectomy (LRC) with open right colectomy (ORC). Many randomized clinical trial have shown that laparoscopic colectomy benefits patients with improved short-term outcomes and comparable overall survival in respect to the open approach. These results, however, could not be applied to right colectomy owing to its wide range of resection and more complicated vascular regional anatomy. METHOD: We performed a meta-analysis of the literature in order to compare LRC vs ORC by examining 21 end-points including operative and recovery outcomes, early postoperative mortality and morbidity, and oncological parameters. A subgroup analysis of patients undergoing right colectomy for cancer was carried out. The meta-analysis was conducted following all aspects of the Cochrane Handbook for systematic reviews and Preferred Reporting Items for Systematic Reviews and Metanalysis (PRISMA) statement. The search strategies were developed using the following electronic databases: PubMed, EMBASE, OVID, Medline, Cochrane Database of Systematic Reviews, EBM reviews and CINAHL until March 2011. We included randomized and non randomized studies that compared the LRC vs ORC for benign disease and malignant neoplasm irrespective of publication status. Only studies in English, French, German, Spanish and Italian languages were considered for inclusion. Emergency right colectomies were excluded. To perform the statistical analysis we used the odds ratio (OR) for categorical variables and the weighted mean difference (WMD) for continuous variables. An intention-to-treat analysis was performed. RESULTS: Seventeen studies, 15 nonrandomized clinical trials and two randomized clinical trials, involving a total of 1489 patients, were identified. The mean operative time was longer in the group of patients undergoing LRC [weighted mean difference (WMD) = 37.94, 95% CI: 25.01 to 50.88; P &lt; 0.00001]. Intra-operative blood loss (WMD = -96.61; 95% CI: -150.68 to -42.54; P = 0.0005), length of hospital stay (WMD = -2.29; 95% CI: -3.96 to -0.63; P = 0.007) and short-term postoperative morbidity (OR = 0.64; 95% CI: 0.49 to 0.83; P = 0.0009) were significantly in favour of LRC. CONCLUSION: Laparoscopic-assisted right colectomy results in less blood loss, a shorter length of hospital stay and lower postoperative short-term morbidity compared with ORC.", "author" : [ { "dropping-particle" : "", "family" : "Rondelli", "given" : "F.", "non-dropping-particle" : "", "parse-names" : false, "suffix" : "" }, { "dropping-particle" : "", "family" : "Trastulli", "given" : "S.", "non-dropping-particle" : "", "parse-names" : false, "suffix" : "" }, { "dropping-particle" : "", "family" : "Avenia", "given" : "N.", "non-dropping-particle" : "", "parse-names" : false, "suffix" : "" }, { "dropping-particle" : "", "family" : "Schillaci", "given" : "G.", "non-dropping-particle" : "", "parse-names" : false, "suffix" : "" }, { "dropping-particle" : "", "family" : "Cirocchi", "given" : "R.", "non-dropping-particle" : "", "parse-names" : false, "suffix" : "" }, { "dropping-particle" : "", "family" : "Gull\u00e0", "given" : "N.", "non-dropping-particle" : "", "parse-names" : false, "suffix" : "" }, { "dropping-particle" : "", "family" : "Mariani", "given" : "E.", "non-dropping-particle" : "", "parse-names" : false, "suffix" : "" }, { "dropping-particle" : "", "family" : "Bistoni", "given" : "G.", "non-dropping-particle" : "", "parse-names" : false, "suffix" : "" }, { "dropping-particle" : "", "family" : "Noya", "given" : "G.", "non-dropping-particle" : "", "parse-names" : false, "suffix" : "" } ], "container-title" : "Colorectal Disease", "id" : "ITEM-1", "issue" : "8", "issued" : { "date-parts" : [ [ "2012" ] ] }, "page" : "447-469", "title" : "Is laparoscopic right colectomy more effective than open resection? A meta-analysis of randomized and nonrandomized studies", "type" : "article-journal", "volume" : "14" }, "uris" : [ "http://www.mendeley.com/documents/?uuid=ec2a9ad3-2cbe-42d5-90fa-6c75f82d9118" ] } ], "mendeley" : { "formattedCitation" : "&lt;sup&gt;[84]&lt;/sup&gt;", "plainTextFormattedCitation" : "[84]", "previouslyFormattedCitation" : "&lt;sup&gt;[9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84]</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In transverse colon tumors, the evidence is not as clear as in other types of colorectal cancer. The benefits of the laparoscopic approach have been demonstrated; however, the data need to be interpreted with caution due to the heterogeneity in the included studie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4-3634-3", "ISSN" : "0930-2794", "PMID" : "24962859", "author" : [ { "dropping-particle" : "", "family" : "Chand", "given" : "M.", "non-dropping-particle" : "", "parse-names" : false, "suffix" : "" }, { "dropping-particle" : "", "family" : "Siddiqui", "given" : "M. R. S.", "non-dropping-particle" : "", "parse-names" : false, "suffix" : "" }, { "dropping-particle" : "", "family" : "Rasheed", "given" : "S.", "non-dropping-particle" : "", "parse-names" : false, "suffix" : "" }, { "dropping-particle" : "", "family" : "Brown", "given" : "G.", "non-dropping-particle" : "", "parse-names" : false, "suffix" : "" }, { "dropping-particle" : "", "family" : "Tekkis", "given" : "P.", "non-dropping-particle" : "", "parse-names" : false, "suffix" : "" }, { "dropping-particle" : "", "family" : "Parvaiz", "given" : "A.", "non-dropping-particle" : "", "parse-names" : false, "suffix" : "" }, { "dropping-particle" : "", "family" : "Qureshi", "given" : "T.", "non-dropping-particle" : "", "parse-names" : false, "suffix" : "" } ], "container-title" : "Surgical Endoscopy", "id" : "ITEM-1", "issue" : "12", "issued" : { "date-parts" : [ [ "2014" ] ] }, "page" : "3263-3272", "title" : "A systematic review and meta-analysis evaluating the role of laparoscopic surgical resection of transverse colon tumours", "type" : "article-journal", "volume" : "28" }, "uris" : [ "http://www.mendeley.com/documents/?uuid=c891774a-4c03-4ddb-ab5b-c3c04606663b" ] } ], "mendeley" : { "formattedCitation" : "&lt;sup&gt;[85]&lt;/sup&gt;", "plainTextFormattedCitation" : "[85]", "previouslyFormattedCitation" : "&lt;sup&gt;[9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8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For long-term survival following laparoscopic colectomy, there was no difference in the overall survival between the laparoscopic group and open surgery. Large randomized controlled trials (excluding transverse colon cancer) demonstrated that laparoscopic surgery was not inferior to open surgery in the long-term oncological outcome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11/codi.12483", "ISSN" : "1463-1318", "PMID" : "24206016", "abstract" : "AIM: Large randomized clinical trials comparing long-term survival after laparoscopic and open colectomy for large bowel cancer show equivalence, but meaningful analysis of data by stage has not been possible due to the small numbers of patients in individual trials. The aim of this meta-analysis was to improve statistical power by combining data to enable assessment of survival for individual stages.\\n\\nMETHOD: A systematic review and meta-analysis was conducted through a computerized search of all randomized controlled trials comparing open and laparoscopic surgery for large bowel cancer. Overall survival data were analysed and subgroup analysis was performed for cancer of Stages I-III.\\n\\nRESULTS: Five trials (3152 patients) were included. Overall survival was equivalent (hazard ration 0.93; 95% confidence interval 0.80-1.07). With each of the cancer stages, I-III, there was no difference in 5-year survival. There was, however, a nonsignificant trend in favour of open surgery in the subgroup analysis of Stage II patients.\\n\\nCONCLUSION: Laparoscopic-assisted surgery for colon cancer is equivalent to open surgery with respect to long-term survival although there may be a difference for Stage II cancer.", "author" : [ { "dropping-particle" : "", "family" : "Theophilus", "given" : "M", "non-dropping-particle" : "", "parse-names" : false, "suffix" : "" }, { "dropping-particle" : "", "family" : "Platell", "given" : "C", "non-dropping-particle" : "", "parse-names" : false, "suffix" : "" }, { "dropping-particle" : "", "family" : "Spilsbury", "given" : "K", "non-dropping-particle" : "", "parse-names" : false, "suffix" : "" } ], "container-title" : "Colorectal disease : the official journal of the Association of Coloproctology of Great Britain and Ireland", "id" : "ITEM-1", "issue" : "3", "issued" : { "date-parts" : [ [ "2014" ] ] }, "page" : "O75-81", "title" : "Long-term survival following laparoscopic and open colectomy for colon cancer: a meta-analysis of randomized controlled trials.", "type" : "article-journal", "volume" : "16" }, "uris" : [ "http://www.mendeley.com/documents/?uuid=b6dca5bf-2dfa-4614-9f27-3c212a5d7105" ] } ], "mendeley" : { "formattedCitation" : "&lt;sup&gt;[86]&lt;/sup&gt;", "plainTextFormattedCitation" : "[86]", "previouslyFormattedCitation" : "&lt;sup&gt;[9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8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re was no significant difference in overall mortality, total recurrence rate, or 5-year disease-free and overall survival</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suronc.2013.03.002", "ISSN" : "09607404", "PMID" : "23643698", "abstract" : "Background: Colon cancer is one of the most common malignant tumors of digestive tract with a rather high incidence rate. Currently, surgery is the only radical therapy for colon cancer, while Laparoscopic colectomy (LAC) has become another focus since studies reported LAC could improve the short-time outcomes and quick recovery of patients compared with open colectomy (OC). However, it's still unclear whether LAC can better improve patients' long-time survival than OC. Objective: We aimed to perform a meta-analysis to answer whether the 5-year recurrence and survival rate after LAC are comparable to those reported after OC in patient with colon cancer. Methods: We searched Cochrane Library, PubMed, Embase, CBM, VIP, and CNKI for relevant studies. The time searched was from the establishment time of the databases to September 15, 2011. At the same time, we searched Google, Medical Martix and Baidu for more studies as well as a hand-search. We limited the language to English and Chinese. Two reviewers independently screened articles to identify randomized controlled trials (RCTs) according to the inclusion and exclusion criteria and assessed the methodological quality of included trials, and then extracted data. Meta-analysis was performed using RevMan5.0. Results: Five RCTs involving 2695 patients reported long-term outcomes based on 5-year data and were included in the analysis. No significant differences between LAC and OC were found in the overall mortality (RR = 0.94; 95% CI (0.82, 1.09); P = 0.23, I2 = 21%), total recurrence rate (RR = 0.94; 95% CI (0.81, 1.10); P = 0.24, I 2 = 27%), 5-year tumor free survival rate (RR = 1.00, 95% CI (0.94, 1.06); P = 0.96, I2 = 0%). and overall 5-year survival (RR = 1.02; 95% CI (0.97, 1.07); P = 0.55, I2 = 0%). Conclusions: This meta-analysis suggests that LAC was as effective and safe as OC for colon cancer. \u00a9 2013 Elsevier Ltd. All rights reserved.", "author" : [ { "dropping-particle" : "", "family" : "Di", "given" : "Baoshan", "non-dropping-particle" : "", "parse-names" : false, "suffix" : "" }, { "dropping-particle" : "", "family" : "Li", "given" : "Yan", "non-dropping-particle" : "", "parse-names" : false, "suffix" : "" }, { "dropping-particle" : "", "family" : "Wei", "given" : "Kongping", "non-dropping-particle" : "", "parse-names" : false, "suffix" : "" }, { "dropping-particle" : "", "family" : "Xiao", "given" : "Xiaojuan", "non-dropping-particle" : "", "parse-names" : false, "suffix" : "" }, { "dropping-particle" : "", "family" : "Shi", "given" : "Jie", "non-dropping-particle" : "", "parse-names" : false, "suffix" : "" }, { "dropping-particle" : "", "family" : "Zhang", "given" : "Yan", "non-dropping-particle" : "", "parse-names" : false, "suffix" : "" }, { "dropping-particle" : "", "family" : "Yang", "given" : "Xiaoqin", "non-dropping-particle" : "", "parse-names" : false, "suffix" : "" }, { "dropping-particle" : "", "family" : "Gao", "given" : "Peng", "non-dropping-particle" : "", "parse-names" : false, "suffix" : "" }, { "dropping-particle" : "", "family" : "Zhang", "given" : "Ke", "non-dropping-particle" : "", "parse-names" : false, "suffix" : "" }, { "dropping-particle" : "", "family" : "Yuan", "given" : "Yuan", "non-dropping-particle" : "", "parse-names" : false, "suffix" : "" }, { "dropping-particle" : "", "family" : "Zhang", "given" : "Dongzhi", "non-dropping-particle" : "", "parse-names" : false, "suffix" : "" }, { "dropping-particle" : "", "family" : "Wei", "given" : "Xiaodong", "non-dropping-particle" : "", "parse-names" : false, "suffix" : "" }, { "dropping-particle" : "", "family" : "Liu", "given" : "Shaoguang", "non-dropping-particle" : "", "parse-names" : false, "suffix" : "" }, { "dropping-particle" : "", "family" : "Wang", "given" : "Jianping", "non-dropping-particle" : "", "parse-names" : false, "suffix" : "" }, { "dropping-particle" : "", "family" : "Wang", "given" : "Xuebing", "non-dropping-particle" : "", "parse-names" : false, "suffix" : "" }, { "dropping-particle" : "", "family" : "Zhang", "given" : "Yingmei", "non-dropping-particle" : "", "parse-names" : false, "suffix" : "" }, { "dropping-particle" : "", "family" : "Cai", "given" : "Hui", "non-dropping-particle" : "", "parse-names" : false, "suffix" : "" } ], "container-title" : "Surgical Oncology", "id" : "ITEM-1", "issue" : "3", "issued" : { "date-parts" : [ [ "2013" ] ] }, "page" : "e39-e43", "publisher" : "Elsevier Ltd", "title" : "Laparoscopic versus open surgery for colon cancer: A meta-analysis of 5-year follow-up outcomes", "type" : "article-journal", "volume" : "22" }, "uris" : [ "http://www.mendeley.com/documents/?uuid=f72d880d-b7d0-4c72-bde4-c1fc85911789" ] } ], "mendeley" : { "formattedCitation" : "&lt;sup&gt;[87]&lt;/sup&gt;", "plainTextFormattedCitation" : "[87]", "previouslyFormattedCitation" : "&lt;sup&gt;[9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87]</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Conversion to open surgery seems to have a worse oncological long-term outcome than completion with laparoscopic surgery or starting with an open </w:t>
      </w:r>
      <w:r w:rsidRPr="002D6713">
        <w:rPr>
          <w:rFonts w:ascii="Book Antiqua" w:hAnsi="Book Antiqua" w:cs="Arial"/>
          <w:sz w:val="24"/>
          <w:szCs w:val="24"/>
          <w:lang w:val="en-US"/>
        </w:rPr>
        <w:lastRenderedPageBreak/>
        <w:t>procedure from the outset. Factors for conversion include higher body mass index, male sex, T3-T4 tumor size, or positive lymph nodal diseas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11/codi.12875", "ISSN" : "14628910", "PMID" : "25524157", "author" : [ { "dropping-particle" : "", "family" : "Clancy", "given" : "Cillian", "non-dropping-particle" : "", "parse-names" : false, "suffix" : "" }, { "dropping-particle" : "", "family" : "O\u2019Leary", "given" : "Donal P", "non-dropping-particle" : "", "parse-names" : false, "suffix" : "" }, { "dropping-particle" : "", "family" : "PhD", "given" : "John P Burke", "non-dropping-particle" : "", "parse-names" : false, "suffix" : "" }, { "dropping-particle" : "", "family" : "Redmond", "given" : "H Paul", "non-dropping-particle" : "", "parse-names" : false, "suffix" : "" }, { "dropping-particle" : "", "family" : "Coffey", "given" : "Calvin", "non-dropping-particle" : "", "parse-names" : false, "suffix" : "" }, { "dropping-particle" : "", "family" : "Kerin", "given" : "Michael J", "non-dropping-particle" : "", "parse-names" : false, "suffix" : "" }, { "dropping-particle" : "", "family" : "Myers", "given" : "Eddie", "non-dropping-particle" : "", "parse-names" : false, "suffix" : "" } ], "container-title" : "Colorectal Disease", "id" : "ITEM-1", "issued" : { "date-parts" : [ [ "2014" ] ] }, "title" : "A meta-analysis to determine the oncological implications of conversion in laparoscopic colorectal cancer surgery", "type" : "article-journal", "volume" : "18" }, "uris" : [ "http://www.mendeley.com/documents/?uuid=5ae34764-c5bf-4455-81a5-dadb6faba651" ] } ], "mendeley" : { "formattedCitation" : "&lt;sup&gt;[88]&lt;/sup&gt;", "plainTextFormattedCitation" : "[88]", "previouslyFormattedCitation" : "&lt;sup&gt;[98]&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88]</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rPr>
      </w:pPr>
      <w:r w:rsidRPr="002D6713">
        <w:rPr>
          <w:rFonts w:ascii="Book Antiqua" w:hAnsi="Book Antiqua" w:cs="Arial"/>
          <w:sz w:val="24"/>
          <w:szCs w:val="24"/>
          <w:lang w:val="en-US"/>
        </w:rPr>
        <w:t>Robotic surgery has short-term outcomes similar to laparoscopic surgery. For blood loss, conversion rate, and time to recover bowel function, there were significant findings in favor of robotic surgery compared with laparoscop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86/1477-7819-12-122", "ISSN" : "1477-7819", "PMID" : "24767102", "abstract" : "BACKGROUND: Robotic-assisted laparoscopy is popularly performed for colorectal disease. The objective of this meta-analysis was to compare the safety and efficacy of robotic-assisted colorectal surgery (RCS) and laparoscopic colorectal surgery (LCS) for colorectal disease based on randomized controlled trial studies. METHODS: Literature searches of electronic databases (Pubmed, Web of Science, and Cochrane Library) were performed to identify randomized controlled trial studies that compared the clinical or oncologic outcomes of RCS and LCS. This meta-analysis was performed using the Review Manager (RevMan) software (version 5.2) that is provided by the Cochrane Collaboration. The data used were mean differences and odds ratios for continuous and dichotomous variables, respectively. Fixed-effects or random-effects models were adopted according to heterogeneity. RESULTS: Four randomized controlled trial studies were identified for this meta-analysis. In total, 110 patients underwent RCS, and 116 patients underwent LCS. The results revealed that estimated blood losses (EBLs), conversion rates and times to the recovery of bowel function were significantly reduced following RCS compared with LCS. There were no significant differences in complication rates, lengths of hospital stays, proximal margins, distal margins or harvested lymph nodes between the two techniques. CONCLUSIONS: RCS is a promising technique and is a safe and effective alternative to LCS for colorectal surgery. The advantages of RCS include reduced EBLs, lower conversion rates and shorter times to the recovery of bowel function. Further studies are required to define the financial effects of RCS and the effects of RCS on long-term oncologic outcomes.", "author" : [ { "dropping-particle" : "", "family" : "Liao", "given" : "Guixiang", "non-dropping-particle" : "", "parse-names" : false, "suffix" : "" }, { "dropping-particle" : "", "family" : "Zhao", "given" : "Zhihong", "non-dropping-particle" : "", "parse-names" : false, "suffix" : "" }, { "dropping-particle" : "", "family" : "Lin", "given" : "Shuhui", "non-dropping-particle" : "", "parse-names" : false, "suffix" : "" }, { "dropping-particle" : "", "family" : "Li", "given" : "Rong", "non-dropping-particle" : "", "parse-names" : false, "suffix" : "" }, { "dropping-particle" : "", "family" : "Yuan", "given" : "Yawei", "non-dropping-particle" : "", "parse-names" : false, "suffix" : "" }, { "dropping-particle" : "", "family" : "Du", "given" : "Shasha", "non-dropping-particle" : "", "parse-names" : false, "suffix" : "" }, { "dropping-particle" : "", "family" : "Chen", "given" : "Jiarong", "non-dropping-particle" : "", "parse-names" : false, "suffix" : "" }, { "dropping-particle" : "", "family" : "Deng", "given" : "Haijun", "non-dropping-particle" : "", "parse-names" : false, "suffix" : "" } ], "container-title" : "World journal of surgical oncology", "id" : "ITEM-1", "issue" : "1", "issued" : { "date-parts" : [ [ "2014" ] ] }, "page" : "122-132", "title" : "Robotic-assisted versus laparoscopic colorectal surgery: a meta-analysis of four randomized controlled trials.", "type" : "article-journal", "volume" : "12" }, "uris" : [ "http://www.mendeley.com/documents/?uuid=01dbfe94-99b8-4f31-a921-872e052d4064" ] } ], "mendeley" : { "formattedCitation" : "&lt;sup&gt;[89]&lt;/sup&gt;", "plainTextFormattedCitation" : "[89]", "previouslyFormattedCitation" : "&lt;sup&gt;[9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89]</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jc w:val="both"/>
        <w:rPr>
          <w:rFonts w:ascii="Book Antiqua" w:hAnsi="Book Antiqua" w:cs="Arial"/>
          <w:sz w:val="24"/>
          <w:szCs w:val="24"/>
          <w:lang w:val="en-US"/>
        </w:rPr>
      </w:pPr>
    </w:p>
    <w:p w:rsidR="002539DD" w:rsidRPr="002D6713" w:rsidRDefault="002539DD" w:rsidP="002D6713">
      <w:pPr>
        <w:spacing w:after="0" w:line="360" w:lineRule="auto"/>
        <w:jc w:val="both"/>
        <w:rPr>
          <w:rFonts w:ascii="Book Antiqua" w:hAnsi="Book Antiqua" w:cs="Arial"/>
          <w:b/>
          <w:i/>
          <w:sz w:val="24"/>
          <w:szCs w:val="24"/>
          <w:lang w:val="en-US"/>
        </w:rPr>
      </w:pPr>
      <w:r w:rsidRPr="002D6713">
        <w:rPr>
          <w:rFonts w:ascii="Book Antiqua" w:hAnsi="Book Antiqua" w:cs="Arial"/>
          <w:b/>
          <w:i/>
          <w:sz w:val="24"/>
          <w:szCs w:val="24"/>
          <w:lang w:val="en-US"/>
        </w:rPr>
        <w:t>Rectal surgery</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The current data is insufficient to favor a certain technique over another for treatment of rectal prolapse. Laparoscopic rectopexy had fewer postoperative complications and a shorter hospital stay compared with open surgery. The different rectopexy fixation methods did not differ in their outcome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14651858.CD001758.pub2", "ISBN" : "1469-493X (Electronic)\\r1361-6137 (Linking)", "ISSN" : "1469493X", "PMID" : "18843623", "abstract" : "BACKGROUND: Complete rectal prolapse is a life-style altering disability that commonly affects older people. The range of surgical methods available to correct the underlying pelvic floor defects in complete rectal prolapse suggests that there is no agreement about the choice of the best operation. OBJECTIVES: To determine the effects of surgery on the treatment of rectal prolapse in adults. SEARCH STRATEGY: We searched the Cochrane Incontinence Group Specialised Register (searched 10 January 2008), the Cochrane Colorectal Cancer Group Trials Register (searched 10 January 2008), CENTRAL (Issue 1, 2008), PubMed (1 January 1950 to 10 January 2008) and EMBASE (1 January 1998 to 10 January 2008). The British Journal of Surgery (January 1995 to January 2008) and the Diseases of the Colon and Rectum (January 1995 to January 2008) were specifically hand searched. The proceedings of the Association of Coloproctology meetings held from 1999 to 2007 were perused. Reference lists of all relevant articles were searched for further trials. SELECTION CRITERIA: All randomised or quasi-randomised trials of surgery in the management of adult rectal prolapse. DATA COLLECTION AND ANALYSIS: Three reviewers independently selected studies from the literature searches, assessed the methodological quality of eligible trials and extracted data. The four primary outcome measures were: number of patients with recurrent rectal prolapse, number of patients with residual mucosal prolapse, and number of patients with faecal incontinence or constipation. MAIN RESULTS: Twelve randomised controlled trials including 380 participants were identified and included in this review. One trial compared abdominal with perineal approaches to surgery, three trials compared fixation methods, three trials looked at the effects of lateral ligament division, one trial compared techniques of rectosigmoidectomy, two trials compared laparoscopic with open surgery and two trials compared resection with no resection rectopexy.The heterogeneity of the trial objectives, interventions and outcomes made analysis difficult. Many review objectives were covered by only one or two studies with small numbers of participants. With these caveats in mind there is insufficient data to say which of the abdominal and perineal approaches has a better outcome. There were no detectable differences between the methods used for fixation during rectopexy. Division, rather than preservation, of the lateral ligaments was associa\u2026", "author" : [ { "dropping-particle" : "", "family" : "Tou", "given" : "Samson", "non-dropping-particle" : "", "parse-names" : false, "suffix" : "" }, { "dropping-particle" : "", "family" : "Brown", "given" : "Steven R.", "non-dropping-particle" : "", "parse-names" : false, "suffix" : "" }, { "dropping-particle" : "", "family" : "Malik", "given" : "Ali I.", "non-dropping-particle" : "", "parse-names" : false, "suffix" : "" }, { "dropping-particle" : "", "family" : "Nelson", "given" : "Richard L.", "non-dropping-particle" : "", "parse-names" : false, "suffix" : "" } ], "container-title" : "Cochrane Database of Systematic Reviews", "id" : "ITEM-1", "issue" : "4", "issued" : { "date-parts" : [ [ "2008" ] ] }, "title" : "Surgery for complete rectal prolapse in adults", "type" : "article-journal" }, "uris" : [ "http://www.mendeley.com/documents/?uuid=881e0e06-286a-4e45-bab2-6e7329e6cdaf" ] } ], "mendeley" : { "formattedCitation" : "&lt;sup&gt;[90]&lt;/sup&gt;", "plainTextFormattedCitation" : "[90]", "previouslyFormattedCitation" : "&lt;sup&gt;[10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9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Compared with a perineal approach (Delorme procedure), the laparoscopic group had higher overall morbidit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4-3707-3", "ISSN" : "09302794", "PMID" : "25052123", "abstract" : "BACKGROUND: Patients with rectal prolapse often have significant comorbidities that lead surgeons to select a perineal resection for treatment despite a reported higher recurrence rate over abdominal approaches. There is a lack of data to support this practice in the laparoscopic era. The objective of this study was to evaluate if risk-adjusted morbidity of perineal surgery for rectal prolapse is actually lower than laparoscopic surgery.\\n\\nDESIGN: A retrospective review of the American College of Surgeons National Surgical Quality Improvement Program (NSQIP) database as performed for patients undergoing surgical treatment of rectal prolapse between 2005 and 2011. Outcomes were analyzed according to procedure-type: laparoscopic rectopexy (LR), laparoscopic resection/rectopexy (LRR), open rectopexy (OR), open resection/rectopexy (ORR), and perineal resection (PR). A multivariate logistic regression was used to compare risk-adjusted morbidity and mortality between each procedure. Main outcome measures were 30-day morbidity and mortality.\\n\\nRESULTS: Among 3,254 cases sampled, a laparoscopic approach was used in 22\u00a0%, an open abdominal approach in 30\u00a0%, and PR in 48\u00a0%. Patients undergoing PR were older (76) and had a higher ASA (3) compared to laparoscopic (58, 2) and open abdominal procedures (58, 2). Risk-adjusted mortality could not be assessed due to a low overall incidence of mortality (0.01\u00a0%). Overall morbidity was 9.3\u00a0%. ORR was associated with a higher risk-adjusted morbidity compared to PR (OR: 1.89 CI (1.19-2.99), p\u00a0=\u00a00.03). There were no significant differences in risk-adjusted morbidity found between LR and LRR compared to PR (OR 0.44 CI (0.19-1.03), p\u00a0=\u00a00.18; OR 1.55 CI (0.86-2.77), p\u00a0=\u00a00.18). Laparoscopic cases averaged 27\u00a0min longer than open cases (p\u00a0&lt;\u00a00.001).\\n\\nCONCLUSION: Laparoscopic rectal prolapse surgery has comparable morbidity and mortality to perineal surgery. A randomized trial is indicated to validate these findings and to assess recurrence rates and functional outcomes.", "author" : [ { "dropping-particle" : "", "family" : "Young", "given" : "Monica T.", "non-dropping-particle" : "", "parse-names" : false, "suffix" : "" }, { "dropping-particle" : "", "family" : "Jafari", "given" : "Mehraneh D.", "non-dropping-particle" : "", "parse-names" : false, "suffix" : "" }, { "dropping-particle" : "", "family" : "Phelan", "given" : "Michael J.", "non-dropping-particle" : "", "parse-names" : false, "suffix" : "" }, { "dropping-particle" : "", "family" : "Stamos", "given" : "Michael J.", "non-dropping-particle" : "", "parse-names" : false, "suffix" : "" }, { "dropping-particle" : "", "family" : "Mills", "given" : "Steven", "non-dropping-particle" : "", "parse-names" : false, "suffix" : "" }, { "dropping-particle" : "", "family" : "Pigazzi", "given" : "Alessio", "non-dropping-particle" : "", "parse-names" : false, "suffix" : "" }, { "dropping-particle" : "", "family" : "Carmichael", "given" : "Joseph C.", "non-dropping-particle" : "", "parse-names" : false, "suffix" : "" } ], "container-title" : "Surgical Endoscopy", "id" : "ITEM-1", "issued" : { "date-parts" : [ [ "2014" ] ] }, "page" : "607-613", "title" : "Surgical treatments for rectal prolapse: how does a perineal approach compare in the laparoscopic era?", "type" : "article-journal" }, "uris" : [ "http://www.mendeley.com/documents/?uuid=12297a1e-fb3f-41e4-9d2a-1a9b980482b0" ] } ], "mendeley" : { "formattedCitation" : "&lt;sup&gt;[91]&lt;/sup&gt;", "plainTextFormattedCitation" : "[91]", "previouslyFormattedCitation" : "&lt;sup&gt;[10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9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jc w:val="both"/>
        <w:rPr>
          <w:rFonts w:ascii="Book Antiqua" w:hAnsi="Book Antiqua" w:cs="Arial"/>
          <w:sz w:val="24"/>
          <w:szCs w:val="24"/>
          <w:lang w:val="en-US" w:eastAsia="zh-CN"/>
        </w:rPr>
      </w:pPr>
    </w:p>
    <w:p w:rsidR="002539DD" w:rsidRPr="002D6713" w:rsidRDefault="002539DD" w:rsidP="002D6713">
      <w:pPr>
        <w:spacing w:after="0" w:line="360" w:lineRule="auto"/>
        <w:jc w:val="both"/>
        <w:rPr>
          <w:rFonts w:ascii="Book Antiqua" w:hAnsi="Book Antiqua" w:cs="Arial"/>
          <w:b/>
          <w:i/>
          <w:sz w:val="24"/>
          <w:szCs w:val="24"/>
          <w:lang w:val="en-US"/>
        </w:rPr>
      </w:pPr>
      <w:r w:rsidRPr="002D6713">
        <w:rPr>
          <w:rFonts w:ascii="Book Antiqua" w:hAnsi="Book Antiqua" w:cs="Arial"/>
          <w:b/>
          <w:i/>
          <w:sz w:val="24"/>
          <w:szCs w:val="24"/>
          <w:lang w:val="en-US"/>
        </w:rPr>
        <w:t>Rectal cancer</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Rectal cancer laparoscopic surgery has the benefit of minimally invasive access. In the laparoscopic group, blood loss, time to first bowel movement, intake of oral fluids and wound infection were significantly lower after the laparoscopic approach. There were no differences between the laparoscopic approach and the open surgery in terms of complications such as ureter injury, urinary retention, ileus, anastomotic leakage, or an incisional hernia. Oncological outcomes in the short-term and long-term results, such as length of specimen, circumferential resection margin, regional recurrence, port/wound metastasis and distant metastasis, also showed no significant differenc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3892/mco.2014.345", "ISSN" : "2049-9450", "PMID" : "25279204", "author" : [ { "dropping-particle" : "", "family" : "Zhao", "given" : "Jun\u2011Kang", "non-dropping-particle" : "", "parse-names" : false, "suffix" : "" }, { "dropping-particle" : "", "family" : "Chen", "given" : "Nan\u2011Zheng", "non-dropping-particle" : "", "parse-names" : false, "suffix" : "" }, { "dropping-particle" : "", "family" : "Zheng", "given" : "Jian\u2011Bao", "non-dropping-particle" : "", "parse-names" : false, "suffix" : "" }, { "dropping-particle" : "", "family" : "He", "given" : "Sai", "non-dropping-particle" : "", "parse-names" : false, "suffix" : "" }, { "dropping-particle" : "", "family" : "Sun", "given" : "Xue\u2011Jun", "non-dropping-particle" : "", "parse-names" : false, "suffix" : "" } ], "container-title" : "Molecular and Clinical Oncology", "id" : "ITEM-1", "issued" : { "date-parts" : [ [ "2014" ] ] }, "page" : "1097-1102", "title" : "Laparoscopic versus open surgery for rectal cancer: Results of a systematic review and meta\u2011analysis on clinical efficacy", "type" : "article-journal" }, "uris" : [ "http://www.mendeley.com/documents/?uuid=85c825c1-fd65-4335-8bd7-93afbe4a2891" ] } ], "mendeley" : { "formattedCitation" : "&lt;sup&gt;[92]&lt;/sup&gt;", "plainTextFormattedCitation" : "[92]", "previouslyFormattedCitation" : "&lt;sup&gt;[102]&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9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ree-year, 5-year and 10-year disease-free and overall survival was similar between the two treatment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DOI:http://dx.doi.org/10.7314/APJCP.2014.15.22.9985", "ISBN" : "1160501424", "ISSN" : "1873-4626", "PMID" : "24424713", "abstract" : "Background and Aim: Laparoscopic and open rectum surgery for rectal cancer remains controversial. This systematic review compared the short-term and long-term efficiency and complications associated with laparoscopic and open resection for rectal cancer. Materials and Methods: We searched PubMed, Embase, Cochrane Library, ISI Web of Knowledge and the China Biology Medicine Database to identify potential randomized controlled trials from their inception to March 31, 2014 without language restriction. Additional articles were identified from searching bibliographies of retrieved articles. Two reviewers independently assessed the full-text articles according to the pre-specified inclusion and exclusion criteria as well as the methodological quality of included trials. The meta-analysis was performed using RevMan 5.2. Results: A total of 16 randomized controlled trials involving 3,045 participants (laparoscopic group, 1,804 cases; open group, 1,241 cases) were reviewed. Laparoscopic surgery was associated with significantly lower intraoperative blood loss, earlier return of bowel movement and reduced length of hospital stay as compared to open surgery, although with increased operative time. It also showed an obvious advantage for minimizing late complications of adhesion-related bowel obstruction. Importantly, there were no significant differences in other postoperative complications, oncological clearance, 3-year and 5-year or 10 year recurrence and survival rates between two procedures. Conclusions: On the basis of this meta-analysis we conclude that laparoscopic surgery has advantages of earlier postoperative recovery, less blood loss and lower rates of adhesion-related bowel obstruction. In addition, oncological outcome is comparable after laparoscopic and open resection for rectal cancer", "author" : [ { "dropping-particle" : "", "family" : "Zhang", "given" : "Feng-Wa", "non-dropping-particle" : "", "parse-names" : false, "suffix" : "" }, { "dropping-particle" : "", "family" : "Zhou", "given" : "Zhao-Yu", "non-dropping-particle" : "", "parse-names" : false, "suffix" : "" }, { "dropping-particle" : "", "family" : "Wang", "given" : "Hai-Lin", "non-dropping-particle" : "", "parse-names" : false, "suffix" : "" }, { "dropping-particle" : "", "family" : "Zhang", "given" : "Jv-Xia", "non-dropping-particle" : "", "parse-names" : false, "suffix" : "" }, { "dropping-particle" : "", "family" : "Di", "given" : "Bao-Shan", "non-dropping-particle" : "", "parse-names" : false, "suffix" : "" }, { "dropping-particle" : "", "family" : "Huang", "given" : "Wen-Hui", "non-dropping-particle" : "", "parse-names" : false, "suffix" : "" }, { "dropping-particle" : "", "family" : "Yang", "given" : "Ke-Hu", "non-dropping-particle" : "", "parse-names" : false, "suffix" : "" } ], "container-title" : "Asian Pacific Journal of Cancer Prevention", "id" : "ITEM-1", "issue" : "22", "issued" : { "date-parts" : [ [ "2014" ] ] }, "page" : "9985-96", "title" : "Laparoscopic versus open surgery for rectal cancer: a systematic review and meta-analysis of randomized controlled trials", "type" : "article-journal", "volume" : "15" }, "uris" : [ "http://www.mendeley.com/documents/?uuid=cc871ff5-db13-4566-8be6-01f0fed6bcdd" ] } ], "mendeley" : { "formattedCitation" : "&lt;sup&gt;[93]&lt;/sup&gt;", "plainTextFormattedCitation" : "[93]", "previouslyFormattedCitation" : "&lt;sup&gt;[10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9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For early rectal cancer, preoperative staging determines the surgical approach to the rectum. In tumors with good prognostic features and a limited risk of relapse, which can safely be removed while preserving the </w:t>
      </w:r>
      <w:r w:rsidRPr="002D6713">
        <w:rPr>
          <w:rFonts w:ascii="Book Antiqua" w:hAnsi="Book Antiqua" w:cs="Arial"/>
          <w:sz w:val="24"/>
          <w:szCs w:val="24"/>
          <w:lang w:val="en-US"/>
        </w:rPr>
        <w:lastRenderedPageBreak/>
        <w:t>rectum, the endoscopic mucosal resection or a transanal microsurgery can be performed. If local excision is pathologically difficult or risky, a complete total mesorectal excision (TME) must be done. The laparoscopic approach showed a better short-term outcome with a similar oncological outcom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5-4067-3", "ISSN" : "0930-2794", "PMID" : "25609317", "author" : [ { "dropping-particle" : "", "family" : "Morino", "given" : "Mario", "non-dropping-particle" : "", "parse-names" : false, "suffix" : "" }, { "dropping-particle" : "", "family" : "Risio", "given" : "Mauro", "non-dropping-particle" : "", "parse-names" : false, "suffix" : "" }, { "dropping-particle" : "", "family" : "Bach", "given" : "Simon", "non-dropping-particle" : "", "parse-names" : false, "suffix" : "" }, { "dropping-particle" : "", "family" : "Beets-Tan", "given" : "Regina", "non-dropping-particle" : "", "parse-names" : false, "suffix" : "" }, { "dropping-particle" : "", "family" : "Bujko", "given" : "Krzysztof", "non-dropping-particle" : "", "parse-names" : false, "suffix" : "" }, { "dropping-particle" : "", "family" : "Panis", "given" : "Yves", "non-dropping-particle" : "", "parse-names" : false, "suffix" : "" }, { "dropping-particle" : "", "family" : "Quirke", "given" : "Philip", "non-dropping-particle" : "", "parse-names" : false, "suffix" : "" }, { "dropping-particle" : "", "family" : "Rembacken", "given" : "Bjorn", "non-dropping-particle" : "", "parse-names" : false, "suffix" : "" }, { "dropping-particle" : "", "family" : "Rullier", "given" : "Eric", "non-dropping-particle" : "", "parse-names" : false, "suffix" : "" }, { "dropping-particle" : "", "family" : "Saito", "given" : "Yutaka", "non-dropping-particle" : "", "parse-names" : false, "suffix" : "" }, { "dropping-particle" : "", "family" : "Young-Fadok", "given" : "Tonia", "non-dropping-particle" : "", "parse-names" : false, "suffix" : "" }, { "dropping-particle" : "", "family" : "Allaix", "given" : "Marco Ettore", "non-dropping-particle" : "", "parse-names" : false, "suffix" : "" } ], "container-title" : "Surgical Endoscopy", "id" : "ITEM-1", "issued" : { "date-parts" : [ [ "2015" ] ] }, "page" : "755-773", "title" : "Early rectal cancer: the European Association for Endoscopic Surgery (EAES) clinical consensus conference", "type" : "article-journal" }, "uris" : [ "http://www.mendeley.com/documents/?uuid=fff29eab-28aa-40b4-b5e2-c5dc71e51260" ] } ], "mendeley" : { "formattedCitation" : "&lt;sup&gt;[94]&lt;/sup&gt;", "plainTextFormattedCitation" : "[94]", "previouslyFormattedCitation" : "&lt;sup&gt;[10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94]</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Contrary to the findings for colon cancer, the clinical outcome was not worse when a laparoscopic procedure was converted to open surgery in rectal cancer. The conversion had no impact on unplanned hospital readmission or redo surgery, nor on 3-year disease-free survival and local recurrence compared with a laparoscopic procedur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4-3419-8", "ISBN" : "0046401434198", "PMID" : "24515259", "author" : [ { "dropping-particle" : "", "family" : "Keller", "given" : "Deborah S", "non-dropping-particle" : "", "parse-names" : false, "suffix" : "" }, { "dropping-particle" : "", "family" : "Khorgami", "given" : "Zhamak", "non-dropping-particle" : "", "parse-names" : false, "suffix" : "" }, { "dropping-particle" : "", "family" : "Swendseid", "given" : "Brian", "non-dropping-particle" : "", "parse-names" : false, "suffix" : "" }, { "dropping-particle" : "", "family" : "Champagne", "given" : "Bradley J", "non-dropping-particle" : "", "parse-names" : false, "suffix" : "" }, { "dropping-particle" : "", "family" : "Reynolds", "given" : "Harry L", "non-dropping-particle" : "", "parse-names" : false, "suffix" : "" }, { "dropping-particle" : "", "family" : "Stein", "given" : "Sharon L", "non-dropping-particle" : "", "parse-names" : false, "suffix" : "" }, { "dropping-particle" : "", "family" : "Delaney", "given" : "Conor P", "non-dropping-particle" : "", "parse-names" : false, "suffix" : "" } ], "container-title" : "Surgical endoscopy", "id" : "ITEM-1", "issued" : { "date-parts" : [ [ "2014" ] ] }, "page" : "1940-1948", "title" : "Laparoscopic and converted approaches to rectal cancer resection have superior long-term outcomes : a comparative study by operative approach", "type" : "article-journal", "volume" : "28" }, "uris" : [ "http://www.mendeley.com/documents/?uuid=5e533274-f862-487e-8735-af124f46a475" ] } ], "mendeley" : { "formattedCitation" : "&lt;sup&gt;[95]&lt;/sup&gt;", "plainTextFormattedCitation" : "[95]", "previouslyFormattedCitation" : "&lt;sup&gt;[10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9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Minimally invasive TME can also be performed safely and efficiently after neoadjuvant radiochemotherapy, with a rate similar to open surgery for postoperative complications and a comparable rate of positive circumference resection margin</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11605-014-2452-1", "ISBN" : "1160501424", "ISSN" : "1873-4626", "PMID" : "24424713", "abstract" : "BACKGROUND: This meta-analysis aimed to evaluate the short-term and pathological outcomes of laparoscopic surgery (LS) versus open surgery (OS) following neoadjuvant chemoradiotherapy (NCRT) for rectal cancer.\\n\\nMETHODS: PubMed, Embase, Web of Science, Cochrane Library, and Chinese Biomedicine Literature databases were searched for eligible studies published up to July 2013. The rates of postoperative complication, positive circumferential resection margin (CRM), and the number of lymph nodes harvested were evaluated.\\n\\nRESULTS: Three randomized controlled trials (RCTs) and five non-RCTs enrolling 953 patients were included. Compared to OS, LS had similar rate of postoperative complication [odds ratio (OR) 0.86; 95% confidence interval (CI), 0.60 to 1.22], comparable rate of positive CRM (OR 0.41; 95% CI, 0.16 to 1.02), and smaller number of lymph nodes (weighted mean difference -0.8; 95% CI, -1.1 to -0.5). LS also had significantly less blood loss, faster bowel movement recovery, and shorter postoperative hospitalization than those of OS.\\n\\nCONCLUSION: LS is associated with favorable short-term benefits, similar postoperative complication rate, and comparable pathological outcomes for rectal cancer after NCRT compared to OS despite a slight difference in the number of lymph nodes. Additional high-quality studies are needed to validate long-term outcomes of LS following NCRT.", "author" : [ { "dropping-particle" : "", "family" : "Chen", "given" : "Hao", "non-dropping-particle" : "", "parse-names" : false, "suffix" : "" }, { "dropping-particle" : "", "family" : "Zhao", "given" : "Liying", "non-dropping-particle" : "", "parse-names" : false, "suffix" : "" }, { "dropping-particle" : "", "family" : "An", "given" : "Shengli", "non-dropping-particle" : "", "parse-names" : false, "suffix" : "" }, { "dropping-particle" : "", "family" : "Wu", "given" : "Jiaming", "non-dropping-particle" : "", "parse-names" : false, "suffix" : "" }, { "dropping-particle" : "", "family" : "Zou", "given" : "Zhenhong", "non-dropping-particle" : "", "parse-names" : false, "suffix" : "" }, { "dropping-particle" : "", "family" : "Liu", "given" : "Hao", "non-dropping-particle" : "", "parse-names" : false, "suffix" : "" }, { "dropping-particle" : "", "family" : "Li", "given" : "Guoxin", "non-dropping-particle" : "", "parse-names" : false, "suffix" : "" } ], "container-title" : "Journal of gastrointestinal surgery : official journal of the Society for Surgery of the Alimentary Tract", "id" : "ITEM-1", "issue" : "3", "issued" : { "date-parts" : [ [ "2014" ] ] }, "page" : "617-26", "title" : "Laparoscopic versus open surgery following neoadjuvant chemoradiotherapy for rectal cancer: a systematic review and meta-analysis.", "type" : "article-journal", "volume" : "18" }, "uris" : [ "http://www.mendeley.com/documents/?uuid=b1c199d1-dbc5-4241-918a-e0cf0128168a" ] } ], "mendeley" : { "formattedCitation" : "&lt;sup&gt;[96]&lt;/sup&gt;", "plainTextFormattedCitation" : "[96]", "previouslyFormattedCitation" : "&lt;sup&gt;[10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9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Considering postoperative bladder and sexual function in patients undergoing rectal surgery for cancer, there is no difference between the laparoscopic and open surgery group for men in the postoperative ejaculatory and erectile function or bladder function. No difference in the sexual or bladder function between open and laparoscopic surgery was found in women either. Therefore, none of the techniques are superior to the other. Since there is limited data available for these results, they must be viewed with caution</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10151-014-1189-x", "ISBN" : "10.1007/s10151-014-1189-x", "ISSN" : "11236337", "PMID" : "25056719", "abstract" : "There have been conflicting opinions regarding the superiority of open and laparoscopic surgery in preserving bladder and sexual function after rectal cancer surgery. This systematic review and meta-analysis aims to pool the available data comparing the impact of surgical approaches on postoperative sexual and urinary function. A search of Pubmed, Medline, Cochrane and Embase was undertaken and studies from January 2000 to February 2013 were identified. We included, in our meta-analysis, both prospective and retrospective studies that compared laparoscopic surgery and open surgery for rectal cancer. A total of 876 patients undergoing rectal cancer surgery (lap n = 468, open n = 408) were examined. In men, postoperative ejaculatory function and erectile dysfunction evaluated from two studies comprising of 74 patients showed no difference between groups. The rate of overall sexual dysfunction evaluated from five studies comprising of 289 patients revealed a rate of 34 % in both the open and lap groups. Postoperative urinary function evaluated from five studies comprising of 312 patients showed no difference between groups. In women, postoperative sexual and urinary function were evaluated from five studies comprising of 321 patients. Three studies (n = 219) reported no difference in sexual function between groups. Postoperative urinary function evaluated from four studies comprising of 212 patients was found to be comparable. The available data are limited, but suggest that neither form of surgical approach be it laparoscopy or open surgery demonstrate superiority in preservation of sexual and bladder function. Further research into the technical aspects of surgery and evaluating newer minimally invasive technologies such as the robot may prove to be useful in improving functional outcomes of rectal cancer patients.", "author" : [ { "dropping-particle" : "", "family" : "Lim", "given" : "R. S.", "non-dropping-particle" : "", "parse-names" : false, "suffix" : "" }, { "dropping-particle" : "", "family" : "Yang", "given" : "T. X.", "non-dropping-particle" : "", "parse-names" : false, "suffix" : "" }, { "dropping-particle" : "", "family" : "Chua", "given" : "T. C.", "non-dropping-particle" : "", "parse-names" : false, "suffix" : "" } ], "container-title" : "Techniques in Coloproctology", "id" : "ITEM-1", "issued" : { "date-parts" : [ [ "2014" ] ] }, "page" : "993-1002", "title" : "Postoperative bladder and sexual function in patients undergoing surgery for rectal cancer: a systematic review and meta-analysis of laparoscopic versus open resection of rectal cancer", "type" : "article-journal" }, "uris" : [ "http://www.mendeley.com/documents/?uuid=e9121974-3215-427a-873d-650073a6d763" ] } ], "mendeley" : { "formattedCitation" : "&lt;sup&gt;[97]&lt;/sup&gt;", "plainTextFormattedCitation" : "[97]", "previouslyFormattedCitation" : "&lt;sup&gt;[10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97]</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The oncological outcome in laparoscopic surgery was controversial when laparoscopic TME was first introduced. However, the latest results that focus on equivalent oncological outcome prove this topic. The involvement of a circumferential resection margin is equivalent to open TME. Harvest of lymph nodes in the open surgery group was described as slightly higher without having an impact on oncological outcome. In subgroup analysis, there was no difference in R0-resection, distal margin clearance, integrity of the mesorectal fascia, or in local recurrence after 5 years</w:t>
      </w:r>
      <w:r w:rsidRPr="002D6713">
        <w:rPr>
          <w:rFonts w:ascii="Book Antiqua" w:hAnsi="Book Antiqua" w:cs="Arial"/>
          <w:sz w:val="24"/>
          <w:szCs w:val="24"/>
          <w:vertAlign w:val="superscript"/>
          <w:lang w:val="en-US"/>
        </w:rPr>
        <w:fldChar w:fldCharType="begin" w:fldLock="1"/>
      </w:r>
      <w:r w:rsidRPr="002D6713">
        <w:rPr>
          <w:rFonts w:ascii="Book Antiqua" w:hAnsi="Book Antiqua" w:cs="Arial"/>
          <w:sz w:val="24"/>
          <w:szCs w:val="24"/>
          <w:vertAlign w:val="superscript"/>
          <w:lang w:val="en-US"/>
        </w:rPr>
        <w:instrText>ADDIN CSL_CITATION { "citationItems" : [ { "id" : "ITEM-1", "itemData" : { "DOI" : "10.1007/s00464-014-3686-4", "ISBN" : "0046401436864", "ISSN" : "09302794", "PMID" : "25007974", "abstract" : "BACKGROUND: This review of cancer outcomes is based on key literature searches of the medical databases and meta-analysis of short-term benefits of laparoscopy in rectal cancer treatment.\\n\\nMETHODS: We carried out a systematic review of randomized clinical trials (RCTs) and prospective non-randomized controlled trials (non-RCTs) published between January 2000 and September 2013 listed in the MEDLINE and EMBASE databases (PROSPERO Registration number: CRD42013005076). The primary endpoint was clearance of the circumferential resection margin. Meta-analysis was performed using a fixed-effect model, and sensitivity analysis by a random-effect model; subgroup analysis was performed on subsets of patients with extraperitoneal cancer of the rectum. Relative risk (RR) and mean difference (MD) were used as outcome measures.\\n\\nRESULTS: Twenty-seven studies (10,861 patients) met the inclusion criteria; eight were RCTs (2,659 patients). The RCTs reported involvement of the circumferential margin in 7.9\u00a0% of patients who underwent laparoscopic and in 6.9\u00a0% of those undergoing open surgery; the overall RR was 1.00 (95\u00a0% confidence interval 0.73-1.35) with no heterogeneity. Subgroup analysis of patients with extraperitoneal cancer showed equivalent involvement of the circumferential margin in the two treatment groups. Although significantly more lymph nodes were retrieved in the surgical specimen after open surgery, the MD of -0.56 was of marginal clinical significance. The sensitivity and subgroup analyses revealed no other significant differences between laparoscopic and open surgery in the rate of R0 resections, distal margin clearance, mesorectal fascia integrity, or local recurrence at 5\u00a0years.\\n\\nCONCLUSIONS: Based on the evidence from RCTs and non-RCTs, the short-term benefit and oncological adequacy of laparoscopic rectal resection appear to be equivalent to open surgery, with some evidence potentially pointing to comparable long-term outcomes and oncological adequacy in selected patients with primary resectable rectal cancer.", "author" : [ { "dropping-particle" : "", "family" : "Arezzo", "given" : "Alberto", "non-dropping-particle" : "", "parse-names" : false, "suffix" : "" }, { "dropping-particle" : "", "family" : "Passera", "given" : "Roberto", "non-dropping-particle" : "", "parse-names" : false, "suffix" : "" }, { "dropping-particle" : "", "family" : "Salvai", "given" : "Alessandro", "non-dropping-particle" : "", "parse-names" : false, "suffix" : "" }, { "dropping-particle" : "", "family" : "Arolfo", "given" : "Simone", "non-dropping-particle" : "", "parse-names" : false, "suffix" : "" }, { "dropping-particle" : "", "family" : "Allaix", "given" : "Marco Ettore", "non-dropping-particle" : "", "parse-names" : false, "suffix" : "" }, { "dropping-particle" : "", "family" : "Schwarzer", "given" : "Guido", "non-dropping-particle" : "", "parse-names" : false, "suffix" : "" }, { "dropping-particle" : "", "family" : "Morino", "given" : "Mario", "non-dropping-particle" : "", "parse-names" : false, "suffix" : "" } ], "container-title" : "Surgical Endoscopy", "id" : "ITEM-1", "issued" : { "date-parts" : [ [ "2014" ] ] }, "page" : "334-348", "title" : "Laparoscopy for rectal cancer is oncologically adequate: a systematic review and meta-analysis of the literature", "type" : "article-journal" }, "uris" : [ "http://www.mendeley.com/documents/?uuid=e31ab2ce-5a9a-4824-9d01-2ea136abe71e" ] } ], "mendeley" : { "formattedCitation" : "&lt;sup&gt;[98]&lt;/sup&gt;", "manualFormatting" : "[108", "plainTextFormattedCitation" : "[98]", "previouslyFormattedCitation" : "&lt;sup&gt;[108]&lt;/sup&gt;" }, "properties" : { "noteIndex" : 0 }, "schema" : "https://github.com/citation-style-language/schema/raw/master/csl-citation.json" }</w:instrText>
      </w:r>
      <w:r w:rsidRPr="002D6713">
        <w:rPr>
          <w:rFonts w:ascii="Book Antiqua" w:hAnsi="Book Antiqua" w:cs="Arial"/>
          <w:sz w:val="24"/>
          <w:szCs w:val="24"/>
          <w:vertAlign w:val="superscript"/>
          <w:lang w:val="en-US"/>
        </w:rPr>
        <w:fldChar w:fldCharType="separate"/>
      </w:r>
      <w:r w:rsidRPr="002D6713">
        <w:rPr>
          <w:rFonts w:ascii="Book Antiqua" w:hAnsi="Book Antiqua" w:cs="Arial"/>
          <w:noProof/>
          <w:sz w:val="24"/>
          <w:szCs w:val="24"/>
          <w:vertAlign w:val="superscript"/>
          <w:lang w:val="en-US"/>
        </w:rPr>
        <w:t>[108</w:t>
      </w:r>
      <w:r w:rsidRPr="002D6713">
        <w:rPr>
          <w:rFonts w:ascii="Book Antiqua" w:hAnsi="Book Antiqua" w:cs="Arial"/>
          <w:sz w:val="24"/>
          <w:szCs w:val="24"/>
          <w:vertAlign w:val="superscript"/>
          <w:lang w:val="en-US"/>
        </w:rPr>
        <w:fldChar w:fldCharType="end"/>
      </w:r>
      <w:r w:rsidRPr="002D6713">
        <w:rPr>
          <w:rFonts w:ascii="Book Antiqua" w:hAnsi="Book Antiqua" w:cs="Arial"/>
          <w:sz w:val="24"/>
          <w:szCs w:val="24"/>
          <w:vertAlign w:val="superscript"/>
          <w:lang w:val="en-US"/>
        </w:rPr>
        <w:t>,</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14651858.CD005200.pub2", "ISBN" : "1469-493X (Electronic) 1361-6137 (Linking)", "ISSN" : "1469-493X", "PMID" : "17054246", "abstract" : "BACKGROUND: Because definitive long-term results are not yet available, the oncological safety of laparoscopic surgery for treatment of rectal cancer remains controversial. However, laparoscopic total mesorectal excision (LTME) for rectal cancer has been proposed to have several short-term advantages in comparison with open total mesorectal excision (OTME). OBJECTIVES: To evaluate whether there are any relevant differences in safety and efficacy after elective LTME, for the resection of rectal cancer, compared with OTME. SEARCH STRATEGY: We searched MEDLINE, EMBASE, Cochrane Central register of Controlled Trials (CENTRAL), and Current Contents from 1990 to December 2005. Searches were conducted using MESH terms: \"laparoscopy\", \"minimally invasive\",\"colorectal neoplasms\". Furthermore we used the following text words: laparoscopy, surgical procedures, minimally invasive, rectal cancer, rectal carcinoma, rectal adenocarcinoma, rectal neoplasms, anterior resection, abdominoperineal resection, total mesorectal excision. SELECTION CRITERIA: We included randomised controlled trials (RCTs), controlled clinical trials and case series comparing LTME versus OTME. Furthermore case reports which describe LTME were also included. DATA COLLECTION AND ANALYSIS: Two reviewers independently assessed study quality. All relevant studies have been categorized according to the evidence they provide according to the guidelines for \"Levels of Evidence and Grades of Recommendation\" supplied by the \"Oxford Centre for Evidence-based Medicine\". Disagreements were solved by discussion. MAIN RESULTS: 80 studies were identified of which 48 studies, representing 4224 patients, met the inclusion criteria. Methodological quality of most of the included studies was poor; three studies were grade 1b (individual randomised trial), 12 grade 2b (individual cohort study), 5 grade 3b (individual case-control study) and 28 grade 4 (case-series). As only one RCT described primary outcome, 3-year and 5-year disease-free survival rates, no meta-analyses could be performed. No significant differences in terms of disease-free survival rate, local recurrence rate, mortality, morbidity, anastomotic leakage, resection margins, or recovered lymph nodes were found. There is evidence that LTME results in less blood loss, quicker return to normal diet, less pain, less narcotic use and less immune response. It seems likely that LTME is associated with longer operative time and higher costs. No results of qu\u2026", "author" : [ { "dropping-particle" : "", "family" : "Vennix", "given" : "S", "non-dropping-particle" : "", "parse-names" : false, "suffix" : "" }, { "dropping-particle" : "", "family" : "Breukink", "given" : "S", "non-dropping-particle" : "", "parse-names" : false, "suffix" : "" }, { "dropping-particle" : "", "family" : "Pierie", "given" : "J", "non-dropping-particle" : "", "parse-names" : false, "suffix" : "" }, { "dropping-particle" : "", "family" : "Wiggers", "given" : "T", "non-dropping-particle" : "", "parse-names" : false, "suffix" : "" } ], "container-title" : "Cochrane database of systematic reviews (Online)", "id" : "ITEM-1", "issue" : "4", "issued" : { "date-parts" : [ [ "2014" ] ] }, "page" : "CD005200", "title" : "Laparoscopic versus open total mesorectal excision for rectal cancer.", "type" : "article-journal" }, "uris" : [ "http://www.mendeley.com/documents/?uuid=b9ce9dbc-4f79-4023-b823-29fb988a3254" ] } ], "mendeley" : { "formattedCitation" : "&lt;sup&gt;[99]&lt;/sup&gt;", "manualFormatting" : "109]", "plainTextFormattedCitation" : "[99]", "previouslyFormattedCitation" : "&lt;sup&gt;[10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09]</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lastRenderedPageBreak/>
        <w:t>Laparoscopic rectal surgery is a challenging procedure for experienced surgeons. For trainees being supervised by an experienced surgeon, there are similar rates of anastomotic leakage with no difference in the conversion, R0-resection, local recurrence and 30-d mortality compared with experienced surgeons. Furthermore, there were no differences in the cancer-specific survival between the experienced group and the supervised trainees. Therefore, the procedure can be performed by supervised trainees with an adequate learning curv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bjs.9472", "ISSN" : "13652168", "PMID" : "24760684", "abstract" : "BACKGROUND: The aim of this meta-analysis was to compare short-term and oncological outcomes following colorectal resection performed by surgical trainees and expert surgeons.\\n\\nMETHODS: Systematic literature searches were made to identify articles on colorectal resection for benign or malignant disease published until April 2013. The primary outcome was the rate of anastomotic leak. Secondary outcomes were intraoperative variables, postoperative adverse event rates, and early and late oncological outcomes. Odds ratios (ORs), weighted mean differences (WMDs) and hazard ratios (HRs) for outcomes were calculated using meta-analytical techniques.\\n\\nRESULTS: The final analysis included 19 non-randomized, observational studies of 14\u2009344 colorectal resections, of which 8845 (61\u00b77 per cent) were performed by experts and 5499 (38\u00b73 per cent) by trainees. The overall rate of anastomotic leak was 2\u00b76 per cent. Compared with experts, trainees had a lower leak rate (3\u00b70 versus 2\u00b70 per cent; OR 0\u00b772, P\u2009=\u20090\u00b7010), but there was no difference between experts and expert-supervised trainees (3\u00b72 versus 2\u00b75 per cent; OR 0\u00b777, P\u2009=\u20090\u00b7080). A subgroup of expert-supervised trainees had a significantly longer operating time for laparoscopic procedures (WMD 10\u00b700 min, P\u2009&lt;\u20090\u00b7001), lower 30-day mortality (OR 0\u00b770, P\u2009=\u20090\u00b7001) and lower wound infection rate (OR 0\u00b767, P\u2009=\u20090\u00b7040) than experts. No difference was observed in laparoscopic conversion, R0 resection or local recurrence rates. For oncological resection, there was no significant difference in cancer-specific survival between trainees and consultants (3 studies, 533 patients; hazard ratio 0\u00b776, P\u2009=\u20090\u00b7130).\\n\\nCONCLUSION: In selected patients, it is appropriate for supervised trainees to perform colorectal resection.", "author" : [ { "dropping-particle" : "", "family" : "Kelly", "given" : "M.", "non-dropping-particle" : "", "parse-names" : false, "suffix" : "" }, { "dropping-particle" : "", "family" : "Bhangu", "given" : "a.", "non-dropping-particle" : "", "parse-names" : false, "suffix" : "" }, { "dropping-particle" : "", "family" : "Singh", "given" : "P.", "non-dropping-particle" : "", "parse-names" : false, "suffix" : "" }, { "dropping-particle" : "", "family" : "Fitzgerald", "given" : "J. E F", "non-dropping-particle" : "", "parse-names" : false, "suffix" : "" }, { "dropping-particle" : "", "family" : "Tekkis", "given" : "P. P.", "non-dropping-particle" : "", "parse-names" : false, "suffix" : "" } ], "container-title" : "British Journal of Surgery", "id" : "ITEM-1", "issue" : "7", "issued" : { "date-parts" : [ [ "2014" ] ] }, "page" : "750-759", "title" : "Systematic review and meta-Analysis of trainee- Versus expert surgeon-performed colorectal resection", "type" : "article-journal", "volume" : "101" }, "uris" : [ "http://www.mendeley.com/documents/?uuid=fc032380-e96d-4863-8507-b57c8d870794" ] } ], "mendeley" : { "formattedCitation" : "&lt;sup&gt;[100]&lt;/sup&gt;", "plainTextFormattedCitation" : "[100]", "previouslyFormattedCitation" : "&lt;sup&gt;[11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0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An upcoming technique is a transanal approach for performing the TME in combination with a laparoscopic approach. In the current literature, the reported TME quality with intact mesorectal fascia is satisfactorily complete, and the number of harvested lymph nodes was</w:t>
      </w:r>
      <w:r w:rsidRPr="002D6713">
        <w:rPr>
          <w:rFonts w:ascii="Book Antiqua" w:hAnsi="Book Antiqua" w:cs="Arial"/>
          <w:sz w:val="24"/>
          <w:szCs w:val="24"/>
          <w:lang w:val="en-US" w:eastAsia="zh-CN"/>
        </w:rPr>
        <w:t xml:space="preserve"> ≥</w:t>
      </w:r>
      <w:r w:rsidR="002D6713">
        <w:rPr>
          <w:rFonts w:ascii="Book Antiqua" w:hAnsi="Book Antiqua" w:cs="Arial" w:hint="eastAsia"/>
          <w:sz w:val="24"/>
          <w:szCs w:val="24"/>
          <w:lang w:val="en-US" w:eastAsia="zh-CN"/>
        </w:rPr>
        <w:t xml:space="preserve"> </w:t>
      </w:r>
      <w:r w:rsidRPr="002D6713">
        <w:rPr>
          <w:rFonts w:ascii="Book Antiqua" w:hAnsi="Book Antiqua" w:cs="Arial"/>
          <w:sz w:val="24"/>
          <w:szCs w:val="24"/>
          <w:lang w:val="en-US"/>
        </w:rPr>
        <w:t>12, so the oncological safety parameters seem to be adequat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10151-014-1233-x", "ISSN" : "1123-6337", "PMID" : "25380741", "author" : [ { "dropping-particle" : "", "family" : "Araujo", "given" : "S. E.", "non-dropping-particle" : "", "parse-names" : false, "suffix" : "" }, { "dropping-particle" : "", "family" : "Crawshaw", "given" : "B.", "non-dropping-particle" : "", "parse-names" : false, "suffix" : "" }, { "dropping-particle" : "", "family" : "Mendes", "given" : "C. R.", "non-dropping-particle" : "", "parse-names" : false, "suffix" : "" }, { "dropping-particle" : "", "family" : "Delaney", "given" : "C. P.", "non-dropping-particle" : "", "parse-names" : false, "suffix" : "" } ], "container-title" : "Techniques in Coloproctology", "id" : "ITEM-1", "issue" : "2", "issued" : { "date-parts" : [ [ "2014" ] ] }, "page" : "69-82", "title" : "Transanal total mesorectal excision: a systematic review of the experimental and clinical evidence", "type" : "article-journal", "volume" : "19" }, "uris" : [ "http://www.mendeley.com/documents/?uuid=d746f7ff-fade-43e2-8082-c676221356bb" ] } ], "mendeley" : { "formattedCitation" : "&lt;sup&gt;[101]&lt;/sup&gt;", "plainTextFormattedCitation" : "[101]", "previouslyFormattedCitation" : "&lt;sup&gt;[11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0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Robotic procedures in the rectal surgery show the known merits of robotic surgery with a favorable perioperative outcome considering the conversion rate. There were no significant differences with laparoscopic surgery in terms of surgery length, blood loss, </w:t>
      </w:r>
      <w:proofErr w:type="gramStart"/>
      <w:r w:rsidRPr="002D6713">
        <w:rPr>
          <w:rFonts w:ascii="Book Antiqua" w:hAnsi="Book Antiqua" w:cs="Arial"/>
          <w:sz w:val="24"/>
          <w:szCs w:val="24"/>
          <w:lang w:val="en-US"/>
        </w:rPr>
        <w:t>recovery</w:t>
      </w:r>
      <w:proofErr w:type="gramEnd"/>
      <w:r w:rsidRPr="002D6713">
        <w:rPr>
          <w:rFonts w:ascii="Book Antiqua" w:hAnsi="Book Antiqua" w:cs="Arial"/>
          <w:sz w:val="24"/>
          <w:szCs w:val="24"/>
          <w:lang w:val="en-US"/>
        </w:rPr>
        <w:t xml:space="preserve"> of bowel movement, hospital stay, short-term complications and details on the pathological performance such as harvested lymph nodes, resection margin, and circumferential resection margin. These results must be viewed with caution, however, because most of the studies had small sample size or a low level of evidence</w:t>
      </w:r>
      <w:r w:rsidRPr="002D6713">
        <w:rPr>
          <w:rFonts w:ascii="Book Antiqua" w:hAnsi="Book Antiqua" w:cs="Arial"/>
          <w:sz w:val="24"/>
          <w:szCs w:val="24"/>
          <w:vertAlign w:val="superscript"/>
          <w:lang w:val="en-US"/>
        </w:rPr>
        <w:fldChar w:fldCharType="begin" w:fldLock="1"/>
      </w:r>
      <w:r w:rsidRPr="002D6713">
        <w:rPr>
          <w:rFonts w:ascii="Book Antiqua" w:hAnsi="Book Antiqua" w:cs="Arial"/>
          <w:sz w:val="24"/>
          <w:szCs w:val="24"/>
          <w:vertAlign w:val="superscript"/>
          <w:lang w:val="en-US"/>
        </w:rPr>
        <w:instrText>ADDIN CSL_CITATION { "citationItems" : [ { "id" : "ITEM-1", "itemData" : { "DOI" : "10.1007/s00464-011-1867-y", "ISSN" : "0930-2794", "PMID" : "21858568", "abstract" : "INTRODUCTION: Laparoscopic techniques have induced a tremendous revolution in the field of general surgery. Recent multicenter trials have demonstrated similar patient-oriented and oncologic outcomes for laparoscopic colon and rectal resections compared with their open counterparts. Meanwhile, robotic technology has gradually entered the field of general surgery, allowing increased dexterity, improved operative view, and optimal ergonomics. The objective of this study was to review the current status of clinical robotic applications in colorectal surgery.\\n\\nMETHODS: A systematic review of the literature using the PubMed search engine was undertaken to identify relevant articles. The keywords used in all possible combinations were: surgical robotics, robotic surgery, computer-assisted surgery, colectomy, sigmoid resection, sigmoidectomy, and rectal resection.\\n\\nRESULTS: Thirty-nine case series or comparative nonrandomized studies were identified. A specific interest for robot-assisted rectal surgery during the past few years was recorded in the literature. The retrieved articles included 13 ileocecal resections, 220 right colectomies, 190 left colectomies/sigmoid resections, 440 anterior resections, 149 abdominoperineal/intersphincteric resections, and 11 total/subtotal colectomies. The clinical application of the da Vinci robotic system in right and left/sigmoid colectomies yielded satisfactory results in terms of open conversion (1.1 and 3.8%, respectively) and operative morbidity (13.4 and 15.1%, respectively). Robot-assisted anterior resection was accompanied by a considerably low conversion rate (0.4%), morbidity (9.7%), and adequate number of harvested lymph nodes (14.3, mean).\\n\\nCONCLUSIONS: Robotic applications in colorectal surgery are feasible with low conversion rates and favorable morbidity. Further studies are required to evaluate its oncologic and patient-oriented outcomes.", "author" : [ { "dropping-particle" : "", "family" : "Antoniou", "given" : "Stavros a.", "non-dropping-particle" : "", "parse-names" : false, "suffix" : "" }, { "dropping-particle" : "", "family" : "Antoniou", "given" : "George a.", "non-dropping-particle" : "", "parse-names" : false, "suffix" : "" }, { "dropping-particle" : "", "family" : "Koch", "given" : "Oliver O.", "non-dropping-particle" : "", "parse-names" : false, "suffix" : "" }, { "dropping-particle" : "", "family" : "Pointner", "given" : "Rudolf", "non-dropping-particle" : "", "parse-names" : false, "suffix" : "" }, { "dropping-particle" : "", "family" : "Granderath", "given" : "Frank a.", "non-dropping-particle" : "", "parse-names" : false, "suffix" : "" } ], "container-title" : "Surgical Endoscopy", "id" : "ITEM-1", "issue" : "1", "issued" : { "date-parts" : [ [ "2012" ] ] }, "page" : "1-11", "title" : "Robot-assisted laparoscopic surgery of the colon and rectum", "type" : "article-journal", "volume" : "26" }, "uris" : [ "http://www.mendeley.com/documents/?uuid=8e56de6f-de10-4313-9b90-1583cf72fb8a" ] } ], "mendeley" : { "formattedCitation" : "&lt;sup&gt;[102]&lt;/sup&gt;", "manualFormatting" : "[112-114]", "plainTextFormattedCitation" : "[102]", "previouslyFormattedCitation" : "&lt;sup&gt;[114]&lt;/sup&gt;" }, "properties" : { "noteIndex" : 0 }, "schema" : "https://github.com/citation-style-language/schema/raw/master/csl-citation.json" }</w:instrText>
      </w:r>
      <w:r w:rsidRPr="002D6713">
        <w:rPr>
          <w:rFonts w:ascii="Book Antiqua" w:hAnsi="Book Antiqua" w:cs="Arial"/>
          <w:sz w:val="24"/>
          <w:szCs w:val="24"/>
          <w:vertAlign w:val="superscript"/>
          <w:lang w:val="en-US"/>
        </w:rPr>
        <w:fldChar w:fldCharType="separate"/>
      </w:r>
      <w:r w:rsidRPr="002D6713">
        <w:rPr>
          <w:rFonts w:ascii="Book Antiqua" w:hAnsi="Book Antiqua" w:cs="Arial"/>
          <w:noProof/>
          <w:sz w:val="24"/>
          <w:szCs w:val="24"/>
          <w:vertAlign w:val="superscript"/>
          <w:lang w:val="en-US"/>
        </w:rPr>
        <w:t>[</w:t>
      </w:r>
      <w:r w:rsidRPr="002D6713">
        <w:rPr>
          <w:rFonts w:ascii="Book Antiqua" w:hAnsi="Book Antiqua" w:cs="Arial"/>
          <w:noProof/>
          <w:sz w:val="24"/>
          <w:szCs w:val="24"/>
          <w:vertAlign w:val="superscript"/>
          <w:lang w:val="en-US" w:eastAsia="zh-CN"/>
        </w:rPr>
        <w:t>112-</w:t>
      </w:r>
      <w:r w:rsidRPr="002D6713">
        <w:rPr>
          <w:rFonts w:ascii="Book Antiqua" w:hAnsi="Book Antiqua" w:cs="Arial"/>
          <w:noProof/>
          <w:sz w:val="24"/>
          <w:szCs w:val="24"/>
          <w:vertAlign w:val="superscript"/>
          <w:lang w:val="en-US"/>
        </w:rPr>
        <w:t>114]</w:t>
      </w:r>
      <w:r w:rsidRPr="002D6713">
        <w:rPr>
          <w:rFonts w:ascii="Book Antiqua" w:hAnsi="Book Antiqua" w:cs="Arial"/>
          <w:sz w:val="24"/>
          <w:szCs w:val="24"/>
          <w:vertAlign w:val="superscript"/>
          <w:lang w:val="en-US"/>
        </w:rPr>
        <w:fldChar w:fldCharType="end"/>
      </w:r>
      <w:r w:rsidRPr="002D6713">
        <w:rPr>
          <w:rFonts w:ascii="Book Antiqua" w:hAnsi="Book Antiqua" w:cs="Arial"/>
          <w:sz w:val="24"/>
          <w:szCs w:val="24"/>
          <w:lang w:val="en-US"/>
        </w:rPr>
        <w:t>. More high-quality studies are necessary to show the benefit of robotic over laparoscopic surgery and to justify its cost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4251/wjgo.v6.i6.184", "ISSN" : "1948-5204", "PMID" : "24936229", "abstract" : "AIM: To give a comprehensive review of current literature on robotic rectal cancer surgery.\\n\\nMETHODS: A systematic review of current literature via PubMed and Embase search engines was performed to identify relevant articles from january 2007 to november 2013. The keywords used were: \"robotic surgery\", \"surgical robotics\", \"laparoscopic computer-assisted surgery\", \"colectomy\" and \"rectal resection\".\\n\\nRESULTS: After the initial screen of 380 articles, 20 papers were selected for review. A total of 1062 patients (male 64.0%) with a mean age of 61.1 years and body mass index of 24.9 kg/m(2) were included in the review. Out of 1062 robotic-assisted operations, 831 (78.2%) anterior and low anterior resections, 132 (12.4%) intersphincteric resection with coloanal anastomosis, 98 (9.3%) abdominoperineal resections and 1 (0.1%) Hartmann's operation were included in the review. Robotic rectal surgery was associated with longer operative time but with comparable oncological results and anastomotic leak rate when compared with laparoscopic rectal surgery.\\n\\nCONCLUSION: Robotic colorectal surgery has continued to evolve to its current state with promising results; feasible surgical option with low conversion rate and comparable short-term oncological results. The challenges faced with robotic surgery are for more high quality studies to justify its cost.", "author" : [ { "dropping-particle" : "", "family" : "Mak", "given" : "Tony Wing Chung", "non-dropping-particle" : "", "parse-names" : false, "suffix" : "" }, { "dropping-particle" : "", "family" : "Lee", "given" : "Janet Fung Yee", "non-dropping-particle" : "", "parse-names" : false, "suffix" : "" }, { "dropping-particle" : "", "family" : "Futaba", "given" : "Kaori", "non-dropping-particle" : "", "parse-names" : false, "suffix" : "" }, { "dropping-particle" : "", "family" : "Hon", "given" : "Sophie Sok Fei", "non-dropping-particle" : "", "parse-names" : false, "suffix" : "" }, { "dropping-particle" : "", "family" : "Ngo", "given" : "Dennis Kwok Yu", "non-dropping-particle" : "", "parse-names" : false, "suffix" : "" }, { "dropping-particle" : "", "family" : "Ng", "given" : "Simon Siu Man", "non-dropping-particle" : "", "parse-names" : false, "suffix" : "" } ], "container-title" : "World journal of gastrointestinal oncology", "id" : "ITEM-1", "issue" : "6", "issued" : { "date-parts" : [ [ "2014" ] ] }, "page" : "184-93", "title" : "Robotic surgery for rectal cancer: A systematic review of current practice.", "type" : "article-journal", "volume" : "6" }, "uris" : [ "http://www.mendeley.com/documents/?uuid=a397466b-85d4-493b-a977-7677e4014da0" ] } ], "mendeley" : { "formattedCitation" : "&lt;sup&gt;[103]&lt;/sup&gt;", "plainTextFormattedCitation" : "[103]", "previouslyFormattedCitation" : "&lt;sup&gt;[11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0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 long-term benefits of robotic surgery in colon and rectal cancers are still unknown</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97/PPO.0b013e31828ba0fd", "ISSN" : "1540-336X", "PMID" : "23528722", "abstract" : "Although robotic technology aims to obviate some of the limitations of conventional laparoscopic surgery, the role of robotics in colorectal surgery is still largely undefined and different with respect to its application in abdominal versus pelvic surgery. This review aims to elucidate current developments in colorectal robotic surgery.In colon surgery, robotic techniques are associated with longer operative times and higher costs compared with laparoscopic surgery. However, robotics provides a stable camera platform and articulated instruments that are not subject to human tremors. Because of these advantages, robotic systems can play a role in complex procedures such as the dissection of lymph nodes around major vessels. In addition robot-assisted hand-sewn intracorporeal anastomoses can be easily performed by the surgeon, without a substantial need for a competent assistant. At present, although the short-term outcomes and oncological adequacy of robotic colon resection have been observed to be acceptable, the long-term outcomes of robotic colon resection remain unknown.In rectal surgery, robotic-assisted surgery for rectal cancer can be carried out safely and in accordance with current oncological principles. However, to date, the impact of robotic rectal surgery on the long-term oncological outcomes of minimally invasive total mesorectal excision remains undetermined. Robotic total mesorectal excision may allow for better preservation of urinary and sexual functions, and robotic surgery may attenuate the learning curve for laparoscopic rectal resection. However, a major drawback to robotic rectal surgery is the high cost involved.Large-scale prospective randomized clinical trials such as the international randomized trial ROLARR are required to establish the benefits of robotic rectal surgery.", "author" : [ { "dropping-particle" : "", "family" : "Baek", "given" : "Seong Kyu", "non-dropping-particle" : "", "parse-names" : false, "suffix" : "" }, { "dropping-particle" : "", "family" : "Carmichael", "given" : "Joseph C", "non-dropping-particle" : "", "parse-names" : false, "suffix" : "" }, { "dropping-particle" : "", "family" : "Pigazzi", "given" : "Alessio", "non-dropping-particle" : "", "parse-names" : false, "suffix" : "" } ], "container-title" : "Cancer journal (Sudbury, Mass.)", "id" : "ITEM-1", "issue" : "2", "issued" : { "date-parts" : [ [ "2013" ] ] }, "page" : "140-6", "title" : "Robotic surgery: colon and rectum.", "type" : "article-journal", "volume" : "19" }, "uris" : [ "http://www.mendeley.com/documents/?uuid=83477bc8-6a46-49b5-93ce-f5523b27ef14" ] } ], "mendeley" : { "formattedCitation" : "&lt;sup&gt;[104]&lt;/sup&gt;", "plainTextFormattedCitation" : "[104]", "previouslyFormattedCitation" : "&lt;sup&gt;[11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04]</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jc w:val="both"/>
        <w:rPr>
          <w:rFonts w:ascii="Book Antiqua" w:hAnsi="Book Antiqua" w:cs="Arial"/>
          <w:sz w:val="24"/>
          <w:szCs w:val="24"/>
          <w:lang w:val="en-US"/>
        </w:rPr>
      </w:pPr>
    </w:p>
    <w:p w:rsidR="002539DD" w:rsidRPr="002D6713" w:rsidRDefault="002539DD" w:rsidP="002D6713">
      <w:pPr>
        <w:spacing w:after="0" w:line="360" w:lineRule="auto"/>
        <w:jc w:val="both"/>
        <w:rPr>
          <w:rFonts w:ascii="Book Antiqua" w:hAnsi="Book Antiqua" w:cs="Arial"/>
          <w:b/>
          <w:i/>
          <w:sz w:val="24"/>
          <w:szCs w:val="24"/>
          <w:lang w:val="en-US"/>
        </w:rPr>
      </w:pPr>
      <w:r w:rsidRPr="002D6713">
        <w:rPr>
          <w:rFonts w:ascii="Book Antiqua" w:hAnsi="Book Antiqua" w:cs="Arial"/>
          <w:b/>
          <w:i/>
          <w:sz w:val="24"/>
          <w:szCs w:val="24"/>
          <w:lang w:val="en-US"/>
        </w:rPr>
        <w:t>Liver surgery</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Laparoscopic resection of the liver is performed mainly when treating metastasis of colorectal carcinoma or primary hepatocellular carcinoma. Other indications such as cyst resection are rare. The minimally invasive approach is widely applied to patients with limited disease, such as those with solitary </w:t>
      </w:r>
      <w:r w:rsidRPr="002D6713">
        <w:rPr>
          <w:rFonts w:ascii="Book Antiqua" w:hAnsi="Book Antiqua" w:cs="Arial"/>
          <w:sz w:val="24"/>
          <w:szCs w:val="24"/>
          <w:lang w:val="en-US"/>
        </w:rPr>
        <w:lastRenderedPageBreak/>
        <w:t>findings of 3-4 metastases in the liver. Findings in the liver segments II-IV are better suited for a laparoscopic approach than those in segments VII, VIII and IVa, which are difficult to reach. Detailed preoperative imaging and an intraoperative ultrasound are helpful</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soc.2012.08.005", "PMID" : "23158086", "author" : [ { "dropping-particle" : "", "family" : "Winslow", "given" : "Emily", "non-dropping-particle" : "", "parse-names" : false, "suffix" : "" } ], "container-title" : "Surg Oncol Clin N Am.", "id" : "ITEM-1", "issue" : "1", "issued" : { "date-parts" : [ [ "2013" ] ] }, "page" : "75-89", "title" : "Laparoscopic resection of the liver for cancer", "type" : "article-journal", "volume" : "22" }, "uris" : [ "http://www.mendeley.com/documents/?uuid=78d44856-5481-43b7-88aa-349f94a15213" ] } ], "mendeley" : { "formattedCitation" : "&lt;sup&gt;[105]&lt;/sup&gt;", "plainTextFormattedCitation" : "[105]", "previouslyFormattedCitation" : "&lt;sup&gt;[11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0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Laparoscopic liver resection has advantages for short-term outcomes such as lower blood loss with a lower rate of transfusion, shorter postoperative hospital stay, and lower rates of positive resection margin and perioperative complications. Patient selection may have influenced some of the observed outcome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jss.2011.07.008", "ISBN" : "1095-8673 (Electronic)\\r0022-4804 (Linking)", "ISSN" : "00224804", "PMID" : "21920552", "abstract" : "Background: Recent literature suggests that minimally-invasive hepatectomy (MIH) for hepatocellular carcinoma (HCC) is associated with better perioperative results and similar oncologic outcomes compared to open hepatectomy (OH). However, previous reports have been limited by small sample size and single-institution design. Methods: To overcome these limitations, we performed a meta-analysis of studies comparing MIH and OH in patients with HCC using a random-effects model. Results: Nine eligible studies were identified that included 227 patients undergoing MIH and 363 undergoing OH. Patients were similar respect to age, gender, rates of cirrhosis, hepatitis C infection, tumour size, and American Society of Anesthesiology classification. The MIH group had lower rates of hepatitis B infection. There were no differences in type of resection (anatomic or non-anatomic), use of Pringle's maneuver, and operative time. Patients undergoing MIH had less blood loss [difference -217 mL; 95% confidence interval (CI), -314 to -121], lower rates of transfusion [odds ratio (OR), 0.38; 95% CI, 0.24 to 0.59], shorter postoperative stay (difference -5 days; 95% CI, -7.84 to -2.25), lower rates of positive margins (OR, 0.30; 95% CI, 0.12 to 0.69) and perioperative complications (OR, 0.45; 95% CI, 0.31 to 0.66). Survival outcomes were similar in the two groups. Conclusions: Although patient selection might have influenced some of the observed outcomes, MIH was associated with decreased blood loss, transfusions, rates of positive resection margins, overall and specific morbidity, and hospital stay. Survival outcomes did not differ between MIH and OH, although further studies are needed to evaluate the impact of MIH on long-term results. ?? 2011 Published by Elsevier Inc. All rights reserved.", "author" : [ { "dropping-particle" : "", "family" : "Fancellu", "given" : "Alessandro", "non-dropping-particle" : "", "parse-names" : false, "suffix" : "" }, { "dropping-particle" : "", "family" : "Rosman", "given" : "Alan S.", "non-dropping-particle" : "", "parse-names" : false, "suffix" : "" }, { "dropping-particle" : "", "family" : "Sanna", "given" : "Valeria", "non-dropping-particle" : "", "parse-names" : false, "suffix" : "" }, { "dropping-particle" : "", "family" : "Nigri", "given" : "Giuseppe R.", "non-dropping-particle" : "", "parse-names" : false, "suffix" : "" }, { "dropping-particle" : "", "family" : "Zorcolo", "given" : "Luigi", "non-dropping-particle" : "", "parse-names" : false, "suffix" : "" }, { "dropping-particle" : "", "family" : "Pisano", "given" : "Michele", "non-dropping-particle" : "", "parse-names" : false, "suffix" : "" }, { "dropping-particle" : "", "family" : "Melis", "given" : "Marcovalerio", "non-dropping-particle" : "", "parse-names" : false, "suffix" : "" } ], "container-title" : "Journal of Surgical Research", "id" : "ITEM-1", "issue" : "1", "issued" : { "date-parts" : [ [ "2011" ] ] }, "page" : "e33-e45", "publisher" : "Elsevier Inc", "title" : "Meta-analysis of trials comparing minimally-invasive and open liver resections for hepatocellular carcinoma", "type" : "article-journal", "volume" : "171" }, "uris" : [ "http://www.mendeley.com/documents/?uuid=029ac393-e9ef-497b-9f9f-c84d1e77dc7e" ] } ], "mendeley" : { "formattedCitation" : "&lt;sup&gt;[106]&lt;/sup&gt;", "plainTextFormattedCitation" : "[106]", "previouslyFormattedCitation" : "&lt;sup&gt;[118]&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0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Left lateral resection is described as safe and feasible, and due to lower complication rates and the known advantages of minimally invasive access, some authors claim that it should be used as a standard technique for left resection. At this time, however, there is a lack of randomized controlled trials to support such a statement</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0-1459-2", "ISSN" : "09302794", "PMID" : "21136115", "abstract" : "Laparoscopic liver resection was first performed by Gagner in 1992. In the following years, laparoscopic left lateral liver resection rapidly gained the interest of hepatobiliary surgeons due to the easy accessibility of the left lateral segment. This study aimed to gather and analyze available data from the observational studies that have compared laparoscopic and open left lateral hepatic resections.", "author" : [ { "dropping-particle" : "", "family" : "Rao", "given" : "Ahsan", "non-dropping-particle" : "", "parse-names" : false, "suffix" : "" }, { "dropping-particle" : "", "family" : "Rao", "given" : "Ghaus", "non-dropping-particle" : "", "parse-names" : false, "suffix" : "" }, { "dropping-particle" : "", "family" : "Ahmed", "given" : "Irfan", "non-dropping-particle" : "", "parse-names" : false, "suffix" : "" } ], "container-title" : "Surgical Endoscopy and Other Interventional Techniques", "id" : "ITEM-1", "issue" : "5", "issued" : { "date-parts" : [ [ "2011" ] ] }, "page" : "1603-1610", "title" : "Laparoscopic left lateral liver resection should be a standard operation", "type" : "article-journal", "volume" : "25" }, "uris" : [ "http://www.mendeley.com/documents/?uuid=531627d3-b8e0-4560-ac2c-105fea2da156" ] } ], "mendeley" : { "formattedCitation" : "&lt;sup&gt;[107]&lt;/sup&gt;", "plainTextFormattedCitation" : "[107]", "previouslyFormattedCitation" : "&lt;sup&gt;[11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07]</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Laparoscopic resection with positive short-term results and improved surgical outcom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amjsurg.2011.08.013", "ISBN" : "1879-1883 (Electronic)\\r0002-9610 (Linking)", "ISSN" : "00029610", "PMID" : "22245507", "abstract" : "Background: Laparoscopic liver resection is increasingly being used for the excision of benign and malignant hepatic lesions. The aim of this study was to perform meta-analysis on the compiled data from available observational studies. Methods: All the studies comparing laparoscopic versus open liver resections were searched on the available databases. Data were analyzed using Review Manager software version 5.0 (The Cochrane Collaboration, Software Update, Oxford, UK). Results: There was a total of 2,466 patients: 1,161 (47.1%) in the laparoscopic group and 1,305 (52.9%) in the open group. The laparoscopic group was associated with a reduced overall complication rate (odds ratio =.35; 95% confidence interval [CI],.28-.45; P &lt;.001; heterogeneity (HG): P =.51), fewer positive resection margins for malignant tumor resections (odds ratio =.38; CI,.20-.76; P =.006; HG: P =.52) and a decrease in the number of patients requiring blood transfusion (odds ratio =.36; CI,.23-.74; P &lt;.001; HG: P =.30). Conclusions: Laparoscopic liver resection showed a reduced overall morbidity rate and favorable and comparable outcomes when compared with the open group. However, there is still a need for randomized controlled trials to compare laparoscopic versus open hepatic resection in benign and malignant lesions. ?? 2012 Elsevier Inc.", "author" : [ { "dropping-particle" : "", "family" : "Rao", "given" : "Ahsan", "non-dropping-particle" : "", "parse-names" : false, "suffix" : "" }, { "dropping-particle" : "", "family" : "Rao", "given" : "Ghaus", "non-dropping-particle" : "", "parse-names" : false, "suffix" : "" }, { "dropping-particle" : "", "family" : "Ahmed", "given" : "Irfan", "non-dropping-particle" : "", "parse-names" : false, "suffix" : "" } ], "container-title" : "American Journal of Surgery", "id" : "ITEM-1", "issue" : "2", "issued" : { "date-parts" : [ [ "2012" ] ] }, "page" : "222-231", "publisher" : "Elsevier Inc.", "title" : "Laparoscopic or open liver resection? Let systematic review decide it", "type" : "article-journal", "volume" : "204" }, "uris" : [ "http://www.mendeley.com/documents/?uuid=455c0d5c-2574-47e5-9d8f-8cbde2ff55cb" ] } ], "mendeley" : { "formattedCitation" : "&lt;sup&gt;[108]&lt;/sup&gt;", "plainTextFormattedCitation" : "[108]", "previouslyFormattedCitation" : "&lt;sup&gt;[12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08]</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do not compromise oncological outcome or 5-year disease-free and overall survival compared to patients with similar results from open surgery</w:t>
      </w:r>
      <w:r w:rsidRPr="002D6713">
        <w:rPr>
          <w:rFonts w:ascii="Book Antiqua" w:hAnsi="Book Antiqua" w:cs="Arial"/>
          <w:sz w:val="24"/>
          <w:szCs w:val="24"/>
          <w:vertAlign w:val="superscript"/>
          <w:lang w:val="en-US"/>
        </w:rPr>
        <w:fldChar w:fldCharType="begin" w:fldLock="1"/>
      </w:r>
      <w:r w:rsidRPr="002D6713">
        <w:rPr>
          <w:rFonts w:ascii="Book Antiqua" w:hAnsi="Book Antiqua" w:cs="Arial"/>
          <w:sz w:val="24"/>
          <w:szCs w:val="24"/>
          <w:vertAlign w:val="superscript"/>
          <w:lang w:val="en-US"/>
        </w:rPr>
        <w:instrText>ADDIN CSL_CITATION { "citationItems" : [ { "id" : "ITEM-1", "itemData" : { "DOI" : "10.1186/1471-2482-13-44", "ISSN" : "1471-2482", "PMID" : "24083369", "abstract" : "BACKGROUND: The safety and efficacy of laparoscopic liver resection (LLR) for colorectal liver metastasis (CLM) remain to be established. A meta-analysis was undertaken to compare LLR and open liver resection (OLR) for CLM with respect to surgical and oncologic outcomes.\\n\\nMETHODS: An electronic search was performed to retrieve all relevant articles published in the English language by the end of March 2013. Data were analyzed using Review Manager version 5.0.\\n\\nRESULTS: A total of 8 nonrandomized controlled studies with 695 subjects were analyzsed. Intra-operative blood loss, the proportion of patients requiring blood transfusion, morbidity and the length of hospital stay were all significantly reduced after LLR. Postoperative recurrence, 5-year overall and disease-free survivals were comparable between two groups.\\n\\nCONCLUSIONS: LLR for CLM is safe and efficacious. It improves surgical outcomes and uncompromises oncologic outcomes as compared with OLR.", "author" : [ { "dropping-particle" : "", "family" : "Zhou", "given" : "Yanming", "non-dropping-particle" : "", "parse-names" : false, "suffix" : "" }, { "dropping-particle" : "", "family" : "Xiao", "given" : "Yaqing", "non-dropping-particle" : "", "parse-names" : false, "suffix" : "" }, { "dropping-particle" : "", "family" : "Wu", "given" : "Lupeng", "non-dropping-particle" : "", "parse-names" : false, "suffix" : "" }, { "dropping-particle" : "", "family" : "Li", "given" : "Bin", "non-dropping-particle" : "", "parse-names" : false, "suffix" : "" }, { "dropping-particle" : "", "family" : "Li", "given" : "Hua", "non-dropping-particle" : "", "parse-names" : false, "suffix" : "" } ], "container-title" : "BMC surgery", "id" : "ITEM-1", "issue" : "1", "issued" : { "date-parts" : [ [ "2013" ] ] }, "page" : "44", "publisher" : "BMC Surgery", "title" : "Laparoscopic liver resection as a safe and efficacious alternative to open resection for colorectal liver metastasis: a meta-analysis.", "type" : "article-journal", "volume" : "13" }, "uris" : [ "http://www.mendeley.com/documents/?uuid=df074096-6a2b-4c20-8782-77efb7f04c63" ] } ], "mendeley" : { "formattedCitation" : "&lt;sup&gt;[109]&lt;/sup&gt;", "manualFormatting" : "[121", "plainTextFormattedCitation" : "[109]", "previouslyFormattedCitation" : "&lt;sup&gt;[121]&lt;/sup&gt;" }, "properties" : { "noteIndex" : 0 }, "schema" : "https://github.com/citation-style-language/schema/raw/master/csl-citation.json" }</w:instrText>
      </w:r>
      <w:r w:rsidRPr="002D6713">
        <w:rPr>
          <w:rFonts w:ascii="Book Antiqua" w:hAnsi="Book Antiqua" w:cs="Arial"/>
          <w:sz w:val="24"/>
          <w:szCs w:val="24"/>
          <w:vertAlign w:val="superscript"/>
          <w:lang w:val="en-US"/>
        </w:rPr>
        <w:fldChar w:fldCharType="separate"/>
      </w:r>
      <w:r w:rsidRPr="002D6713">
        <w:rPr>
          <w:rFonts w:ascii="Book Antiqua" w:hAnsi="Book Antiqua" w:cs="Arial"/>
          <w:noProof/>
          <w:sz w:val="24"/>
          <w:szCs w:val="24"/>
          <w:vertAlign w:val="superscript"/>
          <w:lang w:val="en-US"/>
        </w:rPr>
        <w:t>[121</w:t>
      </w:r>
      <w:r w:rsidRPr="002D6713">
        <w:rPr>
          <w:rFonts w:ascii="Book Antiqua" w:hAnsi="Book Antiqua" w:cs="Arial"/>
          <w:sz w:val="24"/>
          <w:szCs w:val="24"/>
          <w:vertAlign w:val="superscript"/>
          <w:lang w:val="en-US"/>
        </w:rPr>
        <w:fldChar w:fldCharType="end"/>
      </w:r>
      <w:r w:rsidRPr="002D6713">
        <w:rPr>
          <w:rFonts w:ascii="Book Antiqua" w:hAnsi="Book Antiqua" w:cs="Arial"/>
          <w:sz w:val="24"/>
          <w:szCs w:val="24"/>
          <w:vertAlign w:val="superscript"/>
          <w:lang w:val="en-US"/>
        </w:rPr>
        <w:t>,</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245/s10434-012-2705-8", "ISSN" : "1068-9265", "PMID" : "23099728", "abstract" : "BACKGROUND: Laparoscopic hepatectomy (LH) has been proposed as a safe and feasible treatment option for liver diseases. However, the short- and long-term outcomes of LH versus open hepatectomy (OH) for hepatocellular carcinoma (HCC) have not been adequately assessed. Thus, as another means of surgical therapy for hepatocellular carcinoma (HCC), we assessed the feasibility of performing LH as the standard procedure for disease in the left lateral lobe and peripheral right segments for HCC in selected patients. METHODS: Literature search included PubMed, Embase, Science Citation Index, SpringerLink, and secondary sources, from inception to March 2012, with no restrictions on languages or regions. The fixed-effects and random-effects models were used to measure the pooled estimates. The test of heterogeneity was performed by the Q statistic. Subgroup and sensitivity analyses were performed to explore heterogeneity between studies and to assess the effects of study quality. RESULTS: A total of 1238 patients (LH 485, OH 753) from 15 studies were included. The pooled odds ratios for postoperative morbidity and incidence of negative surgical margin in LH were found to be 0.37 (95\u00a0% confidence interval [CI] 0.27-0.52; P\u00a0&lt;\u00a00.01) and 1.63 (95\u00a0% CI 0.82-3.22; P\u00a0=\u00a00.16), respectively, compared with OH. Blood loss was significantly decreased in the LH (weighted mean difference -224.63; 95\u00a0% CI -384.87 to -64.39; P\u00a0=\u00a00.006). No significant difference was observed between the both groups for long-term outcomes of overall survival and recurrence-free survival. CONCLUSIONS: In patients with solitary left lateral lobe/right peripheral subcapsular tumors treated with minor resection, this meta-analysis demonstrated that compared to OH, LH may have short-term advantages in terms of blood loss and postoperative morbidity for HCC. Both procedures have similar long-term outcomes. It may be time to consider changing the standard procedures for treatment of HCC in the left lateral lobe and peripheral subcapsular right segments in selected patients.", "author" : [ { "dropping-particle" : "", "family" : "Yin", "given" : "Zi", "non-dropping-particle" : "", "parse-names" : false, "suffix" : "" }, { "dropping-particle" : "", "family" : "Fan", "given" : "Xinxiang", "non-dropping-particle" : "", "parse-names" : false, "suffix" : "" }, { "dropping-particle" : "", "family" : "Ye", "given" : "Hua", "non-dropping-particle" : "", "parse-names" : false, "suffix" : "" }, { "dropping-particle" : "", "family" : "Yin", "given" : "Dong", "non-dropping-particle" : "", "parse-names" : false, "suffix" : "" }, { "dropping-particle" : "", "family" : "Wang", "given" : "Jie", "non-dropping-particle" : "", "parse-names" : false, "suffix" : "" } ], "container-title" : "Annals of Surgical Oncology", "id" : "ITEM-1", "issued" : { "date-parts" : [ [ "2012" ] ] }, "page" : "1203-1215", "title" : "Short- and Long-term Outcomes after Laparoscopic and Open Hepatectomy for Hepatocellular Carcinoma: A Global Systematic Review and Meta-analysis", "type" : "article-journal" }, "uris" : [ "http://www.mendeley.com/documents/?uuid=60f2083b-b840-4d48-a867-88abd4c1073b" ] } ], "mendeley" : { "formattedCitation" : "&lt;sup&gt;[110]&lt;/sup&gt;", "manualFormatting" : "122]", "plainTextFormattedCitation" : "[110]", "previouslyFormattedCitation" : "&lt;sup&gt;[122]&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2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rPr>
      </w:pPr>
      <w:r w:rsidRPr="002D6713">
        <w:rPr>
          <w:rFonts w:ascii="Book Antiqua" w:hAnsi="Book Antiqua" w:cs="Arial"/>
          <w:sz w:val="24"/>
          <w:szCs w:val="24"/>
          <w:lang w:val="en-US"/>
        </w:rPr>
        <w:t>There were fewer postoperative complications in the laparoscopic group concerning short-term outcomes of hepatocellular carcinoma resection, positive resection margin rate, and tumor recurrence, with no significant difference between laparoscopic and open surgery. In short-term results, no tumor recurrence in the site of resection margin and no peritoneal dissemination or trocar site metastasis were found in the laparoscopic group</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11/j.1872-034X.2011.00890.x", "ISSN" : "1386-6346", "PMID" : "21988222", "abstract" : "Aim:\u2002 Laparoscopic hepatectomy has become a common method for treatment of hepatocellular carcinoma (HCC) nowadays, but the oncologic risks of laparoscopic liver resection for HCC are still under investigation. We performed a meta-analysis to quantitatively compare surgical and oncologic outcomes of patients with HCC undergoing laparoscopic versus open hepatectomy. Methods:\u2002 Systematic review and meta-analysis of studies comparing laparoscopic with open liver resection for HCC. Two authors independently assessed study quality and extracted data. All data were analyzed using RevMan 5. Results:\u2002 Ten studies comprising 627 patients were eligible for inclusion. The overall rate of conversion to open surgery was 6.6%. The laparoscopic group had significantly less blood loss by 223.17\u2003mL (95% confidence interval [CI]: -331.81, -114.54; P\u2003&lt;\u20030.0001), fewer need for transfusions (odds ratio [OR]: 0.42, 95% CI: 0.22, .079; P\u2003=\u20030.007), shorter hospital stay by 5.05\u2003days (95% CI: -7.84, -2.25; P\u2003=\u20030.0004) and fewer postoperative complications (OR: 0.50; 95% CI: 0.32, 0.77; P\u2003=\u20030.002). No significant differences were found concerning surgery margin (weighted mean differences [WMD], 0.55; 95% CI: -0.71, 1.80; P\u2003=\u20030.39), resection margin positive rate (OR, 0.63; 95% CI: 0.25, 1.54; P\u2003=\u20030.31) and tumor recurrence (OR, 0.79; 95% CI: 0.49, 1.27; P\u2003=\u20030.33). In the 244 patients that underwent laparoscopic hepatectomy of all 10 studies included, no patients developed tumor recurrence at the site of resection margin, peritoneal dissemination or trocar-site metastases. Conclusions:\u2002 On currently available evidence, laparoscopic resection appears not to affect oncologic outcomes and increase tumor recurrence. It also offers less blood loss, decreased rate of intraoperative transfusion and shorter lengths of hospital stay. Laparoscopic resection is a safe and feasible choice for selected patients with HCC.", "author" : [ { "dropping-particle" : "", "family" : "Li", "given" : "Ning", "non-dropping-particle" : "", "parse-names" : false, "suffix" : "" }, { "dropping-particle" : "", "family" : "Wu", "given" : "Yong-Rong", "non-dropping-particle" : "", "parse-names" : false, "suffix" : "" }, { "dropping-particle" : "", "family" : "Wu", "given" : "Bin", "non-dropping-particle" : "", "parse-names" : false, "suffix" : "" }, { "dropping-particle" : "", "family" : "Lu", "given" : "Min-Qiang", "non-dropping-particle" : "", "parse-names" : false, "suffix" : "" } ], "container-title" : "Hepatology research : the official journal of the Japan Society of Hepatology", "id" : "ITEM-1", "issue" : "1", "issued" : { "date-parts" : [ [ "2012" ] ] }, "page" : "51-9", "title" : "Surgical and oncologic outcomes following laparoscopic versus open liver resection for hepatocellular carcinoma: A meta-analysis.", "type" : "article-journal", "volume" : "42" }, "uris" : [ "http://www.mendeley.com/documents/?uuid=8a43872a-5895-418e-92ea-e38f5c0cb326" ] } ], "mendeley" : { "formattedCitation" : "&lt;sup&gt;[111]&lt;/sup&gt;", "plainTextFormattedCitation" : "[111]", "previouslyFormattedCitation" : "&lt;sup&gt;[12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1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The incidence of postoperative ascites and liver failure in the laparoscopic surgery group was lower, benefiting patients with severe liver disease and especially for those with hepatocellular carcinoma</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jhbp.215", "ISSN" : "18686974", "PMID" : "25552233", "author" : [ { "dropping-particle" : "", "family" : "Morise", "given" : "Zenichi", "non-dropping-particle" : "", "parse-names" : false, "suffix" : "" }, { "dropping-particle" : "", "family" : "Ciria", "given" : "Ruben", "non-dropping-particle" : "", "parse-names" : false, "suffix" : "" }, { "dropping-particle" : "", "family" : "Cherqui", "given" : "Daniel", "non-dropping-particle" : "", "parse-names" : false, "suffix" : "" }, { "dropping-particle" : "", "family" : "Chen", "given" : "Kuo-Hsin", "non-dropping-particle" : "", "parse-names" : false, "suffix" : "" }, { "dropping-particle" : "", "family" : "Belli", "given" : "Giulio", "non-dropping-particle" : "", "parse-names" : false, "suffix" : "" }, { "dropping-particle" : "", "family" : "Wakabayashi", "given" : "Go", "non-dropping-particle" : "", "parse-names" : false, "suffix" : "" } ], "container-title" : "Journal of Hepato-Biliary-Pancreatic Sciences", "id" : "ITEM-1", "issued" : { "date-parts" : [ [ "2015" ] ] }, "page" : "n/a-n/a", "title" : "Can we expand the indications for laparoscopic liver resection? A systematic review and meta-analysis of laparoscopic liver resection for patients with hepatocellular carcinoma and chronic liver disease", "type" : "article-journal" }, "uris" : [ "http://www.mendeley.com/documents/?uuid=06634b16-84b5-4666-976f-c1e95f446eba" ] } ], "mendeley" : { "formattedCitation" : "&lt;sup&gt;[112]&lt;/sup&gt;", "plainTextFormattedCitation" : "[112]", "previouslyFormattedCitation" : "&lt;sup&gt;[12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1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For laparoscopic surgery in the treatment of liver cirrhosis, the advantages for the short-term and long-term outcomes persist</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3748/wjg.v20.i25.8274", "ISSN" : "22192840", "PMID" : "25009403", "author" : [ { "dropping-particle" : "", "family" : "Twaij", "given" : "a", "non-dropping-particle" : "", "parse-names" : false, "suffix" : "" }, { "dropping-particle" : "", "family" : "Pucher", "given" : "Ph", "non-dropping-particle" : "", "parse-names" : false, "suffix" : "" }, { "dropping-particle" : "", "family" : "Sodergren", "given" : "Mh", "non-dropping-particle" : "", "parse-names" : false, "suffix" : "" } ], "container-title" : "World J \u2026", "id" : "ITEM-1", "issue" : "25", "issued" : { "date-parts" : [ [ "2014" ] ] }, "page" : "8274-8281", "title" : "Laparoscopic vs open approach to resection of hepatocellular carcinoma in patients with known cirrhosis: Systematic review and meta-analysis", "type" : "article-journal", "volume" : "20" }, "uris" : [ "http://www.mendeley.com/documents/?uuid=9d555f8a-692f-41f9-91bc-a61a285a0f95" ] } ], "mendeley" : { "formattedCitation" : "&lt;sup&gt;[113]&lt;/sup&gt;", "plainTextFormattedCitation" : "[113]", "previouslyFormattedCitation" : "&lt;sup&gt;[12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1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Although laparoscopic liver resection is </w:t>
      </w:r>
      <w:r w:rsidRPr="002D6713">
        <w:rPr>
          <w:rFonts w:ascii="Book Antiqua" w:hAnsi="Book Antiqua" w:cs="Arial"/>
          <w:sz w:val="24"/>
          <w:szCs w:val="24"/>
          <w:lang w:val="en-US"/>
        </w:rPr>
        <w:lastRenderedPageBreak/>
        <w:t>described as a safe and feasible alternative to open surgery, with favorable outcomes, there is a need for future randomized controlled trial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3748/wjg.v18.i45.6657", "ISSN" : "2219-2840", "PMID" : "23236242", "abstract" : "AIM: To conduct a meta-analysis to determine the safety and efficacy of laparoscopic liver resection (LLR) and open liver resection (OLR) for hepatocellular carcinoma (HCC).\\n\\nMETHODS: PubMed (Medline), EMBASE and Science Citation Index Expanded and Cochrane Central Register of Controlled Trials in the Cochrane Library were searched systematically to identify relevant comparative studies reporting outcomes for both LLR and OLR for HCC between January 1992 and February 2012. Two authors independently assessed the trials for inclusion and extracted the data. Meta-analysis was performed using Review Manager Version 5.0 software (The Cochrane Collaboration, Oxford, United Kingdom). Pooled odds ratios (OR) or weighted mean differences (WMD) with 95%CI were calculated using either \ufb01xed effects (Mantel-Haenszel method) or random effects models (DerSimonian and Laird method). Evaluated endpoints were operative outcomes (operation time, intraoperative blood loss, blood transfusion requirement), postoperative outcomes (liver failure, cirrhotic decompensation/ascites, bile leakage, postoperative bleeding, pulmonary complications, intraabdominal abscess, mortality, hospital stay and oncologic outcomes (positive resection margins and tumor recurrence).\\n\\nRESULTS: Fifteen eligible non-randomized studies were identi\ufb01ed, out of which, 9 high-quality studies involving 550 patients were included, with 234 patients in the LLR group and 316 patients in the OLR group. LLR was associated with signi\ufb01cantly lower intraoperative blood loss, based on six studies with 333 patients [WMD: -129.48 mL; 95%CI: -224.76-(-34.21) mL; P = 0.008]. Seven studies involving 416 patients were included to assess blood transfusion requirement between the two groups. The LLR group had lower blood transfusion requirement (OR: 0.49; 95%CI: 0.26-0.91; P = 0.02). While analyzing hospital stay, six studies with 333 patients were included. Patients in the LLR group were found to have shorter hospital stay [WMD: -3.19 d; 95%CI: -4.09-(-2.28) d; P &lt; 0.00001] than their OLR counterpart. Seven studies including 416 patients were pooled together to estimate the odds of developing postoperative ascites in the patient groups. The LLR group appeared to have a lower incidence of postoperative ascites (OR: 0.32; 95%CI: 0.16-0.61; P = 0.0006) as compared with OLR patients. Similarly, fewer patients had liver failure in the LLR group than in the OLR group (OR: 0.15; 95%CI: 0.02-0.95; P = 0.04). However, no signi\u2026", "author" : [ { "dropping-particle" : "", "family" : "Xiong", "given" : "Jun-Jie", "non-dropping-particle" : "", "parse-names" : false, "suffix" : "" }, { "dropping-particle" : "", "family" : "Altaf", "given" : "Kiran", "non-dropping-particle" : "", "parse-names" : false, "suffix" : "" }, { "dropping-particle" : "", "family" : "Javed", "given" : "Muhammad a", "non-dropping-particle" : "", "parse-names" : false, "suffix" : "" }, { "dropping-particle" : "", "family" : "Huang", "given" : "Wei", "non-dropping-particle" : "", "parse-names" : false, "suffix" : "" }, { "dropping-particle" : "", "family" : "Mukherjee", "given" : "Rajarshi", "non-dropping-particle" : "", "parse-names" : false, "suffix" : "" }, { "dropping-particle" : "", "family" : "Mai", "given" : "Gang", "non-dropping-particle" : "", "parse-names" : false, "suffix" : "" }, { "dropping-particle" : "", "family" : "Sutton", "given" : "Robert", "non-dropping-particle" : "", "parse-names" : false, "suffix" : "" }, { "dropping-particle" : "", "family" : "Liu", "given" : "Xu-Bao", "non-dropping-particle" : "", "parse-names" : false, "suffix" : "" }, { "dropping-particle" : "", "family" : "Hu", "given" : "Wei-Ming", "non-dropping-particle" : "", "parse-names" : false, "suffix" : "" } ], "container-title" : "World journal of gastroenterology : WJG", "id" : "ITEM-1", "issue" : "45", "issued" : { "date-parts" : [ [ "2012" ] ] }, "page" : "6657-68", "title" : "Meta-analysis of laparoscopic vs open liver resection for hepatocellular carcinoma.", "type" : "article-journal", "volume" : "18" }, "uris" : [ "http://www.mendeley.com/documents/?uuid=7fd2fa55-8daf-497e-9107-e1dd60ec1c0b" ] } ], "mendeley" : { "formattedCitation" : "&lt;sup&gt;[114]&lt;/sup&gt;", "plainTextFormattedCitation" : "[114]", "previouslyFormattedCitation" : "&lt;sup&gt;[12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14]</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as the current studies do not provide enough support</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595-010-4337-6", "ISBN" : "1436-2813 (Electronic)\\r0941-1291 (Linking)", "ISSN" : "09411291", "PMID" : "21191689", "abstract" : "A previous meta-analysis study demonstrated that bleeding and the duration of the hospital stay following laparoscopic hepatectomy (Lap) were significantly smaller and shorter, respectively, than for patients undergoing an open approach (Op). The aim of the present study was to re-evaluate perioperative variables and adverse outcomes in patients undergoing Lap versus (vs) Op after 2000.", "author" : [ { "dropping-particle" : "", "family" : "Mizuguchi", "given" : "Toru", "non-dropping-particle" : "", "parse-names" : false, "suffix" : "" }, { "dropping-particle" : "", "family" : "Kawamoto", "given" : "Masaki", "non-dropping-particle" : "", "parse-names" : false, "suffix" : "" }, { "dropping-particle" : "", "family" : "Meguro", "given" : "Makoto", "non-dropping-particle" : "", "parse-names" : false, "suffix" : "" }, { "dropping-particle" : "", "family" : "Shibata", "given" : "Toshihito", "non-dropping-particle" : "", "parse-names" : false, "suffix" : "" }, { "dropping-particle" : "", "family" : "Nakamura", "given" : "Yukio", "non-dropping-particle" : "", "parse-names" : false, "suffix" : "" }, { "dropping-particle" : "", "family" : "Kimura", "given" : "Yasutoshi", "non-dropping-particle" : "", "parse-names" : false, "suffix" : "" }, { "dropping-particle" : "", "family" : "Furuhata", "given" : "Tomohisa", "non-dropping-particle" : "", "parse-names" : false, "suffix" : "" }, { "dropping-particle" : "", "family" : "Sonoda", "given" : "Tomoko", "non-dropping-particle" : "", "parse-names" : false, "suffix" : "" }, { "dropping-particle" : "", "family" : "Hirata", "given" : "Koichi", "non-dropping-particle" : "", "parse-names" : false, "suffix" : "" } ], "container-title" : "Surgery Today", "id" : "ITEM-1", "issue" : "1", "issued" : { "date-parts" : [ [ "2011" ] ] }, "page" : "39-47", "title" : "Laparoscopic hepatectomy: A systematic review, meta-analysis, and power analysis", "type" : "article-journal", "volume" : "41" }, "uris" : [ "http://www.mendeley.com/documents/?uuid=014049da-0181-48fd-a7de-a7d5c944f0af" ] } ], "mendeley" : { "formattedCitation" : "&lt;sup&gt;[115]&lt;/sup&gt;", "plainTextFormattedCitation" : "[115]", "previouslyFormattedCitation" : "&lt;sup&gt;[12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1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The laparoscopic approach for radiofrequency ablation is used for hepatocellular carcinoma. Intraoperative laparoscopic ultrasound led to an oncological upstaging in up to 32% in a small case serie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23-012-1018-5", "ISSN" : "1435-2443", "PMID" : "23093087", "author" : [ { "dropping-particle" : "", "family" : "Herbold", "given" : "Till", "non-dropping-particle" : "", "parse-names" : false, "suffix" : "" }, { "dropping-particle" : "", "family" : "Wahba", "given" : "Roger", "non-dropping-particle" : "", "parse-names" : false, "suffix" : "" }, { "dropping-particle" : "", "family" : "Bangard", "given" : "Christopher", "non-dropping-particle" : "", "parse-names" : false, "suffix" : "" }, { "dropping-particle" : "", "family" : "Demir", "given" : "M\u00fcnevver", "non-dropping-particle" : "", "parse-names" : false, "suffix" : "" }, { "dropping-particle" : "", "family" : "Drebber", "given" : "Uta", "non-dropping-particle" : "", "parse-names" : false, "suffix" : "" }, { "dropping-particle" : "", "family" : "Stippel", "given" : "Dirk L.", "non-dropping-particle" : "", "parse-names" : false, "suffix" : "" } ], "container-title" : "Langenbeck's Archives of Surgery", "id" : "ITEM-1", "issued" : { "date-parts" : [ [ "2012" ] ] }, "page" : "47-53", "title" : "The laparoscopic approach for radiofrequency ablation of hepatocellular carcinoma\u2014indication, technique and results", "type" : "article-journal" }, "uris" : [ "http://www.mendeley.com/documents/?uuid=4c79b80e-97c3-4379-ac61-c8b7d227f7ba" ] } ], "mendeley" : { "formattedCitation" : "&lt;sup&gt;[116]&lt;/sup&gt;", "plainTextFormattedCitation" : "[116]", "previouslyFormattedCitation" : "&lt;sup&gt;[128]&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1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In the laparoscopic resection of liver metastases for colorectal carcinoma, these findings do not show any true benefit for the patient, so here, laparoscopy as a diagnostic method appears more as a useful instrument when a peritoneal disease is suspected</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amjsurg.2011.07.018", "ISBN" : "0748-7983", "ISSN" : "00029610", "PMID" : "22244586", "abstract" : "BACKGROUND: The role of staging laparoscopy (SL) with laparoscopic ultrasound (LUS) in patients with resectable colorectal liver metastases (CRLM) remains controversial. METHODS: A meta-analysis of all studies (from 1998 to the present) on the effect of SL/LUS in patients with potentially resectable CRLM with respect to alteration in surgical management was performed. RESULTS: Twelve studies satisfied the inclusion criteria. A total of 1,047 patients underwent SL/LUS. The true yield of SL/LUS for CRLM was 19% (95% confidence interval [CI], 16%-22%), with a diagnostic odds ratio of 132 (95% CI, 56-310) and an overall sensitivity of 59% (95% CI, 53%-65%). Subgroup analysis for detection of other liver and peritoneal lesions showed a sensitivity of 59% (95% CI, 49%-67%) and 75% (95% CI, 63%-85%) respectively. There was major between-study heterogeneity for all analyses, with no obvious cause revealed by meta-regression. CONCLUSIONS: The true benefit of using SL/LUS universally seems limited. It appears more useful as an adjunct in patients when peritoneal disease is suspected. ?? 2012 Elsevier Inc. All rights reserved.", "author" : [ { "dropping-particle" : "", "family" : "Hariharan", "given" : "Deepak", "non-dropping-particle" : "", "parse-names" : false, "suffix" : "" }, { "dropping-particle" : "", "family" : "Constantinides", "given" : "Vasilis", "non-dropping-particle" : "", "parse-names" : false, "suffix" : "" }, { "dropping-particle" : "", "family" : "Kocher", "given" : "Hemant M.", "non-dropping-particle" : "", "parse-names" : false, "suffix" : "" }, { "dropping-particle" : "", "family" : "Tekkis", "given" : "Paris P.", "non-dropping-particle" : "", "parse-names" : false, "suffix" : "" } ], "container-title" : "American Journal of Surgery", "id" : "ITEM-1", "issue" : "1", "issued" : { "date-parts" : [ [ "2012" ] ] }, "page" : "84-92", "publisher" : "Elsevier Inc.", "title" : "The role of laparoscopy and laparoscopic ultrasound in the preoperative staging of patients with resectable colorectal liver metastases: A meta-analysis", "type" : "article-journal", "volume" : "204" }, "uris" : [ "http://www.mendeley.com/documents/?uuid=81e1db12-9217-4c5c-a971-976192f4645f" ] } ], "mendeley" : { "formattedCitation" : "&lt;sup&gt;[117]&lt;/sup&gt;", "plainTextFormattedCitation" : "[117]", "previouslyFormattedCitation" : "&lt;sup&gt;[12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17]</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Blood loss with a significant reduction of transfusion and the overall complication rate were lower in the laparoscopic group. No difference in the long-term oncological results in 1-, 3- and 5-year survival was found compared with open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surg.2014.08.036", "ISSN" : "00396060", "PMID" : "25282529", "author" : [ { "dropping-particle" : "", "family" : "Schiffman", "given" : "Suzanne C.", "non-dropping-particle" : "", "parse-names" : false, "suffix" : "" }, { "dropping-particle" : "", "family" : "Kim", "given" : "Kevin H.", "non-dropping-particle" : "", "parse-names" : false, "suffix" : "" }, { "dropping-particle" : "", "family" : "Tsung", "given" : "Allan", "non-dropping-particle" : "", "parse-names" : false, "suffix" : "" }, { "dropping-particle" : "", "family" : "Marsh", "given" : "J. Wallis", "non-dropping-particle" : "", "parse-names" : false, "suffix" : "" }, { "dropping-particle" : "", "family" : "Geller", "given" : "David a.", "non-dropping-particle" : "", "parse-names" : false, "suffix" : "" } ], "container-title" : "Surgery", "id" : "ITEM-1", "issue" : "2", "issued" : { "date-parts" : [ [ "2015" ] ] }, "page" : "211-222", "publisher" : "Elsevier Inc.", "title" : "Laparoscopic versus open liver resection for metastatic colorectal cancer: A metaanalysis of 610 patients", "type" : "article-journal", "volume" : "157" }, "uris" : [ "http://www.mendeley.com/documents/?uuid=f2284ca9-f03d-4550-8e65-f027a5875b91" ] } ], "mendeley" : { "formattedCitation" : "&lt;sup&gt;[118]&lt;/sup&gt;", "manualFormatting" : "[130", "plainTextFormattedCitation" : "[118]", "previouslyFormattedCitation" : "&lt;sup&gt;[13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30</w:t>
      </w:r>
      <w:r w:rsidRPr="002D6713">
        <w:rPr>
          <w:rFonts w:ascii="Book Antiqua" w:hAnsi="Book Antiqua" w:cs="Arial"/>
          <w:sz w:val="24"/>
          <w:szCs w:val="24"/>
          <w:lang w:val="en-US"/>
        </w:rPr>
        <w:fldChar w:fldCharType="end"/>
      </w:r>
      <w:r w:rsidRPr="002D6713">
        <w:rPr>
          <w:rFonts w:ascii="Book Antiqua" w:hAnsi="Book Antiqua" w:cs="Arial"/>
          <w:sz w:val="24"/>
          <w:szCs w:val="24"/>
          <w:vertAlign w:val="superscript"/>
          <w:lang w:val="en-US"/>
        </w:rPr>
        <w:t>,</w:t>
      </w:r>
      <w:r w:rsidRPr="002D6713">
        <w:rPr>
          <w:rFonts w:ascii="Book Antiqua" w:hAnsi="Book Antiqua" w:cs="Arial"/>
          <w:sz w:val="24"/>
          <w:szCs w:val="24"/>
          <w:vertAlign w:val="superscript"/>
          <w:lang w:val="en-US"/>
        </w:rPr>
        <w:fldChar w:fldCharType="begin" w:fldLock="1"/>
      </w:r>
      <w:r w:rsidRPr="002D6713">
        <w:rPr>
          <w:rFonts w:ascii="Book Antiqua" w:hAnsi="Book Antiqua" w:cs="Arial"/>
          <w:sz w:val="24"/>
          <w:szCs w:val="24"/>
          <w:vertAlign w:val="superscript"/>
          <w:lang w:val="en-US"/>
        </w:rPr>
        <w:instrText>ADDIN CSL_CITATION { "citationItems" : [ { "id" : "ITEM-1", "itemData" : { "DOI" : "10.1111/hpb.12117", "ISSN" : "1365182X", "PMID" : "23672270", "author" : [ { "dropping-particle" : "", "family" : "Parks", "given" : "Kevin Ryan", "non-dropping-particle" : "", "parse-names" : false, "suffix" : "" }, { "dropping-particle" : "", "family" : "Kuo", "given" : "Yen-hong", "non-dropping-particle" : "", "parse-names" : false, "suffix" : "" }, { "dropping-particle" : "", "family" : "Davis", "given" : "John Mihran", "non-dropping-particle" : "", "parse-names" : false, "suffix" : "" }, { "dropping-particle" : "", "family" : "Brien", "given" : "Brittany O", "non-dropping-particle" : "", "parse-names" : false, "suffix" : "" }, { "dropping-particle" : "", "family" : "Hagopian", "given" : "Ellen J", "non-dropping-particle" : "", "parse-names" : false, "suffix" : "" } ], "container-title" : "HPB", "id" : "ITEM-1", "issued" : { "date-parts" : [ [ "2014" ] ] }, "page" : "109-118", "title" : "Laparoscopic versus open liver resection : a meta-analysis of long-term outcome", "type" : "article-journal", "volume" : "16" }, "uris" : [ "http://www.mendeley.com/documents/?uuid=adc41b03-bb1e-4fb2-be6a-26e6ee4ebaf8" ] } ], "mendeley" : { "formattedCitation" : "&lt;sup&gt;[119]&lt;/sup&gt;", "manualFormatting" : "131]", "plainTextFormattedCitation" : "[119]", "previouslyFormattedCitation" : "&lt;sup&gt;[131]&lt;/sup&gt;" }, "properties" : { "noteIndex" : 0 }, "schema" : "https://github.com/citation-style-language/schema/raw/master/csl-citation.json" }</w:instrText>
      </w:r>
      <w:r w:rsidRPr="002D6713">
        <w:rPr>
          <w:rFonts w:ascii="Book Antiqua" w:hAnsi="Book Antiqua" w:cs="Arial"/>
          <w:sz w:val="24"/>
          <w:szCs w:val="24"/>
          <w:vertAlign w:val="superscript"/>
          <w:lang w:val="en-US"/>
        </w:rPr>
        <w:fldChar w:fldCharType="separate"/>
      </w:r>
      <w:r w:rsidRPr="002D6713">
        <w:rPr>
          <w:rFonts w:ascii="Book Antiqua" w:hAnsi="Book Antiqua" w:cs="Arial"/>
          <w:noProof/>
          <w:sz w:val="24"/>
          <w:szCs w:val="24"/>
          <w:vertAlign w:val="superscript"/>
          <w:lang w:val="en-US"/>
        </w:rPr>
        <w:t>131]</w:t>
      </w:r>
      <w:r w:rsidRPr="002D6713">
        <w:rPr>
          <w:rFonts w:ascii="Book Antiqua" w:hAnsi="Book Antiqua" w:cs="Arial"/>
          <w:sz w:val="24"/>
          <w:szCs w:val="24"/>
          <w:vertAlign w:val="superscript"/>
          <w:lang w:val="en-US"/>
        </w:rPr>
        <w:fldChar w:fldCharType="end"/>
      </w:r>
      <w:r w:rsidRPr="002D6713">
        <w:rPr>
          <w:rFonts w:ascii="Book Antiqua" w:hAnsi="Book Antiqua" w:cs="Arial"/>
          <w:sz w:val="24"/>
          <w:szCs w:val="24"/>
          <w:lang w:val="en-US"/>
        </w:rPr>
        <w:t>. Some analyses even showed a lower incidence of R1 resection in the laparoscopic group</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89/lap.2013.0399", "ISSN" : "1557-9034", "PMID" : "24571350", "abstract" : "BACKGROUND: Liver resection can improve long-term survival for liver metastases from colorectal cancer. Laparoscopic hepatectomy is gaining increasing applications in colorectal liver metastases. We conducted a meta-analysis to investigate the safety, feasibility, and efficacy of laparoscopic liver resection compared with open hepatectomy for patients with colorectal liver metastases.\\n\\nMATERIALS AND METHODS: We performed both database and manual searching for comparative studies published before June 2013 without language or region restriction. Outcomes of interest consisted of perioperative outcomes and oncologic outcomes.\\n\\nRESULTS: Seven observational studies including 624 patients (241 in the laparoscopic group, 383 in the open group) were included. No randomized controlled trials were available. Pooled long-term oncologic outcomes of overall survival (hazard ratio=0.844; 95% confidence interval [CI] 0.412, 1.730; P=.644; I(2)=80.6%) and disease-free survival (hazard ratio=1.234; 95% CI 0.652, 2.333; P=.518; I(2)=79.6%) were similar in both groups. Subgroup analyses of studies with high quality and homogeneity confirmed the above outcomes. However, a lower incidence of R1 resection was observed in the laparoscopic group (relative risk [RR]=0.357; 95% CI 0.180, 0.708; P=.003; I(2)=0.0%) than in the open group. As for perioperative outcomes, laparoscopic hepatectomy presented a lower occurrence of postoperative complications (RR=0.647; 95% CI 0.477, 0.877; P=.005; I(2)=0.0%) and similar mortality (RR=0.625; 95% CI 0.12, 3.25; P=.576; I(2)=0.0%); less blood loss and less need for transfusion were also found in laparoscopic patients, whereas comparable operative time and length of hospital stay were required in the two groups.\\n\\nCONCLUSIONS: Laparoscopic hepatectomy is a safe procedure for colorectal liver metastases with long-term survival comparable to that of open hepatectomy. More prospective studies with adequate subgroup analyses are awaited to construct defined criteria for patient selection. Future randomized controlled trials are needed to eliminate potential selection bias and to confirm this conclusion.", "author" : [ { "dropping-particle" : "", "family" : "Luo", "given" : "Lx Li-Xi", "non-dropping-particle" : "", "parse-names" : false, "suffix" : "" }, { "dropping-particle" : "", "family" : "Yu", "given" : "Zhao-Yan Zy", "non-dropping-particle" : "", "parse-names" : false, "suffix" : "" }, { "dropping-particle" : "", "family" : "Bai", "given" : "Yan-Nan Yn", "non-dropping-particle" : "", "parse-names" : false, "suffix" : "" } ], "container-title" : "Journal of laparoendoscopic &amp; advanced surgical techniques. Part A", "id" : "ITEM-1", "issue" : "4", "issued" : { "date-parts" : [ [ "2014" ] ] }, "page" : "213-22", "title" : "Laparoscopic hepatectomy for liver metastases from colorectal cancer: a meta-analysis.", "type" : "article-journal", "volume" : "24" }, "uris" : [ "http://www.mendeley.com/documents/?uuid=e84977a8-f224-4865-9dba-09939c971d9b" ] } ], "mendeley" : { "formattedCitation" : "&lt;sup&gt;[120]&lt;/sup&gt;", "plainTextFormattedCitation" : "[120]", "previouslyFormattedCitation" : "&lt;sup&gt;[132]&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2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Resection of liver metastasis can be performed synchronously with colectomy, with a favorable outcome of the short-time results, but there was no difference in the long-term results in regard to the survival or recurrence. The authors consider synchronous resection of liver metastasis to be an option for selected cases, but the included studies lacked standardized inclusion criteria, so the results must be interpreted carefull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371/journal.pone.0087461", "ISBN" : "1932-6203", "ISSN" : "19326203", "PMID" : "24489916", "abstract" : "BACKGROUND: To compare short-term and long-term results of colorectal patients undergoing laparoscopic and open hepatectomy. Moreover, outcomes of laparoscopic versus open procedures for simultaneous primary colorectal tumor and liver metastasis resection were compared.\\n\\nMETHODS: A systematic search was conducted in the PubMed and EmBase databases (until Oct. 22. 2013) with no limits. Bibliographic citation management software (EndNote X6) was used for extracted literature management. Quality assessment was performed according to a modification of the Newcastle-Ottawa Scale. The data were analyzed using Review Manager (Version 5.1), and sensitivity analysis was performed by sequentially omitting each study.\\n\\nRESULTS: Finally, 14 studies, including a total of 975 CLM (colorectal liver metastasis) patients, compared laparoscopic with open hepatectomy. 3 studies of them, including a total of 107 CLM patients, compared laparoscopic with open procedures for synchronous hepatectomy and colectomy. Laparoscopic hepatectomy was associated with a significantly less blood loss, shorter hospitalization time, and less operative transfusion rate. In addition, lower hospital morbidity rate (OR\u200a=\u200a0.57, 95%CI:0.42-0.78, P\u200a=\u200a0.0005) and better R0 resection (OR\u200a=\u200a2.44, 95%CI:1.21-4.94, P\u200a=\u200a0.01) were observed in laparoscopic hepatectomy. For long-term outcomes, there were no significant differences between two surgical procedures on recurrence and overall survival. In comparison of synchronous hepatectomy and colectomy, laparoscopic procedure displayed shorter hospitalization (MD\u200a=\u200a-3.40, 95%CI:-4.37-2.44, P&lt;0.00001) than open procedure. Other outcomes, including surgical time, estimated blood loss, hospital morbidity, and overall survival did not differ significantly in the comparison.\\n\\nCONCLUSIONS: Laparoscopic hepatectomy with or without synchronous colectomy are acceptable for selective CLM patients. We suggest standard inclusion criteria of CLM patients be formulated.", "author" : [ { "dropping-particle" : "", "family" : "Wei", "given" : "MingTian", "non-dropping-particle" : "", "parse-names" : false, "suffix" : "" }, { "dropping-particle" : "", "family" : "He", "given" : "YaZhou", "non-dropping-particle" : "", "parse-names" : false, "suffix" : "" }, { "dropping-particle" : "", "family" : "Wang", "given" : "JiaRong", "non-dropping-particle" : "", "parse-names" : false, "suffix" : "" }, { "dropping-particle" : "", "family" : "Chen", "given" : "Nan", "non-dropping-particle" : "", "parse-names" : false, "suffix" : "" }, { "dropping-particle" : "", "family" : "Zhou", "given" : "ZongGuang", "non-dropping-particle" : "", "parse-names" : false, "suffix" : "" }, { "dropping-particle" : "", "family" : "Wang", "given" : "ZiQiang", "non-dropping-particle" : "", "parse-names" : false, "suffix" : "" } ], "container-title" : "PLoS ONE", "id" : "ITEM-1", "issue" : "1", "issued" : { "date-parts" : [ [ "2014" ] ] }, "title" : "Laparoscopic versus open hepatectomy with or without synchronous colectomy for colorectal liver metastasis: A meta-analysis", "type" : "article-journal", "volume" : "9" }, "uris" : [ "http://www.mendeley.com/documents/?uuid=d28b1f57-6f47-4567-9c1c-a1946e2d6a69" ] } ], "mendeley" : { "formattedCitation" : "&lt;sup&gt;[121]&lt;/sup&gt;", "plainTextFormattedCitation" : "[121]", "previouslyFormattedCitation" : "&lt;sup&gt;[13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2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In fenestration of congenital hepatic cysts, a favorable short-term outcome of the laparoscopic approach is described without a difference in postoperative complications or cyst recurrence rates, so the minimally invasive surgery is favored in these case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3748/wjg.v17.i28.3359", "ISSN" : "10079327", "PMID" : "21876626", "abstract" : "To determine whether the outcomes of laparoscopic fenestration (LF) were superior to open fenestration (OF) for congenital liver cysts.", "author" : [ { "dropping-particle" : "", "family" : "Qiu", "given" : "Jian Guo", "non-dropping-particle" : "", "parse-names" : false, "suffix" : "" }, { "dropping-particle" : "", "family" : "Wu", "given" : "Hong", "non-dropping-particle" : "", "parse-names" : false, "suffix" : "" }, { "dropping-particle" : "", "family" : "Jiang", "given" : "Hui", "non-dropping-particle" : "", "parse-names" : false, "suffix" : "" }, { "dropping-particle" : "", "family" : "Huang", "given" : "Ji Wei", "non-dropping-particle" : "", "parse-names" : false, "suffix" : "" }, { "dropping-particle" : "", "family" : "Pankaj", "given" : "Prasoon", "non-dropping-particle" : "", "parse-names" : false, "suffix" : "" }, { "dropping-particle" : "", "family" : "Xu", "given" : "Ying Long", "non-dropping-particle" : "", "parse-names" : false, "suffix" : "" }, { "dropping-particle" : "", "family" : "Wang", "given" : "Jing Zhou", "non-dropping-particle" : "", "parse-names" : false, "suffix" : "" }, { "dropping-particle" : "", "family" : "Zeng", "given" : "Yong", "non-dropping-particle" : "", "parse-names" : false, "suffix" : "" } ], "container-title" : "World Journal of Gastroenterology", "id" : "ITEM-1", "issue" : "28", "issued" : { "date-parts" : [ [ "2011" ] ] }, "page" : "3359-3365", "title" : "Laparoscopic fenestration vs open fenestration in patients with congenital hepatic cysts: A meta-analysis", "type" : "article-journal", "volume" : "17" }, "uris" : [ "http://www.mendeley.com/documents/?uuid=3fcd7350-f7ca-4bdf-8554-1678a158e9ea" ] } ], "mendeley" : { "formattedCitation" : "&lt;sup&gt;[122]&lt;/sup&gt;", "plainTextFormattedCitation" : "[122]", "previouslyFormattedCitation" : "&lt;sup&gt;[13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2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rPr>
      </w:pPr>
      <w:r w:rsidRPr="002D6713">
        <w:rPr>
          <w:rFonts w:ascii="Book Antiqua" w:hAnsi="Book Antiqua" w:cs="Arial"/>
          <w:sz w:val="24"/>
          <w:szCs w:val="24"/>
          <w:lang w:val="en-US"/>
        </w:rPr>
        <w:t>In living donor liver transplantation, the laparoscopic approach is seen as comparable to the open approach for liver procurement in terms of donor safety. Lower blood loss was shown in the laparoscopic group</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4-4045-1", "ISSN" : "0930-2794", "PMID" : "25552233", "author" : [ { "dropping-particle" : "", "family" : "Bekheit", "given" : "Mohamed", "non-dropping-particle" : "", "parse-names" : false, "suffix" : "" }, { "dropping-particle" : "", "family" : "Khafagy", "given" : "Philipe-Abrahim", "non-dropping-particle" : "", "parse-names" : false, "suffix" : "" }, { "dropping-particle" : "", "family" : "Bucur", "given" : "Petru", "non-dropping-particle" : "", "parse-names" : false, "suffix" : "" }, { "dropping-particle" : "", "family" : "Katri", "given" : "Khaled", "non-dropping-particle" : "", "parse-names" : false, "suffix" : "" }, { "dropping-particle" : "", "family" : "Elgendi", "given" : "Ahmed", "non-dropping-particle" : "", "parse-names" : false, "suffix" : "" }, { "dropping-particle" : "", "family" : "Abdel-salam", "given" : "Wael Nabil", "non-dropping-particle" : "", "parse-names" : false, "suffix" : "" }, { "dropping-particle" : "", "family" : "Vibert", "given" : "Eric", "non-dropping-particle" : "", "parse-names" : false, "suffix" : "" }, { "dropping-particle" : "", "family" : "El-kayal", "given" : "El-said", "non-dropping-particle" : "", "parse-names" : false, "suffix" : "" } ], "container-title" : "Surgical Endoscopy", "id" : "ITEM-1", "issued" : { "date-parts" : [ [ "2015" ] ] }, "title" : "Donor safety in live donor laparoscopic liver procurement: systematic review and meta-analysis", "type" : "article-journal" }, "uris" : [ "http://www.mendeley.com/documents/?uuid=58727a1c-2fbe-4a79-8efc-9f22624907ae" ] } ], "mendeley" : { "formattedCitation" : "&lt;sup&gt;[123]&lt;/sup&gt;", "plainTextFormattedCitation" : "[123]", "previouslyFormattedCitation" : "&lt;sup&gt;[13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2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jc w:val="both"/>
        <w:rPr>
          <w:rFonts w:ascii="Book Antiqua" w:hAnsi="Book Antiqua" w:cs="Arial"/>
          <w:sz w:val="24"/>
          <w:szCs w:val="24"/>
          <w:lang w:val="en-US"/>
        </w:rPr>
      </w:pPr>
      <w:r w:rsidRPr="002D6713">
        <w:rPr>
          <w:rFonts w:ascii="Book Antiqua" w:hAnsi="Book Antiqua" w:cs="Arial"/>
          <w:sz w:val="24"/>
          <w:szCs w:val="24"/>
          <w:lang w:val="en-US"/>
        </w:rPr>
        <w:t xml:space="preserve"> </w:t>
      </w:r>
    </w:p>
    <w:p w:rsidR="002539DD" w:rsidRPr="002D6713" w:rsidRDefault="002539DD" w:rsidP="002D6713">
      <w:pPr>
        <w:spacing w:after="0" w:line="360" w:lineRule="auto"/>
        <w:jc w:val="both"/>
        <w:rPr>
          <w:rFonts w:ascii="Book Antiqua" w:hAnsi="Book Antiqua" w:cs="Arial"/>
          <w:b/>
          <w:i/>
          <w:sz w:val="24"/>
          <w:szCs w:val="24"/>
          <w:lang w:val="en-US"/>
        </w:rPr>
      </w:pPr>
      <w:r w:rsidRPr="002D6713">
        <w:rPr>
          <w:rFonts w:ascii="Book Antiqua" w:hAnsi="Book Antiqua" w:cs="Arial"/>
          <w:b/>
          <w:i/>
          <w:sz w:val="24"/>
          <w:szCs w:val="24"/>
          <w:lang w:val="en-US"/>
        </w:rPr>
        <w:t>Surgery of the adrenal glands</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lastRenderedPageBreak/>
        <w:t>Minimally invasive surgery of the adrenal glands has become the gold standard in resection of benign and malignant disease. Potential laparoscopic techniques are the lateral transperitoneal approach and the posterior retroperitoneal approach. Regarding outcome of these approaches, compared to each other, the posterior retroperitoneal seems to be a comparabl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surg.2012.05.042", "ISBN" : "1532-7361 (Electronic)\\r0039-6060 (Linking)", "ISSN" : "00396060", "PMID" : "22939744", "abstract" : "Background: Laparoscopic adrenalectomies are being performed increasingly, either with transperitoneal or retroperitoneal approaches. Studies comparing the 2 approaches have not shown the superiority of either technique, but these studies are limited by small sample sizes and single-institution designs. To overcome these limitations, we performed a meta-analysis of studies comparing lateral transperitoneal adrenalectomy and retroperitoneal adrenalectomy. Methods: A systematic review of studies comparing lateral transperitoneal adrenalectomy and retroperitoneal adrenalectomy was conducted. Study endpoints included perioperative outcomes and measures of postoperative recovery. Meta-analysis was performed using a random effects model, pooling variables evaluated by more than 3 studies. Results: Twenty-one studies comparing a total of 1,205 lateral transperitoneal adrenalectomies and 688 retroperitoneal adrenalectomies were suitable for meta-analysis. Patients in the 2 groups were similar in term of age, sex, body mass index, lesion size and location, and rates of malignancy. There were no statistically significant differences between lateral transperitoneal adrenalectomy and retroperitoneal adrenalectomy in terms of operative time, blood loss, hospital stay, time to oral intake, overall and major morbidity, and mortality. Conclusion: Both lateral transperitoneal adrenalectomy and retroperitoneal adrenalectomy are associated with very low rates of perioperative complications. According to our meta-analysis, clinical outcomes after either technique are similar. For most adrenal lesions requiring operation, minimally invasive adrenalectomy can be performed safely and effectively with either transperitoneal or the retroperitoneal approach. Additional studies may be needed to analyze if any difference in long-term results exist.", "author" : [ { "dropping-particle" : "", "family" : "Nigri", "given" : "Giuseppe", "non-dropping-particle" : "", "parse-names" : false, "suffix" : "" }, { "dropping-particle" : "", "family" : "Rosman", "given" : "Alan S.", "non-dropping-particle" : "", "parse-names" : false, "suffix" : "" }, { "dropping-particle" : "", "family" : "Petrucciani", "given" : "Niccol\u00f2", "non-dropping-particle" : "", "parse-names" : false, "suffix" : "" }, { "dropping-particle" : "", "family" : "Fancellu", "given" : "Alessandro", "non-dropping-particle" : "", "parse-names" : false, "suffix" : "" }, { "dropping-particle" : "", "family" : "Pisano", "given" : "Michele", "non-dropping-particle" : "", "parse-names" : false, "suffix" : "" }, { "dropping-particle" : "", "family" : "Zorcolo", "given" : "Luigi", "non-dropping-particle" : "", "parse-names" : false, "suffix" : "" }, { "dropping-particle" : "", "family" : "Ramacciato", "given" : "Giovanni", "non-dropping-particle" : "", "parse-names" : false, "suffix" : "" }, { "dropping-particle" : "", "family" : "Melis", "given" : "Marcovalerio", "non-dropping-particle" : "", "parse-names" : false, "suffix" : "" } ], "container-title" : "Surgery (United States)", "id" : "ITEM-1", "issue" : "1", "issued" : { "date-parts" : [ [ "2013" ] ] }, "page" : "111-119", "title" : "Meta-analysis of trials comparing laparoscopic transperitoneal and retroperitoneal adrenalectomy", "type" : "article-journal", "volume" : "153" }, "uris" : [ "http://www.mendeley.com/documents/?uuid=d855b745-121f-4212-8420-20be5fa86744" ] } ], "mendeley" : { "formattedCitation" : "&lt;sup&gt;[124]&lt;/sup&gt;", "plainTextFormattedCitation" : "[124]", "previouslyFormattedCitation" : "&lt;sup&gt;[13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24]</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or superior</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bjs.8921", "ISSN" : "1365-2168", "PMID" : "23023976", "abstract" : "Laparoscopic adrenalectomy (LA) has replaced open adrenalectomy as the standard operation for non-malignant adrenal tumours. Retroperitoneoscopic adrenalectomy (RA) is an increasingly popular alternative minimally invasive approach. Advocates of each technique claim its superiority, but the issue has yet to be resolved and conclusions are complicated by the existence of a lateral (LRA) and true posterior (PRA) RA.", "author" : [ { "dropping-particle" : "", "family" : "Constantinides", "given" : "V a", "non-dropping-particle" : "", "parse-names" : false, "suffix" : "" }, { "dropping-particle" : "", "family" : "Christakis", "given" : "I", "non-dropping-particle" : "", "parse-names" : false, "suffix" : "" }, { "dropping-particle" : "", "family" : "Touska", "given" : "P", "non-dropping-particle" : "", "parse-names" : false, "suffix" : "" }, { "dropping-particle" : "", "family" : "Palazzo", "given" : "F F", "non-dropping-particle" : "", "parse-names" : false, "suffix" : "" } ], "container-title" : "The British journal of surgery", "id" : "ITEM-1", "issue" : "12", "issued" : { "date-parts" : [ [ "2012" ] ] }, "page" : "1639-48", "title" : "Systematic review and meta-analysis of retroperitoneoscopic versus laparoscopic adrenalectomy.", "type" : "article-journal", "volume" : "99" }, "uris" : [ "http://www.mendeley.com/documents/?uuid=4d8ef67a-3ae2-4c2f-868b-fd22eba97d92" ] } ], "mendeley" : { "formattedCitation" : "&lt;sup&gt;[125]&lt;/sup&gt;", "plainTextFormattedCitation" : "[125]", "previouslyFormattedCitation" : "&lt;sup&gt;[13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2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approach based on the operation time, blood loss, pain score, hospital stay, and time to return to normal activit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97/SLE.0b013e3182827b57", "ISSN" : "1534-4908", "PMID" : "23579504", "abstract" : "BACKGROUND: The study aims to provide a pooled meta-analysis of existing studies that compare the outcomes of retroperitoneal laparoscopic adrenalectomy with transperitoneal approach for adrenal tumor.\\n\\nMETHODS: A systematic search of electronic databases was performed and studies were selected based on specific inclusion and exclusion criteria. Data of interest were subjected to meta-analysis using randomized or fixed-effect model to calculate weight mean difference (WMD) or odds ratio (OR). The sensitivity analysis and publication bias test also be conducted.\\n\\nRESULTS: Nine observational studies with 632 patients were identified (339 retroperitoneal vs. 293 transperitoneal). Retroperitoneal approach was associated with shorter operative time [WMD=-13.10; 95% confidence interval (CI), -23.83 to -2.36; P=0.02], less intraoperative blood loss (WMD=-40.60; 95% CI, -79.73 to -1.47; P=0.04), shorter duration of hospital stay (WMD=-1.25; 95% CI, -2.36 to -0.14; P=0.03), or time to first ambulation (WMD=-0.38; 95% CI, -0.47 to -0.28; P&lt;0.001). Although the difference between number of convert to open management, time to first oral intake, and major postoperative complication rate was not significant (OR=0.53; 95% CI, 0.17 to 1.60; P=0.26; WMD=-0.31; 95% CI, -1.14 to 0.52; P=0.47; OR=0.41; 95% CI, 0.06 to 1.06; P=0.07).\\n\\nCONCLUSIONS: The present evidence demonstrates that retroperitoneal adrenalectomy is better than transperitoneal approach for patients with adrenal tumor in short-term outcomes. However, extended follow-ups and further randomized controlled trials should be required to analysis.", "author" : [ { "dropping-particle" : "", "family" : "Chen", "given" : "Wei", "non-dropping-particle" : "", "parse-names" : false, "suffix" : "" }, { "dropping-particle" : "", "family" : "Li", "given" : "Fei", "non-dropping-particle" : "", "parse-names" : false, "suffix" : "" }, { "dropping-particle" : "", "family" : "Chen", "given" : "Dingnan", "non-dropping-particle" : "", "parse-names" : false, "suffix" : "" }, { "dropping-particle" : "", "family" : "Zhu", "given" : "Yongtong", "non-dropping-particle" : "", "parse-names" : false, "suffix" : "" }, { "dropping-particle" : "", "family" : "He", "given" : "Chengwu", "non-dropping-particle" : "", "parse-names" : false, "suffix" : "" }, { "dropping-particle" : "", "family" : "Du", "given" : "Yuejun", "non-dropping-particle" : "", "parse-names" : false, "suffix" : "" }, { "dropping-particle" : "", "family" : "Tan", "given" : "Wanlong", "non-dropping-particle" : "", "parse-names" : false, "suffix" : "" } ], "container-title" : "Surgical laparoscopy, endoscopy &amp; percutaneous techniques", "id" : "ITEM-1", "issue" : "2", "issued" : { "date-parts" : [ [ "2013" ] ] }, "page" : "121-7", "title" : "Retroperitoneal versus transperitoneal laparoscopic adrenalectomy in adrenal tumor: a meta-analysis.", "type" : "article-journal", "volume" : "23" }, "uris" : [ "http://www.mendeley.com/documents/?uuid=9ae2818b-917e-451f-838d-00708aa47f02" ] } ], "mendeley" : { "formattedCitation" : "&lt;sup&gt;[126]&lt;/sup&gt;", "plainTextFormattedCitation" : "[126]", "previouslyFormattedCitation" : "&lt;sup&gt;[138]&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2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 conversion rate and surgical complication rate are similar</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55/2014/918346", "ISSN" : "1687-8337", "PMID" : "25587275", "abstract" : "Background. Laparoscopic lateral transperitoneal adrenalectomy (LTA) has been the standard method for resecting benign adrenal gland tumors. Recently, however, laparoscopic posterior retroperitoneal adrenalectomy (PRA) has been more popular as an alternative method. This systematic review evaluates current evidence on adrenalectomy techniques, comparing laparoscopic LTA with PRA and laparoscopic adrenalectomy with robotic adrenalectomy. Methods. PubMed, Embase, and ISI Web of Knowledge databases were searched systematically for studies comparing surgical outcomes of laparoscopic LTA versus PRA and laparoscopic versus robotic adrenalectomy. The studies were evaluated according to the PRISMA statement. Results. Eight studies comparing laparoscopic PRA and LTA showed that laparoscopic PRA was superior or at least comparable to laparoscopic LTA in operation time, blood loss, pain score, hospital stay, and return to normal activity. Conversion rates and complication rates were similar. Six studies comparing robotic and laparoscopic adrenalectomy found that outcomes and complications were similar. Conclusion. Laparoscopic PRA was more effective than LTA, especially in reducing operation time and hospital stay, but there was no evidence showing that robotic adrenalectomy was superior to laparoscopic adrenalectomy. Cost reductions and further technical advances are needed for wider application of robotic adrenalectomy.", "author" : [ { "dropping-particle" : "", "family" : "Chai", "given" : "Young Jun", "non-dropping-particle" : "", "parse-names" : false, "suffix" : "" }, { "dropping-particle" : "", "family" : "Kwon", "given" : "Hyungju", "non-dropping-particle" : "", "parse-names" : false, "suffix" : "" }, { "dropping-particle" : "", "family" : "Yu", "given" : "Hyeong Won", "non-dropping-particle" : "", "parse-names" : false, "suffix" : "" }, { "dropping-particle" : "", "family" : "Kim", "given" : "Su-jin", "non-dropping-particle" : "", "parse-names" : false, "suffix" : "" }, { "dropping-particle" : "", "family" : "Choi", "given" : "June Young", "non-dropping-particle" : "", "parse-names" : false, "suffix" : "" }, { "dropping-particle" : "", "family" : "Lee", "given" : "Kyu Eun", "non-dropping-particle" : "", "parse-names" : false, "suffix" : "" }, { "dropping-particle" : "", "family" : "Youn", "given" : "Yeo-Kyu", "non-dropping-particle" : "", "parse-names" : false, "suffix" : "" } ], "container-title" : "International Journal of Endocrinology", "id" : "ITEM-1", "issued" : { "date-parts" : [ [ "2014" ] ] }, "page" : "1-11", "publisher" : "Hindawi Publishing Corporation", "title" : "Systematic Review of Surgical Approaches for Adrenal Tumors: Lateral Transperitoneal versus Posterior Retroperitoneal and Laparoscopic versus Robotic Adrenalectomy", "type" : "article-journal", "volume" : "2014" }, "uris" : [ "http://www.mendeley.com/documents/?uuid=3f84f271-c40f-44bc-811d-1e06e03676b6" ] } ], "mendeley" : { "formattedCitation" : "&lt;sup&gt;[127]&lt;/sup&gt;", "plainTextFormattedCitation" : "[127]", "previouslyFormattedCitation" : "&lt;sup&gt;[13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27]</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Both techniques have replaced open access to the adrenal gland in tumors ≤</w:t>
      </w:r>
      <w:r w:rsidR="002D6713">
        <w:rPr>
          <w:rFonts w:ascii="Book Antiqua" w:hAnsi="Book Antiqua" w:cs="Arial" w:hint="eastAsia"/>
          <w:sz w:val="24"/>
          <w:szCs w:val="24"/>
          <w:lang w:val="en-US" w:eastAsia="zh-CN"/>
        </w:rPr>
        <w:t xml:space="preserve"> </w:t>
      </w:r>
      <w:r w:rsidRPr="002D6713">
        <w:rPr>
          <w:rFonts w:ascii="Book Antiqua" w:hAnsi="Book Antiqua" w:cs="Arial"/>
          <w:sz w:val="24"/>
          <w:szCs w:val="24"/>
          <w:lang w:val="en-US"/>
        </w:rPr>
        <w:t>8 cm. For the retroperitoneal approach, the findings support a faster convalescence compared with the lateral transperitoneal approach. Since the difference is not significant the authors could not make a recommendation for either approach</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104-011-2194-5", "ISBN" : "0010401121945", "ISSN" : "0009-4722", "PMID" : "9676363", "abstract" : "Nowadays, minimally invasive operating techniques are an essential part of adrenal gland surgery. Meanwhile four different methods are being used: laparoscopically in the supine or lateral position or retroperitoneoscopically as a prone or lateral method. Ideal indications for endoscopic adrenalectomy are adrenal hyperplasias and benign, hormonally active adrenal gland tumors up to 5 cm in diameter. In comparison to the conventional operating procedures, the endoscopic methods have the advantage of less blood loss and minimized postoperative pain as well as shortening of hospital stay. Yet in contrast, the operating time of these procedures is prolonged. To date, it is not evident whether laparoscopy or retroperitoneoscopy should be preferred. Laparoscopy offers a familiar anatomical exposure but requires 5-6 trocars. For the retroperitoneoscopic methods only 3 trocars are needed, but orientation in the operating field is more difficult. All endoscopic procedures on the adrenal gland are technically difficult. They require a extended experience in minimally invasive surgery as well as special knowledge in endocrine surgery.", "author" : [ { "dropping-particle" : "", "family" : "Walz", "given" : "M K", "non-dropping-particle" : "", "parse-names" : false, "suffix" : "" } ], "container-title" : "Der Chirurg; Zeitschrift fur alle Gebiete der operativen Medizen", "id" : "ITEM-1", "issue" : "6", "issued" : { "date-parts" : [ [ "1998" ] ] }, "page" : "613-620", "title" : "Minimally invasive adrenal gland surgery", "type" : "article-journal", "volume" : "69" }, "uris" : [ "http://www.mendeley.com/documents/?uuid=a7db08da-38f8-4d75-ba6f-775315333032" ] } ], "mendeley" : { "formattedCitation" : "&lt;sup&gt;[128]&lt;/sup&gt;", "plainTextFormattedCitation" : "[128]", "previouslyFormattedCitation" : "&lt;sup&gt;[14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28]</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Minimally invasive adrenalectomy is the mainstay of operative options for adrenal tumors. Despite lack of evidence for the technique in the randomized controlled trials, it has gained acceptance in the surgical world. Adrenalectomy is performed in hormone-active tumors, lesions &gt;</w:t>
      </w:r>
      <w:r w:rsidR="002D6713">
        <w:rPr>
          <w:rFonts w:ascii="Book Antiqua" w:hAnsi="Book Antiqua" w:cs="Arial" w:hint="eastAsia"/>
          <w:sz w:val="24"/>
          <w:szCs w:val="24"/>
          <w:lang w:val="en-US" w:eastAsia="zh-CN"/>
        </w:rPr>
        <w:t xml:space="preserve"> </w:t>
      </w:r>
      <w:r w:rsidRPr="002D6713">
        <w:rPr>
          <w:rFonts w:ascii="Book Antiqua" w:hAnsi="Book Antiqua" w:cs="Arial"/>
          <w:sz w:val="24"/>
          <w:szCs w:val="24"/>
          <w:lang w:val="en-US"/>
        </w:rPr>
        <w:t>4</w:t>
      </w:r>
      <w:r w:rsidRPr="002D6713">
        <w:rPr>
          <w:rFonts w:ascii="Book Antiqua" w:hAnsi="Book Antiqua" w:cs="Arial"/>
          <w:sz w:val="24"/>
          <w:szCs w:val="24"/>
          <w:lang w:val="en-US" w:eastAsia="zh-CN"/>
        </w:rPr>
        <w:t xml:space="preserve"> </w:t>
      </w:r>
      <w:r w:rsidRPr="002D6713">
        <w:rPr>
          <w:rFonts w:ascii="Book Antiqua" w:hAnsi="Book Antiqua" w:cs="Arial"/>
          <w:sz w:val="24"/>
          <w:szCs w:val="24"/>
          <w:lang w:val="en-US"/>
        </w:rPr>
        <w:t xml:space="preserve">cm, and benign disease with untypical </w:t>
      </w:r>
      <w:proofErr w:type="gramStart"/>
      <w:r w:rsidRPr="002D6713">
        <w:rPr>
          <w:rFonts w:ascii="Book Antiqua" w:hAnsi="Book Antiqua" w:cs="Arial"/>
          <w:sz w:val="24"/>
          <w:szCs w:val="24"/>
          <w:lang w:val="en-US"/>
        </w:rPr>
        <w:t>imaging</w:t>
      </w:r>
      <w:r w:rsidRPr="002D6713">
        <w:rPr>
          <w:rFonts w:ascii="Book Antiqua" w:hAnsi="Book Antiqua" w:cs="Arial"/>
          <w:sz w:val="24"/>
          <w:szCs w:val="24"/>
          <w:vertAlign w:val="superscript"/>
          <w:lang w:val="en-US" w:eastAsia="zh-CN"/>
        </w:rPr>
        <w:t>[</w:t>
      </w:r>
      <w:proofErr w:type="gramEnd"/>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jso.23161", "ISBN" : "1073-2748", "ISSN" : "00224790", "PMID" : "22623268", "abstract" : "Adrenal incidentaloma is the most common adrenal neoplasm encountered in clinical practice. The timely, accurate, and cost-effective evaluation and management of adrenal lesions found incidentally can be challenging for clinicians. Evaluation begins with biochemical screening and additional imaging. Management strategies vary by patient factors and tumor characteristics. Adrenalectomy is indicated for lesions that are hormonally active, larger than 4-5\u2009cm, symptom-related, and have an imaging appearance that is atypical of a benign lesion.", "author" : [ { "dropping-particle" : "", "family" : "Bittner IV", "given" : "James G.", "non-dropping-particle" : "", "parse-names" : false, "suffix" : "" }, { "dropping-particle" : "", "family" : "Brunt", "given" : "L. Michael", "non-dropping-particle" : "", "parse-names" : false, "suffix" : "" } ], "container-title" : "Journal of Surgical Oncology", "id" : "ITEM-1", "issue" : "5", "issued" : { "date-parts" : [ [ "2012" ] ] }, "page" : "557-564", "title" : "Evaluation and management of adrenal incidentaloma", "type" : "article-journal", "volume" : "106" }, "uris" : [ "http://www.mendeley.com/documents/?uuid=39c8f065-13fa-40b9-bc65-43ab62e63044" ] } ], "mendeley" : { "formattedCitation" : "&lt;sup&gt;[129]&lt;/sup&gt;", "manualFormatting" : "141]", "plainTextFormattedCitation" : "[129]", "previouslyFormattedCitation" : "&lt;sup&gt;[14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4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Studies have shown that the laparoscopic approach can be an acceptable option for the primary neoplasm or adrenal metastasis with no evidence of local invasion</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soc.2012.08.006", "PMID" : "23158088", "author" : [ { "dropping-particle" : "", "family" : "Creamer", "given" : "Jennifer", "non-dropping-particle" : "", "parse-names" : false, "suffix" : "" } ], "container-title" : "Surg Oncol Clin N Am.", "id" : "ITEM-1", "issue" : "1", "issued" : { "date-parts" : [ [ "2013" ] ] }, "page" : "111-124", "title" : "Laparoscopic Adrenalectomy for Cancer", "type" : "article-journal", "volume" : "22" }, "uris" : [ "http://www.mendeley.com/documents/?uuid=d933ebd7-899e-4a45-8fdd-e1aab5feb3a9" ] } ], "mendeley" : { "formattedCitation" : "&lt;sup&gt;[130]&lt;/sup&gt;", "plainTextFormattedCitation" : "[130]", "previouslyFormattedCitation" : "&lt;sup&gt;[142]&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30]</w:t>
      </w:r>
      <w:r w:rsidRPr="002D6713">
        <w:rPr>
          <w:rFonts w:ascii="Book Antiqua" w:hAnsi="Book Antiqua" w:cs="Arial"/>
          <w:sz w:val="24"/>
          <w:szCs w:val="24"/>
          <w:lang w:val="en-US"/>
        </w:rPr>
        <w:fldChar w:fldCharType="end"/>
      </w:r>
      <w:r w:rsidRPr="002D6713">
        <w:rPr>
          <w:rFonts w:ascii="Book Antiqua" w:hAnsi="Book Antiqua" w:cs="Arial"/>
          <w:sz w:val="24"/>
          <w:szCs w:val="24"/>
          <w:lang w:val="en-US" w:eastAsia="zh-CN"/>
        </w:rPr>
        <w:t>.</w:t>
      </w:r>
      <w:r w:rsidRPr="002D6713">
        <w:rPr>
          <w:rFonts w:ascii="Book Antiqua" w:hAnsi="Book Antiqua" w:cs="Arial"/>
          <w:sz w:val="24"/>
          <w:szCs w:val="24"/>
          <w:lang w:val="en-US"/>
        </w:rPr>
        <w:t xml:space="preserve"> If there is any doubt before the operation that the tumor cannot be removed with an intact capsule, open surgery must be considered</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jso.23250", "ISSN" : "00224790", "PMID" : "22933307", "abstract" : "Laparoscopic adrenalectomy is a mainstay of operative options for adrenal tumors and allows surgeons to perform adrenalectomies with less morbidity, less post-operative pain, and shorter hospital stays. The literature has demonstrated its efficacy to be equal to open adrenalectomy in most cases. With regard to malignant primary and metastatic lesions, controversy still remains, however, consideration of a laparoscopic approach for smaller, well circumscribed and non-invasive lesions is reasonable. During any laparoscopic resection, when there is doubt about the ability to safely remove the lesion with an intact capsule, conversion to an open approach should be considered. The primary goal of a safe and complete oncologic resection cannot be compromised. For most benign lesions, laparoscopic approaches are safe and feasible and conversion to an open approach is necessary only for lesions where size limits the ability of a minimally invasive resection. \u00a9 2012 Wiley Periodicals, Inc.", "author" : [ { "dropping-particle" : "", "family" : "Bickenbach", "given" : "Kai a.", "non-dropping-particle" : "", "parse-names" : false, "suffix" : "" }, { "dropping-particle" : "", "family" : "Strong", "given" : "Vivian E.", "non-dropping-particle" : "", "parse-names" : false, "suffix" : "" } ], "container-title" : "Journal of Surgical Oncology", "id" : "ITEM-1", "issue" : "5", "issued" : { "date-parts" : [ [ "2012" ] ] }, "page" : "611-618", "title" : "Laparoscopic transabdominal lateral adrenalectomy", "type" : "article-journal", "volume" : "106" }, "uris" : [ "http://www.mendeley.com/documents/?uuid=60125c30-adfe-43de-809e-83cb2139405a" ] } ], "mendeley" : { "formattedCitation" : "&lt;sup&gt;[131]&lt;/sup&gt;", "plainTextFormattedCitation" : "[131]", "previouslyFormattedCitation" : "&lt;sup&gt;[14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3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Surgical therapy of primary aldosteronism (Conn’s disease), compared with medical treatment, leads to a significantly better decrease in blood pressure, with no difference in the cardiovascular complications in qualitative analyses with heterogeneous protocols. Despite the absence of randomized controlled trials, there is support for unilateral resection of unilateral diseas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bjs.9744", "ISSN" : "00071323", "PMID" : "25605481", "author" : [ { "dropping-particle" : "", "family" : "Muth", "given" : "a.", "non-dropping-particle" : "", "parse-names" : false, "suffix" : "" }, { "dropping-particle" : "", "family" : "Ragnarsson", "given" : "O.", "non-dropping-particle" : "", "parse-names" : false, "suffix" : "" }, { "dropping-particle" : "", "family" : "Johannsson", "given" : "G.", "non-dropping-particle" : "", "parse-names" : false, "suffix" : "" }, { "dropping-particle" : "", "family" : "W\u00e4ngberg", "given" : "B.", "non-dropping-particle" : "", "parse-names" : false, "suffix" : "" } ], "container-title" : "British Journal of Surgery", "id" : "ITEM-1", "issue" : "4", "issued" : { "date-parts" : [ [ "2015" ] ] }, "page" : "307-317", "title" : "Systematic review of surgery and outcomes in patients with primary aldosteronism", "type" : "article-journal", "volume" : "102" }, "uris" : [ "http://www.mendeley.com/documents/?uuid=f1391267-ac0f-4658-a2c1-6cd5bed7a97a" ] } ], "mendeley" : { "formattedCitation" : "&lt;sup&gt;[132]&lt;/sup&gt;", "plainTextFormattedCitation" : "[132]", "previouslyFormattedCitation" : "&lt;sup&gt;[14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3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For subclinical Cushing’s disease, unilateral laparoscopic adrenalectomy can resolve the hypercortisolism with low morbidity and can provide significant benefit to blood pressure, glucometabolic control and obesity </w:t>
      </w:r>
      <w:r w:rsidRPr="002D6713">
        <w:rPr>
          <w:rFonts w:ascii="Book Antiqua" w:hAnsi="Book Antiqua" w:cs="Arial"/>
          <w:i/>
          <w:sz w:val="24"/>
          <w:szCs w:val="24"/>
          <w:lang w:val="en-US"/>
        </w:rPr>
        <w:t>vs</w:t>
      </w:r>
      <w:r w:rsidRPr="002D6713">
        <w:rPr>
          <w:rFonts w:ascii="Book Antiqua" w:hAnsi="Book Antiqua" w:cs="Arial"/>
          <w:sz w:val="24"/>
          <w:szCs w:val="24"/>
          <w:lang w:val="en-US"/>
        </w:rPr>
        <w:t xml:space="preserve"> a </w:t>
      </w:r>
      <w:r w:rsidRPr="002D6713">
        <w:rPr>
          <w:rFonts w:ascii="Book Antiqua" w:hAnsi="Book Antiqua" w:cs="Arial"/>
          <w:sz w:val="24"/>
          <w:szCs w:val="24"/>
          <w:lang w:val="en-US"/>
        </w:rPr>
        <w:lastRenderedPageBreak/>
        <w:t>conservative medical treatment. However, these findings lack evidence are from studies that include data that is too low quality for a systematic review, so the authors could not give a definitive recommendation</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bjs.9742", "ISSN" : "00071323", "PMID" : "25640696", "author" : [ { "dropping-particle" : "", "family" : "Iacobone", "given" : "M.", "non-dropping-particle" : "", "parse-names" : false, "suffix" : "" }, { "dropping-particle" : "", "family" : "Citton", "given" : "M.", "non-dropping-particle" : "", "parse-names" : false, "suffix" : "" }, { "dropping-particle" : "", "family" : "Scarpa", "given" : "M.", "non-dropping-particle" : "", "parse-names" : false, "suffix" : "" }, { "dropping-particle" : "", "family" : "Viel", "given" : "G.", "non-dropping-particle" : "", "parse-names" : false, "suffix" : "" }, { "dropping-particle" : "", "family" : "Boscaro", "given" : "M.", "non-dropping-particle" : "", "parse-names" : false, "suffix" : "" }, { "dropping-particle" : "", "family" : "Nitti", "given" : "D.", "non-dropping-particle" : "", "parse-names" : false, "suffix" : "" } ], "container-title" : "British Journal of Surgery", "id" : "ITEM-1", "issue" : "4", "issued" : { "date-parts" : [ [ "2015" ] ] }, "page" : "318-330", "title" : "Systematic review of surgical treatment of subclinical Cushing's syndrome", "type" : "article-journal", "volume" : "102" }, "uris" : [ "http://www.mendeley.com/documents/?uuid=0f490c1a-2b47-44d2-85e6-7c6ae8ffab21" ] } ], "mendeley" : { "formattedCitation" : "&lt;sup&gt;[133]&lt;/sup&gt;", "plainTextFormattedCitation" : "[133]", "previouslyFormattedCitation" : "&lt;sup&gt;[14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3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In the treatment of refractory Cushing’s disease, bilateral adrenalectomy plays a crucial role in cases where transsphenoidal surgery of ACTH-producing tumors does not lead to normalization of hypercortisolism. In these cases, laparoscopic bilateral resection is safe and effectiv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3171/2014.10.FOCUS14684", "PMID" : "25639327", "author" : [ { "dropping-particle" : "", "family" : "Wong", "given" : "Anni", "non-dropping-particle" : "", "parse-names" : false, "suffix" : "" }, { "dropping-particle" : "", "family" : "Eloy", "given" : "Jean Anderson", "non-dropping-particle" : "", "parse-names" : false, "suffix" : "" }, { "dropping-particle" : "", "family" : "Liu", "given" : "James K", "non-dropping-particle" : "", "parse-names" : false, "suffix" : "" } ], "container-title" : "Neurosurg.Focus", "id" : "ITEM-1", "issue" : "February", "issued" : { "date-parts" : [ [ "2015" ] ] }, "page" : "1-7", "title" : "The role of bilateral adrenalectomy in the treatment of refractory Cushing\u2019s disease", "type" : "article-journal", "volume" : "38" }, "uris" : [ "http://www.mendeley.com/documents/?uuid=9f2e6763-9c21-43ea-a9a7-e193a886b17d" ] } ], "mendeley" : { "formattedCitation" : "&lt;sup&gt;[134]&lt;/sup&gt;", "plainTextFormattedCitation" : "[134]", "previouslyFormattedCitation" : "&lt;sup&gt;[14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34]</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The single-incision technique showed similar benefits to the conventional laparoscopic approach. The studies found no difference in blood loss, length of hospital stay, or time to oral intake, with similar outcomes in cosmetic satisfaction, rate of complication, rate of conversion to open surgery, and need for transfusion</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89/end.2012.0599", "ISSN" : "1557-900X", "PMID" : "23611672", "abstract" : "PURPOSE: To assess the surgical efficacy and potential advantages of laparoendoscopic single-site adrenalectomy (LESS-AD) compared with conventional laparoscopic adrenalectomy (CL-AD) based on published literature.\\n\\nMETHODS: An online systematic search in electronic databasesM including Pubmed, Embase, and the Cochrane Library, as well as manual bibliography searches were performed. All studies that compared LESS-AD with CL-AD were included. The outcome measures were the patient demographics, tumor size, blood loss, operative time, time to resumption of oral intake, hospital stay, postoperative pain, cosmesis satisfaction score, rates of complication, conversion, and transfusion. A meta-analysis of the results was conducted.\\n\\nRESULTS: A total of 443 patients were included: 171 patients in the LESS-AD group and 272 patients in the CL-AD group (nine studies). There was no significant difference between the two groups in any of the demographic parameters expect for lesion size (age: P=0.24; sex: P=0.35; body mass index: P=0.79; laterality: P=0.76; size: P=0.002). There was no significant difference in estimated blood loss, time to oral intake resumption, and length of stay between the two groups. The LESS-AD patients had a significantly lower postoperative visual analog pain score compared with the CL-AD group, but a longer operative time was noted. Both groups had a comparable cosmetic satisfaction score. The two groups had a comparable rate of complication, conversion, and transfusion.\\n\\nCONCLUSIONS: In early experience, LESS-AD appears to be a safe and feasible alternative to its conventional laparoscopic counterpart with decreased postoperative pain noted, albeit with a longer operative time. As a promising and emerging minimally invasive technique, however, the current evidence has not verified other potential advantages (ie, cosmesis, recovery time, convalescence, port-related complications, etc.) of LESS-AD.", "author" : [ { "dropping-particle" : "", "family" : "Wang", "given" : "Linhui", "non-dropping-particle" : "", "parse-names" : false, "suffix" : "" }, { "dropping-particle" : "", "family" : "Wu", "given" : "Zhenjie", "non-dropping-particle" : "", "parse-names" : false, "suffix" : "" }, { "dropping-particle" : "", "family" : "Li", "given" : "Mingmin", "non-dropping-particle" : "", "parse-names" : false, "suffix" : "" }, { "dropping-particle" : "", "family" : "Cai", "given" : "Chen", "non-dropping-particle" : "", "parse-names" : false, "suffix" : "" }, { "dropping-particle" : "", "family" : "Liu", "given" : "Bing", "non-dropping-particle" : "", "parse-names" : false, "suffix" : "" }, { "dropping-particle" : "", "family" : "Yang", "given" : "Qing", "non-dropping-particle" : "", "parse-names" : false, "suffix" : "" }, { "dropping-particle" : "", "family" : "Sun", "given" : "Yinghao", "non-dropping-particle" : "", "parse-names" : false, "suffix" : "" } ], "container-title" : "Journal of endourology / Endourological Society", "id" : "ITEM-1", "issue" : "6", "issued" : { "date-parts" : [ [ "2013" ] ] }, "page" : "743-50", "title" : "Laparoendoscopic single-site adrenalectomy versus conventional laparoscopic surgery: a systematic review and meta-analysis of observational studies.", "type" : "article-journal", "volume" : "27" }, "uris" : [ "http://www.mendeley.com/documents/?uuid=d58db0c2-879d-4c67-9035-8d782bfd2561" ] } ], "mendeley" : { "formattedCitation" : "&lt;sup&gt;[135]&lt;/sup&gt;", "plainTextFormattedCitation" : "[135]", "previouslyFormattedCitation" : "&lt;sup&gt;[14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3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longer duration of surgery, lower pain perception, and slightly faster recovery were also reported</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89/end.2012.0687", "ISSN" : "1557-900X", "PMID" : "23391020", "abstract" : "PURPOSE: To assess the efficacy and safety of laparoendoscopic single-site adrenalectomy (LESS-A) and conventional laparoscopic adrenalectomy (LA) as a systematic review and meta-analysis of current evidence.\\n\\nMETHODS: We conducted a thorough search for comparative studies that compared LESS-A and conventional LA in the following databases: MEDLINE, EMBASE, and the Cochrane library. Studies were reviewed independently and rated by Newcastle-Ottawa Quality Assessment Scale. The operative time, estimated blood loss in operation, the time to resume oral intake after surgery, postoperative hospital stay, and the visual analog pain scale (VAPS) score were included for analysis to compare the efficacy, while the complications together with the analgesia use were included for analysis to compare the safety.\\n\\nRESULTS: Nine studies with 171 LESS-A cases and 272 conventional LA cases were identified. Although operative time was longer in LESS-A (mean difference [MD] 15.46, 95% confidence interval [CI] 11.18 to 19.74), estimated blood loss (MD 4.72, 95% CI 12.08 to 21.52) and the time to resume oral intake (MD -0.04, 95% CI -0.19 to 0.11) were similar; LESS-A presented a shorter postoperative stay in hospital (MD -0.60, 95% CI -0.86 to -0.35) and lower VAPS score (MD -1.21, 95% CI -1.44 to -0.97). Besides, the risk of minor postoperative complications (risk ratio [RR] 1.74, 95% CI 0.78 to 3.87) was similar. The postoperative analgesia demand in total (RR 0.65, 95% CI 0.52 to 0.81) together with the analgesia usage lasting more than 24 hours after surgery (RR 0.35, 95% CI 0.21 to 0.58) were associated with lower risk in LESS-A, however.\\n\\nCONCLUSIONS: Based on current evidence, the operative time seems to be longer in LESS-A; however, operative blood loss and complications are similar. In addition, LESS-A presents a shorter hospital stay after surgery and more acceptable perception of pain than conventional LA.", "author" : [ { "dropping-particle" : "", "family" : "Hu", "given" : "Qingfeng", "non-dropping-particle" : "", "parse-names" : false, "suffix" : "" }, { "dropping-particle" : "", "family" : "Gou", "given" : "Yuancheng", "non-dropping-particle" : "", "parse-names" : false, "suffix" : "" }, { "dropping-particle" : "", "family" : "Sun", "given" : "Chuanyu", "non-dropping-particle" : "", "parse-names" : false, "suffix" : "" }, { "dropping-particle" : "", "family" : "Xu", "given" : "Ke", "non-dropping-particle" : "", "parse-names" : false, "suffix" : "" }, { "dropping-particle" : "", "family" : "Xia", "given" : "Guowei", "non-dropping-particle" : "", "parse-names" : false, "suffix" : "" }, { "dropping-particle" : "", "family" : "Ding", "given" : "Qiang", "non-dropping-particle" : "", "parse-names" : false, "suffix" : "" } ], "container-title" : "Journal of endourology / Endourological Society", "id" : "ITEM-1", "issue" : "6", "issued" : { "date-parts" : [ [ "2013" ] ] }, "page" : "676-83", "title" : "A systematic review and meta-analysis of current evidence comparing laparoendoscopic single-site adrenalectomy and conventional laparoscopic adrenalectomy.", "type" : "article-journal", "volume" : "27" }, "uris" : [ "http://www.mendeley.com/documents/?uuid=ec61d607-4a73-43c4-add5-6902c6fda462" ] } ], "mendeley" : { "formattedCitation" : "&lt;sup&gt;[136]&lt;/sup&gt;", "plainTextFormattedCitation" : "[136]", "previouslyFormattedCitation" : "&lt;sup&gt;[148]&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3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rPr>
      </w:pPr>
      <w:r w:rsidRPr="002D6713">
        <w:rPr>
          <w:rFonts w:ascii="Book Antiqua" w:hAnsi="Book Antiqua" w:cs="Arial"/>
          <w:sz w:val="24"/>
          <w:szCs w:val="24"/>
          <w:lang w:val="en-US"/>
        </w:rPr>
        <w:t>Robotic surgery is used in the retroperitoneal posterior and transabdominal lateral approach. A significantly lower blood loss was found in the robotic group compared with the group who underwent laparoscopic surgery, with no difference in the short-term surgical outcomes or complication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eururo.2013.09.021", "ISSN" : "1873-7560", "PMID" : "24079955", "abstract" : "CONTEXT: Over the last decade, robot-assisted adrenalectomy has been included in the surgical armamentarium for the management of adrenal masses. OBJECTIVE: To critically analyze the available evidence of studies comparing laparoscopic and robotic adrenalectomy. EVIDENCE ACQUISITION: A systematic literature review was performed in August 2013 using PubMed, Scopus, and Web of Science electronic search engines. Article selection proceeded according to the search strategy based on Preferred Reporting Items for Systematic Reviews and Meta-analysis criteria. EVIDENCE SYNTHESIS: Nine studies were selected for the analysis including 600 patients who underwent minimally invasive adrenalectomy (277 robot assisted and 323 laparoscopic). Only one of the studies was a randomized clinical trial (RCT) but of low quality according to the Jadad scale. However, the methodological quality of included nonrandomized studies was relatively high. Body mass index was higher for the laparoscopic group (weighted mean difference [WMD]: -2.37; 95% confidence interval [CI], - 3.01 to -1.74; p&lt;0.00001). A transperitoneal approach was mostly used for both techniques (72.5% of robotic cases and 75.5% of laparoscopic cases; p=0.27). There was no significant difference between the two groups in terms of conversion rate (odds ratio [OR]: 0.82; 95% CI, 0.39-1.75; p=0.61) and operative time (WMD: 5.88; 95% CI, -6.02 to 17.79; p=0.33). There was a significantly longer hospital stay in the conventional laparoscopic group (WMD: -0.43; 95% CI, -0.56 to -0.30; p&lt;0.00001), as well as a higher estimated blood loss (WMD: -18.21; 95% CI, -29.11 to -7.32; p=0.001). There was also no statistically significant difference in terms of postoperative complication rate (OR: 0.04; 95% CI, -0.07 to -0.00; p=0.05) between groups. Most of the postoperative complications were minor (80% for the robotic group and 68% for the conventional laparoscopic group). Limitations of the present analysis are the limited sample size and including only one low-quality RCT. CONCLUSIONS: Robot-assisted adrenalectomy can be performed safely and effectively with operative time and conversion rates similar to laparoscopic adrenalectomy. In addition, it can provide potential advantages of a shorter hospital stay, less blood loss, and lower occurrence of postoperative complications. These findings seem to support the use of robotics for the minimally invasive surgical management of adrenal masses.", "author" : [ { "dropping-particle" : "", "family" : "Brandao", "given" : "Lf", "non-dropping-particle" : "", "parse-names" : false, "suffix" : "" }, { "dropping-particle" : "", "family" : "Autorino", "given" : "Riccardo", "non-dropping-particle" : "", "parse-names" : false, "suffix" : "" }, { "dropping-particle" : "", "family" : "Laydner", "given" : "Humberto", "non-dropping-particle" : "", "parse-names" : false, "suffix" : "" } ], "container-title" : "European urology", "id" : "ITEM-1", "issued" : { "date-parts" : [ [ "2013" ] ] }, "page" : "1-8", "title" : "Robotic Versus Laparoscopic Adrenalectomy: A Systematic Review and Meta-analysis", "type" : "article-journal", "volume" : "65" }, "uris" : [ "http://www.mendeley.com/documents/?uuid=6d4ddd2c-cfbe-46f9-849f-82992de85f7a" ] } ], "mendeley" : { "formattedCitation" : "&lt;sup&gt;[137]&lt;/sup&gt;", "plainTextFormattedCitation" : "[137]", "previouslyFormattedCitation" : "&lt;sup&gt;[14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37]</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With longer surgery and selection of patients, the widespread robotic techniques will be difficult</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89/lap.2014.0431", "ISSN" : "1092-6429", "PMID" : "25763475", "author" : [ { "dropping-particle" : "", "family" : "Tang", "given" : "Kun", "non-dropping-particle" : "", "parse-names" : false, "suffix" : "" }, { "dropping-particle" : "", "family" : "Li", "given" : "Heng", "non-dropping-particle" : "", "parse-names" : false, "suffix" : "" }, { "dropping-particle" : "", "family" : "Xia", "given" : "Ding", "non-dropping-particle" : "", "parse-names" : false, "suffix" : "" }, { "dropping-particle" : "", "family" : "Yu", "given" : "Gan", "non-dropping-particle" : "", "parse-names" : false, "suffix" : "" }, { "dropping-particle" : "", "family" : "Guo", "given" : "Xiaolin", "non-dropping-particle" : "", "parse-names" : false, "suffix" : "" }, { "dropping-particle" : "", "family" : "Guan", "given" : "Wei", "non-dropping-particle" : "", "parse-names" : false, "suffix" : "" }, { "dropping-particle" : "", "family" : "Xu", "given" : "Hua", "non-dropping-particle" : "", "parse-names" : false, "suffix" : "" }, { "dropping-particle" : "", "family" : "Ye", "given" : "Zhangqun", "non-dropping-particle" : "", "parse-names" : false, "suffix" : "" } ], "container-title" : "Journal of Laparoendoscopic &amp; Advanced Surgical Techniques", "id" : "ITEM-1", "issue" : "3", "issued" : { "date-parts" : [ [ "2015" ] ] }, "page" : "187-195", "title" : "Robot-Assisted Versus Laparoscopic Adrenalectomy: A Systematic Review and Meta-analysis", "type" : "article-journal", "volume" : "25" }, "uris" : [ "http://www.mendeley.com/documents/?uuid=50702a92-544a-4ab0-896e-05bafde879da" ] } ], "mendeley" : { "formattedCitation" : "&lt;sup&gt;[138]&lt;/sup&gt;", "plainTextFormattedCitation" : "[138]", "previouslyFormattedCitation" : "&lt;sup&gt;[15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38]</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even with lower conversion rate for large tumors compared with laparoscopic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245/s10434-012-2296-4", "ISSN" : "1068-9265", "PMID" : "22396002", "abstract" : "BACKGROUND: Although recent studies have shown the feasibility and safety of robotic adrenalectomy, an advantage over the laparoscopic approach has not been demonstrated. Our hypothesis was that the use of the robot would facilitate minimally invasive resection of large adrenal tumors.\\n\\nMETHODS: Adrenal tumors\u22655 cm resected robotically were compared with those removed laparoscopically from a prospective institutional review board-approved adrenal database. Clinical and perioperative parameters were analyzed using t and chi-square tests. All data are expressed as mean\u00b1standard error of mean.\\n\\nRESULTS: There were 24 patients with 25 tumors in the robotic group and 38 patients with 38 tumors in the laparoscopic group. Tumor size was similar in both groups (6.5\u00b10.4 [robotic] vs 6.2\u00b10.3 cm [laparoscopic], P=.661). Operative time was shorter for the robotic versus laparoscopic group (159.4\u00b113.4 vs 187.2\u00b18.3 min, respectively, P=.043), while estimated blood loss was similar (P=.147). The conversion to open rate was less in the robotic (4%) versus the laparoscopic (11%) group; P=.043. Hospital stay was shorter for the robotic group (1.4\u00b10.2 vs 1.9\u00b10.1 days, respectively, P=.009). The 30-day morbidity was 0 in robotic and 2.7% in laparoscopic group. Pathology was similar between groups.\\n\\nCONCLUSIONS: Our study shows that the use of the robot could shorten operative time and decrease the rate of conversion to open for adrenal tumors larger than 5 cm. Based on our favorable experience, robotic adrenalectomy has become our preferred minimally invasive surgical approach for removing large adrenal tumors.", "author" : [ { "dropping-particle" : "", "family" : "Agcaoglu", "given" : "Orhan", "non-dropping-particle" : "", "parse-names" : false, "suffix" : "" }, { "dropping-particle" : "", "family" : "Aliyev", "given" : "Shamil", "non-dropping-particle" : "", "parse-names" : false, "suffix" : "" }, { "dropping-particle" : "", "family" : "Karabulut", "given" : "Koray", "non-dropping-particle" : "", "parse-names" : false, "suffix" : "" }, { "dropping-particle" : "", "family" : "Mitchell", "given" : "Jamie", "non-dropping-particle" : "", "parse-names" : false, "suffix" : "" }, { "dropping-particle" : "", "family" : "Siperstein", "given" : "Allan", "non-dropping-particle" : "", "parse-names" : false, "suffix" : "" }, { "dropping-particle" : "", "family" : "Berber", "given" : "Eren", "non-dropping-particle" : "", "parse-names" : false, "suffix" : "" } ], "container-title" : "Annals of Surgical Oncology", "id" : "ITEM-1", "issue" : "7", "issued" : { "date-parts" : [ [ "2012" ] ] }, "page" : "2288-2294", "title" : "Robotic Versus Laparoscopic Resection of Large Adrenal Tumors", "type" : "article-journal", "volume" : "19" }, "uris" : [ "http://www.mendeley.com/documents/?uuid=9f9b5f3d-4518-43a2-a8ab-42d234e1c899" ] } ], "mendeley" : { "formattedCitation" : "&lt;sup&gt;[139]&lt;/sup&gt;", "plainTextFormattedCitation" : "[139]", "previouslyFormattedCitation" : "&lt;sup&gt;[15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39]</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raining and costs associated with the technique are the major drawbacks of robotic surgery in the treatment of adrenal gland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jso.23132", "ISBN" : "1540-336X", "ISSN" : "00224790", "PMID" : "15474602", "abstract" : "The use of robotics in surgery is an emerging field. Robot-assisted laparoscopic adrenalectomy has been performed in small numbers worldwide. Advantages of robotic assistance over conventional laparoscopy are not acknowledged. Improvement in robotic technology, including addition of tactile feedback, miniaturization of end-effectors, reduced cost, and advances in remote surgery telecommunication technology are awaited.", "author" : [ { "dropping-particle" : "", "family" : "Taskin", "given" : "Halit Eren", "non-dropping-particle" : "", "parse-names" : false, "suffix" : "" }, { "dropping-particle" : "", "family" : "Berber", "given" : "Eren", "non-dropping-particle" : "", "parse-names" : false, "suffix" : "" } ], "container-title" : "Journal of Surgical Oncology", "id" : "ITEM-1", "issue" : "5", "issued" : { "date-parts" : [ [ "2012" ] ] }, "page" : "622-625", "title" : "Robotic adrenalectomy", "type" : "article-journal", "volume" : "106" }, "uris" : [ "http://www.mendeley.com/documents/?uuid=88b8e320-15f0-4c98-b380-7cae536a0216" ] } ], "mendeley" : { "formattedCitation" : "&lt;sup&gt;[140]&lt;/sup&gt;", "plainTextFormattedCitation" : "[140]", "previouslyFormattedCitation" : "&lt;sup&gt;[152]&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4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jc w:val="both"/>
        <w:rPr>
          <w:rFonts w:ascii="Book Antiqua" w:hAnsi="Book Antiqua" w:cs="Arial"/>
          <w:b/>
          <w:sz w:val="24"/>
          <w:szCs w:val="24"/>
          <w:lang w:val="en-US"/>
        </w:rPr>
      </w:pPr>
    </w:p>
    <w:p w:rsidR="002539DD" w:rsidRPr="002D6713" w:rsidRDefault="002539DD" w:rsidP="002D6713">
      <w:pPr>
        <w:spacing w:after="0" w:line="360" w:lineRule="auto"/>
        <w:jc w:val="both"/>
        <w:rPr>
          <w:rFonts w:ascii="Book Antiqua" w:hAnsi="Book Antiqua" w:cs="Arial"/>
          <w:b/>
          <w:i/>
          <w:sz w:val="24"/>
          <w:szCs w:val="24"/>
          <w:lang w:val="en-US"/>
        </w:rPr>
      </w:pPr>
      <w:r w:rsidRPr="002D6713">
        <w:rPr>
          <w:rFonts w:ascii="Book Antiqua" w:hAnsi="Book Antiqua" w:cs="Arial"/>
          <w:b/>
          <w:i/>
          <w:sz w:val="24"/>
          <w:szCs w:val="24"/>
          <w:lang w:val="en-US"/>
        </w:rPr>
        <w:t>Pancreatic surgery</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Laparoscopic surgery of the pancreas is a challenging procedure for experienced surgeons. Most of the studies had a small sample size, and patients were highly selected. Laparoscopic left-side resection of pathologies of the distal pancreas or laparoscopic enucleation for benign lesions has been reported as safe and feasible, with morbidity comparable to open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89/lap.2006.16.452", "ISSN" : "1092-6429", "PMID" : "17004867", "abstract" : "BACKGROUND: Minimally invasive pancreatic surgery, although known to be feasible and safe, is still not considered a standard procedure. We report our experience with laparoscopic pancreatic surgery in a retrospective case series. MATERIALS AND METHODS: Fifteen consecutive patients (3 male, 12 female) underwent primarily laparoscopic pancreatic surgery from February 2000 to June 2005. Histologically confirmed diagnoses were: neuroendocrine pancreatic tumors (n = 11), adult nesidioblastosis (n = 1), serous cystadenoma (n = 1), and pseudocysts due to chronic pancreatitis (n = 2). RESULTS: Enucleation (n = 3) or left pancreatic resection with spleen preservation (n = 6) was performed laparoscopically in 9 patients. The mean (+/-standard deviation) operative time was 173 +/- 48 minutes (range, 120-250 minutes) and the mean postoperative hospital stay was 5.5 +/- 1.2 days (range, 5-8 days) for the laparoscopic cases. Conversion to open surgery was necessary in 6 patients because of: closeness of the lesion to the portal/mesenteric vein (n = 3), inadequate intraoperative tumor localization (n = 2), or stapler device dysfunction (n = 1). In these patients, open enucleation (n = 1), middle segment pancreatectomy (n = 2), left pancreatic resection (n = 2), and pylorus-preserving Whipple resection (n = 1) were performed. The mean operative time was 268 +/- 74 minutes (range, 150-360 minutes) with a mean postoperative hospital stay of 8 +/- 2 days (range, 6-10 days). Both operative time and hospital stay were significantly longer in patients with secondary open surgery compared to patients with successful laparoscopic operations. CONCLUSION: Laparoscopic enucleation or distal pancreatectomy with spleen preservation for benign lesions located in the body or tail of the pancreas can be performed safely, with all the potential benefits of minimally invasive surgery. Preoperative tumor localization is of utmost importance to limit pancreatic mobilization and to avoid blind pancreatic resection and conversion to open surgery.", "author" : [ { "dropping-particle" : "", "family" : "Giger", "given" : "Urs", "non-dropping-particle" : "", "parse-names" : false, "suffix" : "" }, { "dropping-particle" : "", "family" : "Michel", "given" : "Jean-Marie", "non-dropping-particle" : "", "parse-names" : false, "suffix" : "" }, { "dropping-particle" : "", "family" : "Wiesli", "given" : "Peter", "non-dropping-particle" : "", "parse-names" : false, "suffix" : "" }, { "dropping-particle" : "", "family" : "Schmid", "given" : "Christoph", "non-dropping-particle" : "", "parse-names" : false, "suffix" : "" }, { "dropping-particle" : "", "family" : "Kr\u00e4henb\u00fchl", "given" : "Lukas", "non-dropping-particle" : "", "parse-names" : false, "suffix" : "" } ], "container-title" : "Journal of laparoendoscopic &amp; advanced surgical techniques. Part A", "id" : "ITEM-1", "issue" : "5", "issued" : { "date-parts" : [ [ "2006" ] ] }, "page" : "452-457", "title" : "Laparoscopic surgery for benign lesions of the pancreas.", "type" : "article-journal", "volume" : "16" }, "uris" : [ "http://www.mendeley.com/documents/?uuid=b1148b21-e197-46ad-88c8-6f5067494563" ] } ], "mendeley" : { "formattedCitation" : "&lt;sup&gt;[141]&lt;/sup&gt;", "plainTextFormattedCitation" : "[141]", "previouslyFormattedCitation" : "&lt;sup&gt;[15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4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Left-side resection is the most common laparoscopic procedure in pancreas </w:t>
      </w:r>
      <w:r w:rsidRPr="002D6713">
        <w:rPr>
          <w:rFonts w:ascii="Book Antiqua" w:hAnsi="Book Antiqua" w:cs="Arial"/>
          <w:sz w:val="24"/>
          <w:szCs w:val="24"/>
          <w:lang w:val="en-US"/>
        </w:rPr>
        <w:lastRenderedPageBreak/>
        <w:t>surgery because it is technically easier to perform. The duration of surgery, surgical morbidity, rate of R1-resection and rate of major complications like pancreatic fistula are similar to the open surgery group; hospital stay and blood loss were reduced</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bpg.2013.11.011", "ISSN" : "15216918", "PMID" : "24485260", "abstract" : "Pancreatic surgery was reported as early as 1898. Since then significant developments have been made in the field of pancreatic resections. In addition, advances in laparoscopic surgery in general have seen the description of this approach in pancreatic surgery with increasing frequency. Although there are no randomized controlled trials, several large series and comparative studies have reported on the short and long term outcome of laparoscopic pancreatic surgery. Furthermore, in the last decade published systematic reviews and meta-analyses have reported on cost effectiveness and outcomes of these procedures. ?? 2013 Elsevier Ltd. All rights reserved.", "author" : [ { "dropping-particle" : "", "family" : "Subar", "given" : "D.", "non-dropping-particle" : "", "parse-names" : false, "suffix" : "" }, { "dropping-particle" : "", "family" : "Gobardhan", "given" : "P. D.", "non-dropping-particle" : "", "parse-names" : false, "suffix" : "" }, { "dropping-particle" : "", "family" : "Gayet", "given" : "B.", "non-dropping-particle" : "", "parse-names" : false, "suffix" : "" } ], "container-title" : "Best Practice and Research: Clinical Gastroenterology", "id" : "ITEM-1", "issue" : "1", "issued" : { "date-parts" : [ [ "2014" ] ] }, "page" : "123-132", "publisher" : "Elsevier Ltd", "title" : "Laparoscopic pancreatic surgery: An overview of the literature and experiences of a single center", "type" : "article-journal", "volume" : "28" }, "uris" : [ "http://www.mendeley.com/documents/?uuid=4280c03d-420d-49b3-8fdd-5f9096b01d90" ] } ], "mendeley" : { "formattedCitation" : "&lt;sup&gt;[142]&lt;/sup&gt;", "plainTextFormattedCitation" : "[142]", "previouslyFormattedCitation" : "&lt;sup&gt;[15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4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Long-term outcomes of the left resection are equivalent</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97/SLA.0b013e318185a990", "ISBN" : "1528-1140 (Electronic)", "ISSN" : "1528-1140", "PMID" : "18791364", "abstract" : "OBJECTIVES: To compare perioperative outcomes of laparoscopic left-sided pancreatectomy (LLP) with traditional open left-sided pancreatectomy (OLP) in a multicenter experience. SUMMARY AND BACKGROUND DATA: LLP is being performed more commonly with limited data comparing results with outcomes from OLP. METHODS: Data from 8 centers were combined for all cases performed between 2002-2006. OLP and LLP cohorts were matched by age, American Society of Anesthesiologists, resected pancreas length, tumor size, and diagnosis. Multivariate analysis was performed using binary logistic regression. RESULTS: Six hundred sixty-seven LPs were performed, with 159 (24%) attempted laparoscopically. Indications were solid lesion in 307 (46%), cystic in 295 (44%), and pancreatitis in 65 (10%) cases. Positive margins occurred in 51 (8%) cases, 335 (50%) had complications, and significant leaks occurred in 108 (16%). Conversion to OLP occurred in 20 (13%) of the LLPs. In the matched comparison, 200 OLPs were compared with 142 LLPs. There were no differences in positive margin rates (8% vs. 7%, P = 0.8), operative times (216 vs. 230 minutes, P = 0.3), or leak rates (18% vs. 11%, P = 0.1). LLP patients had lower average blood loss (357 vs. 588 mL, P &lt; 0.01), fewer complications (40% vs. 57%, P &lt; 0.01), and shorter hospital stays (5.9 vs. 9.0 days, P &lt; 0.01). By MVA, LLP was an independent factor for shorter hospital stay (P &lt; 0.01, odds ratio 0.33, 95% confidence interval 0.19-0.56). CONCLUSIONS: In selected patients, LLP is associated with less morbidity and shorter LOS than OLP. Pancreatic fistula rates are similar for OLP and LLP. LLP is appropriate for selected patients with left-sided pancreatic pathology.", "author" : [ { "dropping-particle" : "", "family" : "Kooby", "given" : "David a", "non-dropping-particle" : "", "parse-names" : false, "suffix" : "" }, { "dropping-particle" : "", "family" : "Gillespie", "given" : "Theresa", "non-dropping-particle" : "", "parse-names" : false, "suffix" : "" }, { "dropping-particle" : "", "family" : "Bentrem", "given" : "David", "non-dropping-particle" : "", "parse-names" : false, "suffix" : "" }, { "dropping-particle" : "", "family" : "Nakeeb", "given" : "Attila", "non-dropping-particle" : "", "parse-names" : false, "suffix" : "" }, { "dropping-particle" : "", "family" : "Schmidt", "given" : "Max C", "non-dropping-particle" : "", "parse-names" : false, "suffix" : "" }, { "dropping-particle" : "", "family" : "Merchant", "given" : "Nipun B", "non-dropping-particle" : "", "parse-names" : false, "suffix" : "" }, { "dropping-particle" : "", "family" : "Parikh", "given" : "Alex a", "non-dropping-particle" : "", "parse-names" : false, "suffix" : "" }, { "dropping-particle" : "", "family" : "Martin", "given" : "Robert C G", "non-dropping-particle" : "", "parse-names" : false, "suffix" : "" }, { "dropping-particle" : "", "family" : "Scoggins", "given" : "Charles R", "non-dropping-particle" : "", "parse-names" : false, "suffix" : "" }, { "dropping-particle" : "", "family" : "Ahmad", "given" : "Syed", "non-dropping-particle" : "", "parse-names" : false, "suffix" : "" }, { "dropping-particle" : "", "family" : "Kim", "given" : "Hong Jin", "non-dropping-particle" : "", "parse-names" : false, "suffix" : "" }, { "dropping-particle" : "", "family" : "Park", "given" : "Jaemin", "non-dropping-particle" : "", "parse-names" : false, "suffix" : "" }, { "dropping-particle" : "", "family" : "Johnston", "given" : "Fabian", "non-dropping-particle" : "", "parse-names" : false, "suffix" : "" }, { "dropping-particle" : "", "family" : "Strouch", "given" : "Matthew J", "non-dropping-particle" : "", "parse-names" : false, "suffix" : "" }, { "dropping-particle" : "", "family" : "Menze", "given" : "Alex", "non-dropping-particle" : "", "parse-names" : false, "suffix" : "" }, { "dropping-particle" : "", "family" : "Rymer", "given" : "Jennifer", "non-dropping-particle" : "", "parse-names" : false, "suffix" : "" }, { "dropping-particle" : "", "family" : "McClaine", "given" : "Rebecca", "non-dropping-particle" : "", "parse-names" : false, "suffix" : "" }, { "dropping-particle" : "", "family" : "Strasberg", "given" : "Steven M", "non-dropping-particle" : "", "parse-names" : false, "suffix" : "" }, { "dropping-particle" : "", "family" : "Talamonti", "given" : "Mark S", "non-dropping-particle" : "", "parse-names" : false, "suffix" : "" }, { "dropping-particle" : "", "family" : "Staley", "given" : "Charles a", "non-dropping-particle" : "", "parse-names" : false, "suffix" : "" }, { "dropping-particle" : "", "family" : "McMasters", "given" : "Kelly M", "non-dropping-particle" : "", "parse-names" : false, "suffix" : "" }, { "dropping-particle" : "", "family" : "Lowy", "given" : "Andrew M", "non-dropping-particle" : "", "parse-names" : false, "suffix" : "" }, { "dropping-particle" : "", "family" : "Byrd-Sellers", "given" : "Johnita", "non-dropping-particle" : "", "parse-names" : false, "suffix" : "" }, { "dropping-particle" : "", "family" : "Wood", "given" : "William C", "non-dropping-particle" : "", "parse-names" : false, "suffix" : "" }, { "dropping-particle" : "", "family" : "Hawkins", "given" : "William G", "non-dropping-particle" : "", "parse-names" : false, "suffix" : "" } ], "container-title" : "Annals of surgery", "id" : "ITEM-1", "issue" : "3", "issued" : { "date-parts" : [ [ "2008" ] ] }, "page" : "438-446", "title" : "Left-sided pancreatectomy: a multicenter comparison of laparoscopic and open approaches.", "type" : "article-journal", "volume" : "248" }, "uris" : [ "http://www.mendeley.com/documents/?uuid=395755ad-e336-458e-9744-838af65b5738" ] } ], "mendeley" : { "formattedCitation" : "&lt;sup&gt;[143]&lt;/sup&gt;", "plainTextFormattedCitation" : "[143]", "previouslyFormattedCitation" : "&lt;sup&gt;[15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4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even for malignant finding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jamcollsurg.2009.12.033", "ISBN" : "1879-1190", "ISSN" : "10727515", "PMID" : "20421049", "abstract" : "Background: As compared with open distal pancreatectomy (ODP), laparoscopic distal pancreatectomy (LDP) affords improved perioperative outcomes. The role of LDP for patients with pancreatic ductal adenocarcinoma (PDAC) is not defined. Study Design: Records from patients undergoing distal pancreatectomy (DP) for PDAC from 2000 to 2008 from 9 academic medical centers were reviewed. Short-term (node harvest and margin status) and long-term (survival) cancer outcomes were assessed. A 3:1 matched analysis was performed for ODP and LDP cases using age, American Society of Anesthesiologists (ASA) class, and tumor size. Results: There were 212 patients who underwent DP for PDAC; 23 (11%) of these were approached laparoscopically. For all 212 patients, 56 (26%) had positive margins. The mean number of nodes (\u00b1 SD) examined was 12.6 \u00b18.4 and 114 patients (54%) had at least 1 positive node. Median overall survival was 16 months. In the matched analysis there were no significant differences in positive margin rates, number of nodes examined, number of patients with at least 1 positive node, or overall survival. Logistic regression for all 212 patients demonstrated that advanced age, larger tumors, positive margins, and node positive disease were independently associated with worse survival; however, method of resection (ODP vs. LDP) was not. Hospital stay was 2 days shorter in the matched comparison, which approached significance (LDP, 7.4 days vs. ODP, 9.4 days, p = 0.06). Conclusions: LDP provides similar short- and long-term oncologic outcomes as compared with OD, with potentially shorter hospital stay. These results suggest that LDP is an acceptable approach for resection of PDAC of the left pancreas in selected patients. \u00a9 2010 American College of Surgeons.", "author" : [ { "dropping-particle" : "", "family" : "Kooby", "given" : "David a.", "non-dropping-particle" : "", "parse-names" : false, "suffix" : "" }, { "dropping-particle" : "", "family" : "Hawkins", "given" : "William G.", "non-dropping-particle" : "", "parse-names" : false, "suffix" : "" }, { "dropping-particle" : "", "family" : "Schmidt", "given" : "C. Max", "non-dropping-particle" : "", "parse-names" : false, "suffix" : "" }, { "dropping-particle" : "", "family" : "Weber", "given" : "Sharon M.", "non-dropping-particle" : "", "parse-names" : false, "suffix" : "" }, { "dropping-particle" : "", "family" : "Bentrem", "given" : "David J.", "non-dropping-particle" : "", "parse-names" : false, "suffix" : "" }, { "dropping-particle" : "", "family" : "Gillespie", "given" : "Theresa W.", "non-dropping-particle" : "", "parse-names" : false, "suffix" : "" }, { "dropping-particle" : "", "family" : "Sellers", "given" : "Johnita Byrd", "non-dropping-particle" : "", "parse-names" : false, "suffix" : "" }, { "dropping-particle" : "", "family" : "Merchant", "given" : "Nipun B.", "non-dropping-particle" : "", "parse-names" : false, "suffix" : "" }, { "dropping-particle" : "", "family" : "Scoggins", "given" : "Charles R.", "non-dropping-particle" : "", "parse-names" : false, "suffix" : "" }, { "dropping-particle" : "", "family" : "Martin", "given" : "Robert C G", "non-dropping-particle" : "", "parse-names" : false, "suffix" : "" }, { "dropping-particle" : "", "family" : "Kim", "given" : "Hong Jin", "non-dropping-particle" : "", "parse-names" : false, "suffix" : "" }, { "dropping-particle" : "", "family" : "Ahmad", "given" : "Syed", "non-dropping-particle" : "", "parse-names" : false, "suffix" : "" }, { "dropping-particle" : "", "family" : "Cho", "given" : "Clifford S.", "non-dropping-particle" : "", "parse-names" : false, "suffix" : "" }, { "dropping-particle" : "", "family" : "Parikh", "given" : "Alexander a.", "non-dropping-particle" : "", "parse-names" : false, "suffix" : "" }, { "dropping-particle" : "", "family" : "Chu", "given" : "Carrie K.", "non-dropping-particle" : "", "parse-names" : false, "suffix" : "" }, { "dropping-particle" : "", "family" : "Hamilton", "given" : "Nicholas a.", "non-dropping-particle" : "", "parse-names" : false, "suffix" : "" }, { "dropping-particle" : "", "family" : "Doyle", "given" : "Courtney J.", "non-dropping-particle" : "", "parse-names" : false, "suffix" : "" }, { "dropping-particle" : "", "family" : "Pinchot", "given" : "Scott", "non-dropping-particle" : "", "parse-names" : false, "suffix" : "" }, { "dropping-particle" : "", "family" : "Hayman", "given" : "Amanda", "non-dropping-particle" : "", "parse-names" : false, "suffix" : "" }, { "dropping-particle" : "", "family" : "McClaine", "given" : "Rebecca", "non-dropping-particle" : "", "parse-names" : false, "suffix" : "" }, { "dropping-particle" : "", "family" : "Nakeeb", "given" : "Attila", "non-dropping-particle" : "", "parse-names" : false, "suffix" : "" }, { "dropping-particle" : "", "family" : "Staley", "given" : "Charles a.", "non-dropping-particle" : "", "parse-names" : false, "suffix" : "" }, { "dropping-particle" : "", "family" : "McMasters", "given" : "Kelly M.", "non-dropping-particle" : "", "parse-names" : false, "suffix" : "" }, { "dropping-particle" : "", "family" : "Lillemoe", "given" : "Keith D.", "non-dropping-particle" : "", "parse-names" : false, "suffix" : "" } ], "container-title" : "Journal of the American College of Surgeons", "id" : "ITEM-1", "issue" : "5", "issued" : { "date-parts" : [ [ "2010" ] ] }, "page" : "779-785", "publisher" : "Elsevier Inc.", "title" : "A Multicenter Analysis of Distal Pancreatectomy for Adenocarcinoma: Is Laparoscopic Resection Appropriate?", "type" : "article-journal", "volume" : "210" }, "uris" : [ "http://www.mendeley.com/documents/?uuid=cf98a2a2-de5f-4bc1-b74b-e7f9d76d033e" ] } ], "mendeley" : { "formattedCitation" : "&lt;sup&gt;[144]&lt;/sup&gt;", "plainTextFormattedCitation" : "[144]", "previouslyFormattedCitation" : "&lt;sup&gt;[15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44]</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For laparoscopic necrosectomy, therapeutic drainage is the best option for conservative management. The literature findings were difficult to compare because of differences in the techniques used, as well as in timings of the intervention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bpg.2013.11.011", "ISSN" : "15216918", "PMID" : "24485260", "abstract" : "Pancreatic surgery was reported as early as 1898. Since then significant developments have been made in the field of pancreatic resections. In addition, advances in laparoscopic surgery in general have seen the description of this approach in pancreatic surgery with increasing frequency. Although there are no randomized controlled trials, several large series and comparative studies have reported on the short and long term outcome of laparoscopic pancreatic surgery. Furthermore, in the last decade published systematic reviews and meta-analyses have reported on cost effectiveness and outcomes of these procedures. ?? 2013 Elsevier Ltd. All rights reserved.", "author" : [ { "dropping-particle" : "", "family" : "Subar", "given" : "D.", "non-dropping-particle" : "", "parse-names" : false, "suffix" : "" }, { "dropping-particle" : "", "family" : "Gobardhan", "given" : "P. D.", "non-dropping-particle" : "", "parse-names" : false, "suffix" : "" }, { "dropping-particle" : "", "family" : "Gayet", "given" : "B.", "non-dropping-particle" : "", "parse-names" : false, "suffix" : "" } ], "container-title" : "Best Practice and Research: Clinical Gastroenterology", "id" : "ITEM-1", "issue" : "1", "issued" : { "date-parts" : [ [ "2014" ] ] }, "page" : "123-132", "publisher" : "Elsevier Ltd", "title" : "Laparoscopic pancreatic surgery: An overview of the literature and experiences of a single center", "type" : "article-journal", "volume" : "28" }, "uris" : [ "http://www.mendeley.com/documents/?uuid=4280c03d-420d-49b3-8fdd-5f9096b01d90" ] } ], "mendeley" : { "formattedCitation" : "&lt;sup&gt;[142]&lt;/sup&gt;", "plainTextFormattedCitation" : "[142]", "previouslyFormattedCitation" : "&lt;sup&gt;[15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4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Laparoscopic pancreaticoduodenectomy is performed as a laparoscopic-assisted or total laparoscopic procedur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534-009-0142-2", "ISBN" : "0053400901422", "ISSN" : "09441166", "PMID" : "19636494", "abstract" : "INTRODUCTION: Laparoscopic pancreatic surgery represents one of the most advanced applications for laparoscopic surgery currently in use. In the past, minimally invasive techniques were only used for diagnostic laparoscopy, staging of pancreatic cancer, and palliative procedures for unresectable pancreatic cancer. With new advances in technology and instrumentation, some sophisticated procedures are currently available, such as the Whipple procedure, one of the most sophisticated applications of minimally invasive surgery. MATERIALS AND METHODS: A review of the literature shows that 146 laparoscopic Whipple procedures have been published worldwide since 1994. The authors analyzed blood loss, mean operating time, hospital stay, conversion rate, mean age, mortality rate, lymph nodes in the pathologic findings, follow up, and complications. RESULTS: Mean age was 59.1 years; mean operating time was 439 min. The average blood loss for the reviewed literature was 143 mL; median hospital stay was 18 days; conversion rate was 46%; number of lymph nodes in the pathologic findings was 19; and mortalities related to the procedure was low, 2 patients (1.3%) and the complication rate was 16% (23/46 patients). Complications included 2 hemorrhages, 4 bowel obstructions, 1 stress ulcer, 1 delay of gastric emptying, 4 pneumonias, and 11 leaks. CONCLUSION: This review demonstrates that the laparoscopic Whipple procedure is not only feasible but also safe, with low mortality and acceptable rates of complications.", "author" : [ { "dropping-particle" : "", "family" : "Gagner", "given" : "Michel", "non-dropping-particle" : "", "parse-names" : false, "suffix" : "" }, { "dropping-particle" : "", "family" : "Palermo", "given" : "Mariano", "non-dropping-particle" : "", "parse-names" : false, "suffix" : "" } ], "container-title" : "Journal of Hepato-Biliary-Pancreatic Surgery", "id" : "ITEM-1", "issue" : "6", "issued" : { "date-parts" : [ [ "2009" ] ] }, "page" : "726-730", "title" : "Laparoscopic Whipple procedure: Review of the literature", "type" : "article-journal", "volume" : "16" }, "uris" : [ "http://www.mendeley.com/documents/?uuid=a019daac-b884-4b80-8611-b2974e26e5f3" ] } ], "mendeley" : { "formattedCitation" : "&lt;sup&gt;[145]&lt;/sup&gt;", "plainTextFormattedCitation" : "[145]", "previouslyFormattedCitation" : "&lt;sup&gt;[15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4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 outcomes were comparable to open surgery in overall morbidity and surgical-related complications; oncological criteria were fulfilled in terms of number of harvested lymph nodes and resection margin. Due to a lack of randomized controlled trials and the small sample sizes of highly selected patient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245/s10434-010-1503-4", "ISBN" : "1534-4681 (Electronic)\\r1068-9265 (Linking)", "ISSN" : "1068-9265", "PMID" : "21207166", "abstract" : "Given the difficulty level of minimally invasive pancreatoduodenectomy (MIPD), limited data exist for a comparison to open pancreatoduodenectomies. As the technique becomes more diffuse, issues regarding the adequacy of oncologic margins and lymph node retrieval need to be addressed.", "author" : [ { "dropping-particle" : "", "family" : "Gumbs", "given" : "Andrew a", "non-dropping-particle" : "", "parse-names" : false, "suffix" : "" }, { "dropping-particle" : "", "family" : "Rodriguez Rivera", "given" : "Angel M", "non-dropping-particle" : "", "parse-names" : false, "suffix" : "" }, { "dropping-particle" : "", "family" : "Milone", "given" : "Luca", "non-dropping-particle" : "", "parse-names" : false, "suffix" : "" }, { "dropping-particle" : "", "family" : "Hoffman", "given" : "John P", "non-dropping-particle" : "", "parse-names" : false, "suffix" : "" } ], "container-title" : "Annals of surgical oncology", "id" : "ITEM-1", "issue" : "5", "issued" : { "date-parts" : [ [ "2011" ] ] }, "page" : "1335-1341", "title" : "Laparoscopic pancreatoduodenectomy: a review of 285 published cases.", "type" : "article-journal", "volume" : "18" }, "uris" : [ "http://www.mendeley.com/documents/?uuid=4d03fccd-6108-49c5-817f-2b0c5061118c" ] } ], "mendeley" : { "formattedCitation" : "&lt;sup&gt;[146]&lt;/sup&gt;", "plainTextFormattedCitation" : "[146]", "previouslyFormattedCitation" : "&lt;sup&gt;[158]&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4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re was a selection bias so the results should be viewed with caution</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bpg.2013.11.011", "ISSN" : "15216918", "PMID" : "24485260", "abstract" : "Pancreatic surgery was reported as early as 1898. Since then significant developments have been made in the field of pancreatic resections. In addition, advances in laparoscopic surgery in general have seen the description of this approach in pancreatic surgery with increasing frequency. Although there are no randomized controlled trials, several large series and comparative studies have reported on the short and long term outcome of laparoscopic pancreatic surgery. Furthermore, in the last decade published systematic reviews and meta-analyses have reported on cost effectiveness and outcomes of these procedures. ?? 2013 Elsevier Ltd. All rights reserved.", "author" : [ { "dropping-particle" : "", "family" : "Subar", "given" : "D.", "non-dropping-particle" : "", "parse-names" : false, "suffix" : "" }, { "dropping-particle" : "", "family" : "Gobardhan", "given" : "P. D.", "non-dropping-particle" : "", "parse-names" : false, "suffix" : "" }, { "dropping-particle" : "", "family" : "Gayet", "given" : "B.", "non-dropping-particle" : "", "parse-names" : false, "suffix" : "" } ], "container-title" : "Best Practice and Research: Clinical Gastroenterology", "id" : "ITEM-1", "issue" : "1", "issued" : { "date-parts" : [ [ "2014" ] ] }, "page" : "123-132", "publisher" : "Elsevier Ltd", "title" : "Laparoscopic pancreatic surgery: An overview of the literature and experiences of a single center", "type" : "article-journal", "volume" : "28" }, "uris" : [ "http://www.mendeley.com/documents/?uuid=4280c03d-420d-49b3-8fdd-5f9096b01d90" ] } ], "mendeley" : { "formattedCitation" : "&lt;sup&gt;[142]&lt;/sup&gt;", "plainTextFormattedCitation" : "[142]", "previouslyFormattedCitation" : "&lt;sup&gt;[15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4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rPr>
      </w:pPr>
      <w:r w:rsidRPr="002D6713">
        <w:rPr>
          <w:rFonts w:ascii="Book Antiqua" w:hAnsi="Book Antiqua" w:cs="Arial"/>
          <w:sz w:val="24"/>
          <w:szCs w:val="24"/>
          <w:lang w:val="en-US"/>
        </w:rPr>
        <w:t>Robotic surgery was reported only in the case reports or cohort series, making it difficult to compare. Trials were heterogeneous so data could not be analyzed. In the selected patients, results were comparable to laparoscopic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11/ases.12040", "ISSN" : "1758-5910", "PMID" : "23710970", "abstract" : "BACKGROUND: This article reviews the current status of robot-assisted laparoscopic pancreaticoduodenectomy and distal pancreatectomy.\\n\\nMETHOD: Searches of MEDLINE and PubMed databases were conducted using the keywords \"laparoscopic pancreatectomy,\" \"robotic surgery,\" \"pancreaticoduodenectomy\" and \"distal pancreatectomy\" to find articles published between January 1990 and September 2012. Additional papers were identified by a manual search of the references in key articles.\\n\\nRESULTS: Only cases reports, cohort series and nonrandomized comparative studies were available to validate the outcomes of robotic pancreaticoduodenectomy and distal pancreatectomy. There was no randomized controlled trial comparing the robotic approach to the laparoscopic or open approach. To the best of our knowledge, only four studies have compared the robotic approach and the open approach for pancreaticoduodenectomy, and four studies have been published comparing the robotic approach and the laparoscopic approach for distal pancreatectomy. The data were difficult to interpret because of the heterogeneity of the pathologies and techniques used. Robotic-assisted laparoscopic pancreaticoduodenectomy and distal pancreatectomy for appropriately selected patients can be performed safely, with postoperative complication rates and mortality rate comparable to results observed with laparoscopic or open techniques. Robotic surgical systems also seem to improve the spleen-preservation rate in distal pancreatectomy. The oncologic outcomes have not yet been adequately evaluated.\\n\\nCONCLUSIONS: Robotic pancreaticoduodenectomy and distal pancreatectomy are safe and feasible in appropriately selected patients. However, because of uncertainties regarding long-term oncologic outcome, caution should be exercised in assessing the appropriateness of this operation for individual patients. Further randomized and controlled studies are required to support the routine use of the robotic technology for pancreatectomy.", "author" : [ { "dropping-particle" : "", "family" : "Lai", "given" : "Eric C H", "non-dropping-particle" : "", "parse-names" : false, "suffix" : "" }, { "dropping-particle" : "", "family" : "Tang", "given" : "Chung Ngai", "non-dropping-particle" : "", "parse-names" : false, "suffix" : "" } ], "container-title" : "Asian journal of endoscopic surgery", "id" : "ITEM-1", "issue" : "3", "issued" : { "date-parts" : [ [ "2013" ] ] }, "page" : "158-64", "title" : "Current status of robot-assisted laparoscopic pancreaticoduodenectomy and distal pancreatectomy: a comprehensive review.", "type" : "article-journal", "volume" : "6" }, "uris" : [ "http://www.mendeley.com/documents/?uuid=ebd26f6a-48e6-43e1-be23-dcadd72b2d0b" ] } ], "mendeley" : { "formattedCitation" : "&lt;sup&gt;[147]&lt;/sup&gt;", "plainTextFormattedCitation" : "[147]", "previouslyFormattedCitation" : "&lt;sup&gt;[15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47]</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ith a trend to improve spleen preservation</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suronc.2013.08.003", "ISSN" : "09607404", "PMID" : "24060451", "abstract" : "Background: Robotic surgery might have several advantages in respect of the laparoscopic approach since might make more feasible the execution of a complex procedure such as pancreaticoduodenectomy (PD). The aim of the present systematic review is to evaluate the current state of the literature on robotic PD. Methods: A systematic literature search was performed, from January 1st 2003 to July 31st 2012, for studies which reported PDs performed for neoplasm and in which at least one surgical reconstructive or resective step was robotically performed. Results: Thirteen studies, representing 207 patients, met the inclusion criteria. The definition of the robotic approach was heterogeneous since the technique was defined as robotic, robotic-assisted, robot-assisted laparoscopic and robotic hybrid. Resection and reconstruction steps of robotic PD were also heterogeneous combining sequentially different approaches: totally robotic technique, laparoscopic-robotic resection and robotic reconstruction, laparoscopic resection and robotic reconstruction, hand port-assisted laparoscopic resection and robotic reconstruction, laparoscopic-robotic resection and reconstruction through mini-laparotomy. As regard the type of PD 66% were classic Whipple operations and 34% pylorus-preserving pancreatoduodenectomies. The management of pancreatic stump was a pancreaticogastrostomy in 23%, end-to-side pancreaticojejunostomy in 67%, and fibrin glue occlusion of the main pancreatic duct in 10% of cases. The overall procedure failure (rates of conversion to open surgery) was 14%. The overall morbidity rate was 58% and the reoperation rate was 7.3%. Conclusions: There have been an increasing number of recent case series suggesting increased utilization of robotic PD over the past decade. The technical approach is heterogenous. For highly selected patient, robotic PD is feasible with similar morbidity and mortality compared to open or purely laparoscopic approaches. Data on cost analysis are lacking and further studies are needed to evaluate also the cost-effectiveness of the robotic approach for PD in comparison to open or laparoscopic techniques. The current state of the art analysis on robotic DP can be also useful in planning future trials. \u00a9 2013 Elsevier Ltd. All rights reserved.", "author" : [ { "dropping-particle" : "", "family" : "Cirocchi", "given" : "Roberto", "non-dropping-particle" : "", "parse-names" : false, "suffix" : "" }, { "dropping-particle" : "", "family" : "Partelli", "given" : "Stefano", "non-dropping-particle" : "", "parse-names" : false, "suffix" : "" }, { "dropping-particle" : "", "family" : "Trastulli", "given" : "Stefano", "non-dropping-particle" : "", "parse-names" : false, "suffix" : "" }, { "dropping-particle" : "", "family" : "Coratti", "given" : "Andrea", "non-dropping-particle" : "", "parse-names" : false, "suffix" : "" }, { "dropping-particle" : "", "family" : "Parisi", "given" : "Amilcare", "non-dropping-particle" : "", "parse-names" : false, "suffix" : "" }, { "dropping-particle" : "", "family" : "Falconi", "given" : "Massimo", "non-dropping-particle" : "", "parse-names" : false, "suffix" : "" } ], "container-title" : "Surgical Oncology", "id" : "ITEM-1", "issue" : "4", "issued" : { "date-parts" : [ [ "2013" ] ] }, "page" : "238-246", "publisher" : "Elsevier Ltd", "title" : "A systematic review on robotic pancreaticoduodenectomy", "type" : "article-journal", "volume" : "22" }, "uris" : [ "http://www.mendeley.com/documents/?uuid=9baec217-18d5-413b-9b9f-b73676ece3b9" ] } ], "mendeley" : { "formattedCitation" : "&lt;sup&gt;[148]&lt;/sup&gt;", "plainTextFormattedCitation" : "[148]", "previouslyFormattedCitation" : "&lt;sup&gt;[16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48]</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jc w:val="both"/>
        <w:rPr>
          <w:rFonts w:ascii="Book Antiqua" w:hAnsi="Book Antiqua" w:cs="Arial"/>
          <w:sz w:val="24"/>
          <w:szCs w:val="24"/>
          <w:lang w:val="en-US"/>
        </w:rPr>
      </w:pPr>
    </w:p>
    <w:p w:rsidR="002539DD" w:rsidRPr="002D6713" w:rsidRDefault="002539DD" w:rsidP="002D6713">
      <w:pPr>
        <w:spacing w:after="0" w:line="360" w:lineRule="auto"/>
        <w:jc w:val="both"/>
        <w:rPr>
          <w:rFonts w:ascii="Book Antiqua" w:hAnsi="Book Antiqua" w:cs="Arial"/>
          <w:i/>
          <w:sz w:val="24"/>
          <w:szCs w:val="24"/>
          <w:lang w:val="en-US"/>
        </w:rPr>
      </w:pPr>
      <w:r w:rsidRPr="002D6713">
        <w:rPr>
          <w:rFonts w:ascii="Book Antiqua" w:hAnsi="Book Antiqua" w:cs="Arial"/>
          <w:b/>
          <w:i/>
          <w:sz w:val="24"/>
          <w:szCs w:val="24"/>
          <w:lang w:val="en-US"/>
        </w:rPr>
        <w:t>Surgery of the spleen</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Laparoscopic surgery has become standard for splenectomy in elective cases. The laparoscopic approach showed a reduced morbidity, especially in the pulmonary complications after surgery and wound infection compared with open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268-011-1059-x", "ISBN" : "1432-2323 (Electronic)\\r0364-2313 (Linking)", "ISSN" : "03642313", "PMID" : "21424869", "abstract" : "Laparoscopic splenectomy was first reported in 1991-1992 by several groups. The impact and role of laparoscopy for splenectomy can be considered as significant as that for gallbladder disease, achalasia, esophageal reflux, and adrenal disease. In many centers, the laparoscopic approach is now routine for most cases of elective splenectomy. The laparoscopic approach is associated with reduced morbidity, especially pulmonary, wound, and infectious complications. This article reviews a standardized approach to laparoscopic and hand-assisted splenectomy and covers indications, operative strategy, and complications. Several special considerations, including massive splenomegaly, postsplenectomy thrombosis of the portosplenic venous system, and accessory spleens are also discussed.", "author" : [ { "dropping-particle" : "", "family" : "Feldman", "given" : "Liane S.", "non-dropping-particle" : "", "parse-names" : false, "suffix" : "" } ], "container-title" : "World Journal of Surgery", "id" : "ITEM-1", "issue" : "7", "issued" : { "date-parts" : [ [ "2011" ] ] }, "page" : "1487-1495", "title" : "Laparoscopic splenectomy: Standardized approach", "type" : "article-journal", "volume" : "35" }, "uris" : [ "http://www.mendeley.com/documents/?uuid=1ef91e0f-398d-4165-9618-445d09c414b6" ] } ], "mendeley" : { "formattedCitation" : "&lt;sup&gt;[149]&lt;/sup&gt;", "plainTextFormattedCitation" : "[149]", "previouslyFormattedCitation" : "&lt;sup&gt;[16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49]</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In large spleens, a hand-assisted device showed an advantage to open surgery in terms of reduced pain and reduced length of hospital stay, with a surgical outcome similar to laparoscopic surgery. Furthermore, compared </w:t>
      </w:r>
      <w:r w:rsidRPr="002D6713">
        <w:rPr>
          <w:rFonts w:ascii="Book Antiqua" w:hAnsi="Book Antiqua" w:cs="Arial"/>
          <w:sz w:val="24"/>
          <w:szCs w:val="24"/>
          <w:lang w:val="en-US"/>
        </w:rPr>
        <w:lastRenderedPageBreak/>
        <w:t>with laparoscopic splenectomy, the hand-assisted surgery of the spleen had a lower conversion rate to open surgery</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111/ans.12597", "ISSN" : "14451433", "PMID" : "24712437", "abstract" : "BACKGROUND: Hand-assisted laparoscopic splenectomy (HALS) has been widely applied for the resection of larger spleens. We conducted a systematic review and meta-analysis to evaluate the safety and feasibility of HALS compared with conventional laparoscopic splenectomy (CLS).\\n\\nMETHODS: A comprehensive literature search in MEDLINE, EMBASE and Cochrane Library databases was performed to compare clinical outcomes of CLS and HALS. Data were extracted by two independent reviewers. Pooled odds ratios and weighted mean differences with 95% confidence intervals were calculated by meta-analytic software.\\n\\nRESULTS: Nine non-randomized controlled studies for a total of 463 patients were selected to satisfy the inclusion criteria (HALS versus CLS: 170 versus 293, respectively). The groups were similar in operative time, estimated operative blood loss, length of hospital stay, mortality and intraoperative and post-operative complications. There was a significantly reduced conversion rate in the HALS versus CLS group (odds ratio: 2.98; 95% confidence interval 1.28 to 6.93; P = 0.01). Splenic weights in the HALS group were higher than in the CLS group (weighted mean differences: -0.93; 95% confidence interval -1.74 to -0.11; P = 0.03).\\n\\nCONCLUSION: HALS may be preferable to CLS for the treatment of patients with enlarged spleens. The result needs to be certified by further random controlled trials.", "author" : [ { "dropping-particle" : "", "family" : "Qian", "given" : "Daohai", "non-dropping-particle" : "", "parse-names" : false, "suffix" : "" }, { "dropping-particle" : "", "family" : "He", "given" : "Zhigang", "non-dropping-particle" : "", "parse-names" : false, "suffix" : "" }, { "dropping-particle" : "", "family" : "Hua", "given" : "Jie", "non-dropping-particle" : "", "parse-names" : false, "suffix" : "" }, { "dropping-particle" : "", "family" : "Gong", "given" : "Jian", "non-dropping-particle" : "", "parse-names" : false, "suffix" : "" }, { "dropping-particle" : "", "family" : "Lin", "given" : "Shengping", "non-dropping-particle" : "", "parse-names" : false, "suffix" : "" }, { "dropping-particle" : "", "family" : "Song", "given" : "Zhenshun", "non-dropping-particle" : "", "parse-names" : false, "suffix" : "" } ], "container-title" : "ANZ Journal of Surgery", "id" : "ITEM-1", "issued" : { "date-parts" : [ [ "2014" ] ] }, "page" : "915-920", "title" : "Hand-assisted versus conventional laparoscopic splenectomy: A systematic review and meta-analysis", "type" : "article-journal", "volume" : "84" }, "uris" : [ "http://www.mendeley.com/documents/?uuid=bc7f8369-002d-4214-8cb4-85b6f1b2c297" ] } ], "mendeley" : { "formattedCitation" : "&lt;sup&gt;[150]&lt;/sup&gt;", "plainTextFormattedCitation" : "[150]", "previouslyFormattedCitation" : "&lt;sup&gt;[162]&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5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sz w:val="24"/>
          <w:szCs w:val="24"/>
          <w:lang w:val="en-US"/>
        </w:rPr>
      </w:pPr>
      <w:r w:rsidRPr="002D6713">
        <w:rPr>
          <w:rFonts w:ascii="Book Antiqua" w:hAnsi="Book Antiqua" w:cs="Arial"/>
          <w:sz w:val="24"/>
          <w:szCs w:val="24"/>
          <w:lang w:val="en-US"/>
        </w:rPr>
        <w:t>Information on the alternative methods of access like NOTES or single-incision laparoscopic splenectomy is rare. These methods are feasible, however, there is a high risk of bias in the early case reports regarding the alternative approaches in highly selected patient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97/SLA.0b013e31823fbae7", "ISSN" : "1528-1140", "PMID" : "22258065", "abstract" : "Objective: The aim of this review was to evaluate the feasibility, safety, and potential benefits of single-incision laparoscopic splenectomy (SILS-Sp). Methods: Weconducted a systemic review of literature between 2009 and 2012 to retrieve all relevant articles", "author" : [ { "dropping-particle" : "", "family" : "Fan", "given" : "Ying", "non-dropping-particle" : "", "parse-names" : false, "suffix" : "" }, { "dropping-particle" : "", "family" : "Wu", "given" : "Shuo-Dong", "non-dropping-particle" : "", "parse-names" : false, "suffix" : "" }, { "dropping-particle" : "", "family" : "Kong", "given" : "Jing", "non-dropping-particle" : "", "parse-names" : false, "suffix" : "" }, { "dropping-particle" : "", "family" : "Su", "given" : "Yang", "non-dropping-particle" : "", "parse-names" : false, "suffix" : "" }, { "dropping-particle" : "", "family" : "Tian", "given" : "Yu", "non-dropping-particle" : "", "parse-names" : false, "suffix" : "" } ], "container-title" : "Journal of Surgical Research", "id" : "ITEM-1", "issue" : "1", "issued" : { "date-parts" : [ [ "2014" ] ] }, "page" : "915-920", "publisher" : "Elsevier Ltd", "title" : "Feasibility and safety of single-incision laparoscopic splenectomy: a systematic review.", "type" : "article-journal", "volume" : "186" }, "uris" : [ "http://www.mendeley.com/documents/?uuid=39a3177b-fee9-4666-b1d8-8d3520549f53" ] } ], "mendeley" : { "formattedCitation" : "&lt;sup&gt;[151]&lt;/sup&gt;", "plainTextFormattedCitation" : "[151]", "previouslyFormattedCitation" : "&lt;sup&gt;[16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5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Only single cases on robotic surgery for splenectomy have been reported</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97/SLA.0b013e3181e6239e", "ISBN" : "1528-1140 (Electronic)\\r0003-4932 (Linking)", "ISSN" : "0003-4932", "PMID" : "20622659", "abstract" : "AIM: The main aim of this review was to compare the safety and efficacy of the Da Vinci Surgical System (DVSS) and conventional laparoscopic surgery (CLS) in different types of abdominal intervention. SUMMARY OF BACKGROUND DATA: DVSS is an emerging laparoscopic technology. The surgeon directs the robotic arms of the system through a console by means of hand controls and pedals, making use of a stereoscopic viewing system. DVSS is currently being used in general, urological, gynecologic, and cardiothoracic surgery. METHODS: This systematic review analyses the best scientific evidence available regarding the safety and efficacy of DVSS in abdominal surgery. The results found were subjected to meta-analysis whenever possible. RESULTS: Thirty-one studies, 6 of them randomized control trials, involving 2166 patients that compared DVSS and CLS were examined. The procedures undertaken were fundoplication (9 studies, one also examining cholecystectomy), Heller myotomy (3 studies), gastric bypass (4), gastrectomy (2), bariatric surgery (1), cholecystectomy (4), splenectomy (1), colorectal resection (7), and rectopexy (1). DVSS was found to be associated with fewer Heller myotomy-related perforations, a more rapid intestinal recovery time after gastrectomy-and therefore a shorter hospital stay, a shorter hospital stay following cholecystectomy (although the duration of surgery was longer), longer colorectal resection surgery times, and a larger number of conversions to open surgery during gastric bypass. CONCLUSIONS: The publications reviewed revealed DVSS to offer certain advantages with respect to Heller myotomy, gastrectomy, and cholecystectomy. However, these results should be interpreted with caution until randomized clinical trials are performed and, with respect to oncologic indications, studies include variables such as survival.", "author" : [ { "dropping-particle" : "", "family" : "Maeso", "given" : "Sergio", "non-dropping-particle" : "", "parse-names" : false, "suffix" : "" }, { "dropping-particle" : "", "family" : "Reza", "given" : "Mercedes", "non-dropping-particle" : "", "parse-names" : false, "suffix" : "" }, { "dropping-particle" : "", "family" : "Mayol", "given" : "Julio a", "non-dropping-particle" : "", "parse-names" : false, "suffix" : "" }, { "dropping-particle" : "", "family" : "Blasco", "given" : "Juan a", "non-dropping-particle" : "", "parse-names" : false, "suffix" : "" }, { "dropping-particle" : "", "family" : "Guerra", "given" : "Mercedes", "non-dropping-particle" : "", "parse-names" : false, "suffix" : "" }, { "dropping-particle" : "", "family" : "Andradas", "given" : "Elena", "non-dropping-particle" : "", "parse-names" : false, "suffix" : "" }, { "dropping-particle" : "", "family" : "Plana", "given" : "Mar\u00eda N", "non-dropping-particle" : "", "parse-names" : false, "suffix" : "" } ], "container-title" : "Annals of surgery", "id" : "ITEM-1", "issue" : "2", "issued" : { "date-parts" : [ [ "2010" ] ] }, "page" : "254-262", "title" : "Efficacy of the Da Vinci surgical system in abdominal surgery compared with that of laparoscopy: a systematic review and meta-analysis.", "type" : "article-journal", "volume" : "252" }, "uris" : [ "http://www.mendeley.com/documents/?uuid=4dbf975c-778b-4fb2-82e1-1987d3575796" ] } ], "mendeley" : { "formattedCitation" : "&lt;sup&gt;[152]&lt;/sup&gt;", "plainTextFormattedCitation" : "[152]", "previouslyFormattedCitation" : "&lt;sup&gt;[16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5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jc w:val="both"/>
        <w:rPr>
          <w:rFonts w:ascii="Book Antiqua" w:hAnsi="Book Antiqua" w:cs="Arial"/>
          <w:sz w:val="24"/>
          <w:szCs w:val="24"/>
          <w:lang w:val="en-US"/>
        </w:rPr>
      </w:pPr>
    </w:p>
    <w:p w:rsidR="002539DD" w:rsidRPr="002D6713" w:rsidRDefault="002539DD" w:rsidP="002D6713">
      <w:pPr>
        <w:spacing w:after="0" w:line="360" w:lineRule="auto"/>
        <w:jc w:val="both"/>
        <w:rPr>
          <w:rFonts w:ascii="Book Antiqua" w:hAnsi="Book Antiqua" w:cs="Arial"/>
          <w:b/>
          <w:i/>
          <w:sz w:val="24"/>
          <w:szCs w:val="24"/>
          <w:lang w:val="en-US"/>
        </w:rPr>
      </w:pPr>
      <w:r w:rsidRPr="002D6713">
        <w:rPr>
          <w:rFonts w:ascii="Book Antiqua" w:hAnsi="Book Antiqua" w:cs="Arial"/>
          <w:b/>
          <w:i/>
          <w:sz w:val="24"/>
          <w:szCs w:val="24"/>
          <w:lang w:val="en-US"/>
        </w:rPr>
        <w:t>Laparoscopic hernia surgery</w:t>
      </w:r>
    </w:p>
    <w:p w:rsidR="002539DD" w:rsidRPr="002D6713" w:rsidRDefault="002539DD" w:rsidP="002D6713">
      <w:pPr>
        <w:spacing w:after="0" w:line="360" w:lineRule="auto"/>
        <w:jc w:val="both"/>
        <w:rPr>
          <w:rFonts w:ascii="Book Antiqua" w:hAnsi="Book Antiqua" w:cs="Arial"/>
          <w:b/>
          <w:sz w:val="24"/>
          <w:szCs w:val="24"/>
          <w:lang w:val="en-US" w:eastAsia="zh-CN"/>
        </w:rPr>
      </w:pPr>
      <w:r w:rsidRPr="002D6713">
        <w:rPr>
          <w:rFonts w:ascii="Book Antiqua" w:hAnsi="Book Antiqua" w:cs="Arial"/>
          <w:b/>
          <w:sz w:val="24"/>
          <w:szCs w:val="24"/>
          <w:lang w:val="en-US"/>
        </w:rPr>
        <w:t>Groin hernia</w:t>
      </w:r>
      <w:r w:rsidRPr="002D6713">
        <w:rPr>
          <w:rFonts w:ascii="Book Antiqua" w:hAnsi="Book Antiqua" w:cs="Arial"/>
          <w:b/>
          <w:sz w:val="24"/>
          <w:szCs w:val="24"/>
          <w:lang w:val="en-US" w:eastAsia="zh-CN"/>
        </w:rPr>
        <w:t xml:space="preserve">: </w:t>
      </w:r>
      <w:r w:rsidRPr="002D6713">
        <w:rPr>
          <w:rFonts w:ascii="Book Antiqua" w:hAnsi="Book Antiqua" w:cs="Arial"/>
          <w:sz w:val="24"/>
          <w:szCs w:val="24"/>
          <w:lang w:val="en-US"/>
        </w:rPr>
        <w:t>Operative and perioperative management of hernia repair represent a wide field of surgical research. Of the tissue repair techniques, the Shouldice procedure is the only technique with recurrence rates that are lower than other open non-mesh techniques. Mesh repair is evidently superior to tissue reconstruction</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23-014-1212-8", "ISSN" : "14352451", "PMID" : "24824799", "abstract" : "PURPOSE: The purpose of this study is to review the latest evidence on operative and perioperative management of patients with groin hernia.\\n\\nMETHODS: A literature review of medical databases was undertaken. Recent scientific evidence provided by quality reports was selected and discussed critically.\\n\\nRESULTS: The Shouldice repair results in low recurrence rates compared to other tissue reconstructions. However, mesh repairs are superior to tissue reconstruction in terms of recurrence. Lichtenstein's technique remains the gold standard, with low incidence of hernia recurrence and minimal morbidity. Endoscopic techniques have been popularized during the past decades, as alternative approaches to open surgery. Both transabdominal preperitoneal repair (TAPP) and the totally extraperitoneal repair (TEP) are effective in the treatment of groin hernia, although the steep learning curve precludes popularization and may account for increased perioperative morbidity.\\n\\nCONCLUSIONS: Groin hernia surgery remains an evolving field of investigation. Mesh application remains the mainstay of durable results. Individual patient factors and hernia characteristics need to be taken into account when considering the most appropriate surgical practice.", "author" : [ { "dropping-particle" : "", "family" : "Antoniou", "given" : "Stavros a.", "non-dropping-particle" : "", "parse-names" : false, "suffix" : "" }, { "dropping-particle" : "", "family" : "Pointner", "given" : "Rudolph", "non-dropping-particle" : "", "parse-names" : false, "suffix" : "" }, { "dropping-particle" : "", "family" : "Granderath", "given" : "Frank a.", "non-dropping-particle" : "", "parse-names" : false, "suffix" : "" } ], "container-title" : "Langenbeck's Archives of Surgery", "id" : "ITEM-1", "issue" : "5", "issued" : { "date-parts" : [ [ "2014" ] ] }, "page" : "553-558", "title" : "Current treatment concepts for groin hernia", "type" : "article-journal", "volume" : "399" }, "uris" : [ "http://www.mendeley.com/documents/?uuid=4e86a782-7b1d-4c11-8e51-ad19c7d8b0a5" ] } ], "mendeley" : { "formattedCitation" : "&lt;sup&gt;[153]&lt;/sup&gt;", "plainTextFormattedCitation" : "[153]"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5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 Lichtenstein’s procedure is the gold standard in open hernia mesh repair, and has minimal recurrence and morbidity.</w:t>
      </w:r>
    </w:p>
    <w:p w:rsidR="002539DD" w:rsidRPr="002D6713" w:rsidRDefault="002539DD" w:rsidP="002D6713">
      <w:pPr>
        <w:spacing w:after="0" w:line="360" w:lineRule="auto"/>
        <w:ind w:firstLineChars="100" w:firstLine="240"/>
        <w:jc w:val="both"/>
        <w:rPr>
          <w:rFonts w:ascii="Book Antiqua" w:hAnsi="Book Antiqua" w:cs="Arial"/>
          <w:b/>
          <w:sz w:val="24"/>
          <w:szCs w:val="24"/>
          <w:lang w:val="en-US" w:eastAsia="zh-CN"/>
        </w:rPr>
      </w:pPr>
      <w:r w:rsidRPr="002D6713">
        <w:rPr>
          <w:rFonts w:ascii="Book Antiqua" w:hAnsi="Book Antiqua" w:cs="Arial"/>
          <w:sz w:val="24"/>
          <w:szCs w:val="24"/>
          <w:lang w:val="en-US"/>
        </w:rPr>
        <w:t>There are two minimally invasive surgeries available for a groin hernia: a transabdominal preperitoneal repair (TAPP) and a totally extraperitoneal hernia repair (TEP). While the mesh is placed in the same position, the approach through the abdominal cavity (TAPP) or in front of the peritoneum (TEP) is different. Both techniques are described as effective treatments of a groin hernia but with a slight increase in perioperative morbidity in comparison to open mesh technique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23-014-1212-8", "ISSN" : "14352451", "PMID" : "24824799", "abstract" : "PURPOSE: The purpose of this study is to review the latest evidence on operative and perioperative management of patients with groin hernia.\\n\\nMETHODS: A literature review of medical databases was undertaken. Recent scientific evidence provided by quality reports was selected and discussed critically.\\n\\nRESULTS: The Shouldice repair results in low recurrence rates compared to other tissue reconstructions. However, mesh repairs are superior to tissue reconstruction in terms of recurrence. Lichtenstein's technique remains the gold standard, with low incidence of hernia recurrence and minimal morbidity. Endoscopic techniques have been popularized during the past decades, as alternative approaches to open surgery. Both transabdominal preperitoneal repair (TAPP) and the totally extraperitoneal repair (TEP) are effective in the treatment of groin hernia, although the steep learning curve precludes popularization and may account for increased perioperative morbidity.\\n\\nCONCLUSIONS: Groin hernia surgery remains an evolving field of investigation. Mesh application remains the mainstay of durable results. Individual patient factors and hernia characteristics need to be taken into account when considering the most appropriate surgical practice.", "author" : [ { "dropping-particle" : "", "family" : "Antoniou", "given" : "Stavros a.", "non-dropping-particle" : "", "parse-names" : false, "suffix" : "" }, { "dropping-particle" : "", "family" : "Pointner", "given" : "Rudolph", "non-dropping-particle" : "", "parse-names" : false, "suffix" : "" }, { "dropping-particle" : "", "family" : "Granderath", "given" : "Frank a.", "non-dropping-particle" : "", "parse-names" : false, "suffix" : "" } ], "container-title" : "Langenbeck's Archives of Surgery", "id" : "ITEM-1", "issue" : "5", "issued" : { "date-parts" : [ [ "2014" ] ] }, "page" : "553-558", "title" : "Current treatment concepts for groin hernia", "type" : "article-journal", "volume" : "399" }, "uris" : [ "http://www.mendeley.com/documents/?uuid=4e86a782-7b1d-4c11-8e51-ad19c7d8b0a5" ] } ], "mendeley" : { "formattedCitation" : "&lt;sup&gt;[153]&lt;/sup&gt;", "plainTextFormattedCitation" : "[153]", "previouslyFormattedCitation" : "&lt;sup&gt;[16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5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b/>
          <w:sz w:val="24"/>
          <w:szCs w:val="24"/>
          <w:lang w:val="en-US" w:eastAsia="zh-CN"/>
        </w:rPr>
      </w:pPr>
      <w:r w:rsidRPr="002D6713">
        <w:rPr>
          <w:rFonts w:ascii="Book Antiqua" w:hAnsi="Book Antiqua" w:cs="Arial"/>
          <w:sz w:val="24"/>
          <w:szCs w:val="24"/>
          <w:lang w:val="en-US"/>
        </w:rPr>
        <w:t>Comparing the two techniques, TEP is associated with a slightly faster postoperative recovery; the TAPP technique has a significantly higher incidence of operative morbidity. For incidence of recurrence, long-term neuralgia, duration of surgery, and length of hospital stay, both laparoscopic approaches seem to be similar</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amjsurg.2012.10.041", "ISSN" : "00029610", "PMID" : "23768695", "abstract" : "Background: The aim of the present study was to comparatively evaluate the outcomes of laparoscopic transabdominal preperitoneal inguinal hernia repair and totally extraperitoneal repair. Methods: The electronic databases of Medline, EMBASE, and the Cochrane Central Register of Controlled Trials were searched, and a meta-analysis of randomized clinical trials was undertaken. Results: Seven studies comprising 516 patients with 538 inguinal hernia defects were identified. A shorter recovery time (P =.02) was found for totally extraperitoneal repair in comparison with transabdominal preperitoneal inguinal hernia repair (weighted mean difference = -.29; 95% confidence interval [CI], -.71 to.07) although the length of hospitalization (P =.89) was similar in the 2 treatment arms (weighted mean difference =.01; 95% CI, -.13 to.15). Operative morbidity (P =.004) was higher for the preperitoneal approach (odds ratio = 2.15; 95% CI, 1.29 to 3.61). No differences were found with regard to the incidence of recurrence, long-term neuralgia, and operative time. Conclusions: Current evidence suggests similar operative results for endoscopic and laparoscopic inguinal hernia repair, with a trend toward higher morbidity for the preperitoneal approach. Randomized trials with a longer-term follow-up are needed in order to assess the effect of each approach on the prevention of recurrence. ?? 2013 Elsevier Inc. All rights reserved.", "author" : [ { "dropping-particle" : "", "family" : "Antoniou", "given" : "Stavros a.", "non-dropping-particle" : "", "parse-names" : false, "suffix" : "" }, { "dropping-particle" : "", "family" : "Antoniou", "given" : "George a.", "non-dropping-particle" : "", "parse-names" : false, "suffix" : "" }, { "dropping-particle" : "", "family" : "Bartsch", "given" : "Detlef K.", "non-dropping-particle" : "", "parse-names" : false, "suffix" : "" }, { "dropping-particle" : "", "family" : "Fendrich", "given" : "Volker", "non-dropping-particle" : "", "parse-names" : false, "suffix" : "" }, { "dropping-particle" : "", "family" : "Koch", "given" : "Oliver O.", "non-dropping-particle" : "", "parse-names" : false, "suffix" : "" }, { "dropping-particle" : "", "family" : "Pointner", "given" : "Rudolph", "non-dropping-particle" : "", "parse-names" : false, "suffix" : "" }, { "dropping-particle" : "", "family" : "Granderath", "given" : "Frank a.", "non-dropping-particle" : "", "parse-names" : false, "suffix" : "" } ], "container-title" : "American Journal of Surgery", "id" : "ITEM-1", "issue" : "2", "issued" : { "date-parts" : [ [ "2013" ] ] }, "page" : "245-252", "publisher" : "Elsevier Inc", "title" : "Transabdominal preperitoneal versus totally extraperitoneal repair of inguinal hernia: A meta-analysis of randomized studies", "type" : "article-journal", "volume" : "206" }, "uris" : [ "http://www.mendeley.com/documents/?uuid=4312a0e7-3ec3-405d-8d23-b262449cc3ed" ] } ], "mendeley" : { "formattedCitation" : "&lt;sup&gt;[154]&lt;/sup&gt;", "plainTextFormattedCitation" : "[154]", "previouslyFormattedCitation" : "&lt;sup&gt;[16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54]</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b/>
          <w:sz w:val="24"/>
          <w:szCs w:val="24"/>
          <w:lang w:val="en-US" w:eastAsia="zh-CN"/>
        </w:rPr>
      </w:pPr>
      <w:r w:rsidRPr="002D6713">
        <w:rPr>
          <w:rFonts w:ascii="Book Antiqua" w:hAnsi="Book Antiqua" w:cs="Arial"/>
          <w:sz w:val="24"/>
          <w:szCs w:val="24"/>
          <w:lang w:val="en-US"/>
        </w:rPr>
        <w:t xml:space="preserve">Comparison of the minimally invasive approach with the open mesh repair (Lichtenstein) in unilateral hernias, the TAPP technique had a similar recurrence rate and was associated with greater perioperative morbidity. The </w:t>
      </w:r>
      <w:r w:rsidRPr="002D6713">
        <w:rPr>
          <w:rFonts w:ascii="Book Antiqua" w:hAnsi="Book Antiqua" w:cs="Arial"/>
          <w:sz w:val="24"/>
          <w:szCs w:val="24"/>
          <w:lang w:val="en-US"/>
        </w:rPr>
        <w:lastRenderedPageBreak/>
        <w:t>TEP technique had a slightly increased recurrence rate and a comparable incidence of perioperative complications. The minimally invasive techniques had a significantly reduced risk of chronic groin pain and groin stiffnes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97/SLA.0b013e318264c801", "ISBN" : "1528-1140 (Electronic)\\r0003-4932 (Linking)", "ISSN" : "0003-4932", "PMID" : "22470068", "abstract" : "BACKGROUND: Laparoscopic inguinal hernia repair (LIHR), using a transabdominal preperitoneal (TAPP) or totally extraperitoneal (TEP) technique, is an alternative to conventional open inguinal hernia repair (OIHR). A consensus on outcomes of LIHR when compared with OIHR for primary, unilateral, inguinal hernia has not been reached.\\n\\nOBJECTIVES: Perform a meta-analysis of all randomized controlled trials (RCTs) comparing OIHR and LIHR for primary unilateral inguinal hernia. Outcomes were hernia recurrence and surgery-related morbidity.\\n\\nMETHODS: A comprehensive search for published RCTs comparing LIHR with OIHR for primary, unilateral, and inguinal hernia was performed. Reviews of each study were conducted and data were extracted. Random effect methods were used to combine data.\\n\\nRESULTS: Data were retrieved from 27 RCTs describing 7161 patients. An increased risk in hernia recurrence existed when LIHR was compared with OIHR (relative risk [RR] = 2.06, 95% confidence interval [CI] = 1.26-3.37, P = 0.004). TAPP had equivalent recurrence (RR = 1.14, 95% CI = 0.78-1.68, P = 0.491) but TEP had increased recurrence of risk (RR = 3.72, 95% CI = 1.66-8.35, P = 0.001) relative to OIHR. LIHR was associated with greater perioperative complication risk than OIHR (RR = 1.22, 95% CI = 1.04-1.42, P = 0.015). TAPP (RR = 1.47, 95% CI = 1.18-1.84, P &lt; 0.001) but not TEP (RR = 1.05, 95% CI = 0.85-1.30, P = 0.667) was associated with this increased complication risk. LIHR was associated with reduced risk of chronic pain (RR = 0.66, 95% CI = 0.51-0.87, P = 0.003) and chronic numbness (RR = 0.27, 95% CI = 0.12-0.58, P &lt; 0.001) relative to OIHR.\\n\\nCONCLUSIONS: For primary unilateral inguinal hernia, TEP is associated with an increased risk of recurrence relative to OIHR but TAPP is not. TAPP is associated with increased risk of perioperative complications relative to OIHR. LIHR has a reduced risk of chronic pain and numbness relative to OIHR.", "author" : [ { "dropping-particle" : "", "family" : "O\u2019Reilly", "given" : "Elma A.", "non-dropping-particle" : "", "parse-names" : false, "suffix" : "" }, { "dropping-particle" : "", "family" : "Burke", "given" : "John P.", "non-dropping-particle" : "", "parse-names" : false, "suffix" : "" }, { "dropping-particle" : "", "family" : "O\u00b4Connell", "given" : "P.Ronan", "non-dropping-particle" : "", "parse-names" : false, "suffix" : "" } ], "container-title" : "Annals of Surgery", "id" : "ITEM-1", "issue" : "2", "issued" : { "date-parts" : [ [ "2012" ] ] }, "page" : "393", "title" : "A Meta-Analysis of Surgical Morbidity and Recurrence After Laparoscopic and Open Repair of Primary Unilateral Inguinal Hernia", "type" : "article-journal", "volume" : "256" }, "uris" : [ "http://www.mendeley.com/documents/?uuid=a681d3c9-ca2c-422a-86ba-a4dd1cdd8c36" ] } ], "mendeley" : { "formattedCitation" : "&lt;sup&gt;[155]&lt;/sup&gt;", "plainTextFormattedCitation" : "[155]", "previouslyFormattedCitation" : "&lt;sup&gt;[167]&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55]</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In recurrent hernia repair, neither of the laparoscopic procedures were considered superior to open surgery in terms of recurrence and chronic pain</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bjs.6902", "ISSN" : "00071323", "PMID" : "20013926", "abstract" : "BACKGROUND: Although there is plentiful evidence regarding the use of laparoscopic surgery for primary inguinal hernia, there is a paucity of literature concerning its role after recurrence. There has been no quantitative review of the evidence, despite suggestions that pooled analysis of existing data is required. METHODS: Medline, Embase, trial registries, conference proceedings and reference lists were searched for controlled trials of laparoscopic versus conventional open surgery for mesh repair of recurrent hernia. The primary outcomes were recurrence and chronic pain. Secondary outcomes were operating time, visual analogue pain score, superficial wound infection, haematoma or seroma formation, time to return to normal activities and serious complications requiring operation. Pooled odds ratios were calculated for categorical outcomes and weighted mean differences for continuous outcomes. RESULTS: Four trials were included in the analysis. There was no effect on recurrence or chronic pain. Laparoscopic surgery was associated with significantly less postoperative pain, a quicker return to normal activities and fewer wound infections, at the cost of a longer operating time. There was no difference in haematoma formation or the need for additional operations. CONCLUSION: Careful patient selection and surgeons' experience are important in the selection of technique for recurrent inguinal hernia repair. Copyright 2010 British Journal of Surgery Society Ltd. Published by John Wiley &amp; Sons, Ltd. [References: 28]", "author" : [ { "dropping-particle" : "", "family" : "Karthikesalingam", "given" : "a.", "non-dropping-particle" : "", "parse-names" : false, "suffix" : "" }, { "dropping-particle" : "", "family" : "Markar", "given" : "S. R.", "non-dropping-particle" : "", "parse-names" : false, "suffix" : "" }, { "dropping-particle" : "", "family" : "Holt", "given" : "P. J E", "non-dropping-particle" : "", "parse-names" : false, "suffix" : "" }, { "dropping-particle" : "", "family" : "Praseedom", "given" : "R. K.", "non-dropping-particle" : "", "parse-names" : false, "suffix" : "" } ], "container-title" : "British Journal of Surgery", "id" : "ITEM-1", "issue" : "1", "issued" : { "date-parts" : [ [ "2010" ] ] }, "page" : "4-11", "title" : "Meta-analysis of randomized controlled trials comparing laparoscopic with open mesh repair of recurrent inguinal hernia", "type" : "article-journal", "volume" : "97" }, "uris" : [ "http://www.mendeley.com/documents/?uuid=e0d85cf0-b13b-47e5-ac07-1578f5816fad" ] } ], "mendeley" : { "formattedCitation" : "&lt;sup&gt;[156]&lt;/sup&gt;", "plainTextFormattedCitation" : "[156]", "previouslyFormattedCitation" : "&lt;sup&gt;[168]&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5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b/>
          <w:sz w:val="24"/>
          <w:szCs w:val="24"/>
          <w:lang w:val="en-US" w:eastAsia="zh-CN"/>
        </w:rPr>
      </w:pPr>
      <w:r w:rsidRPr="002D6713">
        <w:rPr>
          <w:rFonts w:ascii="Book Antiqua" w:hAnsi="Book Antiqua" w:cs="Arial"/>
          <w:sz w:val="24"/>
          <w:szCs w:val="24"/>
          <w:lang w:val="en-US"/>
        </w:rPr>
        <w:t>Use of lightweight mesh in hernia repair reduced the risk of chronic groin pain</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amjsurg.2012.07.046", "ISSN" : "00029610", "PMID" : "23561639", "abstract" : "Background: A systematic analysis was conducted of randomized controlled trials (RCTs) comparing lightweight mesh (LWM) with heavyweight mesh in laparoscopic inguinal hernia repair. Methods: Data extracted from the included RCTs were analyzed according to the principles of meta-analysis. Results: Eleven RCTs encompassing 2,189 patients were analyzed. In a fixed-effects model, operating time, postoperative pain, and recurrence rate were statistically similar between LWM and heavyweight mesh. LWM was associated with fewer perioperative complications and a reduced risk for developing chronic groin pain. There was also a reduced risk for developing other groin symptoms, such as foreign body sensations, but it was not statistically significant. Conclusions: The use of LWM for laparoscopic inguinal hernia repair is not associated with an increased risk for hernia recurrence. LWM reduces the incidence of chronic groin pain, groin stiffness, and foreign body sensations. Therefore, LWM may routinely be used in laparoscopic inguinal hernia repair. However, high-quality RCTs with longer follow-up periods are required to validate these findings. ?? 2013 Elsevier Inc. All rights reserved.", "author" : [ { "dropping-particle" : "", "family" : "Sajid", "given" : "Muhammad S.", "non-dropping-particle" : "", "parse-names" : false, "suffix" : "" }, { "dropping-particle" : "", "family" : "Kalra", "given" : "Lorain", "non-dropping-particle" : "", "parse-names" : false, "suffix" : "" }, { "dropping-particle" : "", "family" : "Parampalli", "given" : "Umesh", "non-dropping-particle" : "", "parse-names" : false, "suffix" : "" }, { "dropping-particle" : "", "family" : "Sains", "given" : "Parv S.", "non-dropping-particle" : "", "parse-names" : false, "suffix" : "" }, { "dropping-particle" : "", "family" : "Baig", "given" : "Mirza K.", "non-dropping-particle" : "", "parse-names" : false, "suffix" : "" } ], "container-title" : "American Journal of Surgery", "id" : "ITEM-1", "issue" : "6", "issued" : { "date-parts" : [ [ "2013" ] ] }, "page" : "726-736", "publisher" : "Elsevier Inc", "title" : "A systematic review and meta-analysis evaluating the effectiveness of lightweight mesh against heavyweight mesh in influencing the incidence of chronic groin pain following laparoscopic inguinal hernia repair", "type" : "article-journal", "volume" : "205" }, "uris" : [ "http://www.mendeley.com/documents/?uuid=92175900-493e-400f-b180-28e04e7402ed" ] } ], "mendeley" : { "formattedCitation" : "&lt;sup&gt;[157]&lt;/sup&gt;", "plainTextFormattedCitation" : "[157]", "previouslyFormattedCitation" : "&lt;sup&gt;[16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57]</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ith no effect on recurrenc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2-2179-6", "ISSN" : "09302794", "PMID" : "22311304", "abstract" : "BACKGROUND: Reinforcement of inguinal hernia repair with prosthetic mesh is standard practice but can cause considerable pain and stiffness around the groin and affect physical functioning. This has led to various types of mesh being engineered, with a growing interest in lighter-weight mesh. Minimally invasive approaches have also significantly reduced postoperative recovery from inguinal hernia repair. The aim of this systematic review was to compare the outcomes after laparoscopic inguinal repair using new lightweight or traditional heavyweight mesh in published randomised controlled trials.\\n\\nMETHODS: Medline, Embase, trial registries, conference proceedings, and reference lists were searched for controlled trials of heavyweight versus lightweight mesh for laparoscopic repair of inguinal hernias. The primary outcomes were recurrence and chronic pain. Secondary outcomes were visual analogue pain score at 7 days postoperatively, seroma formation, and time to return to work. Risk differences were calculated for categorical outcomes and standardised mean differences for continuous outcomes.\\n\\nRESULTS: Eight trials were included in the analysis of 1,667 hernias in 1,592 patients. Mean study follow-up was between 2 and 60 months. There was no effect on recurrence [pooled analysis risk difference 0.00 (95% CI -0.01 to 0.01), p = 0.86] or chronic pain [pooled analysis risk difference -0.02 (95% CI -0.04 to 0.00); p = 0.1]. Lightweight and heavyweight mesh repair had similar outcomes with regard to postoperative pain, seroma development, and time to return to work.\\n\\nCONCLUSION: Both mesh options appear to result in similar long- and short-term postoperative outcomes. Further long-term analysis may guide surgeon selection of mesh weight for laparoscopic inguinal hernia repair.", "author" : [ { "dropping-particle" : "", "family" : "Currie", "given" : "Andrew", "non-dropping-particle" : "", "parse-names" : false, "suffix" : "" }, { "dropping-particle" : "", "family" : "Andrew", "given" : "Helen", "non-dropping-particle" : "", "parse-names" : false, "suffix" : "" }, { "dropping-particle" : "", "family" : "Tonsi", "given" : "Alfredo", "non-dropping-particle" : "", "parse-names" : false, "suffix" : "" }, { "dropping-particle" : "", "family" : "Hurley", "given" : "Paul R.", "non-dropping-particle" : "", "parse-names" : false, "suffix" : "" }, { "dropping-particle" : "", "family" : "Taribagil", "given" : "Sanjay", "non-dropping-particle" : "", "parse-names" : false, "suffix" : "" } ], "container-title" : "Surgical Endoscopy and Other Interventional Techniques", "id" : "ITEM-1", "issue" : "8", "issued" : { "date-parts" : [ [ "2012" ] ] }, "page" : "2126-2133", "title" : "Lightweight versus heavyweight mesh in laparoscopic inguinal hernia repair: A meta-analysis", "type" : "article-journal", "volume" : "26" }, "uris" : [ "http://www.mendeley.com/documents/?uuid=4714ab33-83f5-4e20-adde-db34106a2e02" ] } ], "mendeley" : { "formattedCitation" : "&lt;sup&gt;[158]&lt;/sup&gt;", "plainTextFormattedCitation" : "[158]", "previouslyFormattedCitation" : "&lt;sup&gt;[17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58]</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and showed a reduced risk of stiffness and groin body sensation</w:t>
      </w:r>
      <w:r w:rsidRPr="002D6713">
        <w:rPr>
          <w:rFonts w:ascii="Book Antiqua" w:hAnsi="Book Antiqua" w:cs="Arial"/>
          <w:sz w:val="24"/>
          <w:szCs w:val="24"/>
          <w:vertAlign w:val="superscript"/>
          <w:lang w:val="en-US"/>
        </w:rPr>
        <w:fldChar w:fldCharType="begin" w:fldLock="1"/>
      </w:r>
      <w:r w:rsidRPr="002D6713">
        <w:rPr>
          <w:rFonts w:ascii="Book Antiqua" w:hAnsi="Book Antiqua" w:cs="Arial"/>
          <w:sz w:val="24"/>
          <w:szCs w:val="24"/>
          <w:vertAlign w:val="superscript"/>
          <w:lang w:val="en-US"/>
        </w:rPr>
        <w:instrText>ADDIN CSL_CITATION { "citationItems" : [ { "id" : "ITEM-1", "itemData" : { "DOI" : "10.1002/bjs.7718", "ISSN" : "00071323", "PMID" : "22038579", "abstract" : "BACKGROUND: The objective of this study was systematically to analyse published randomized trials comparing lightweight mesh (LWM) with heavyweight mesh (HWM) in open inguinal hernia repair.\\n\\nMETHODS: Randomized trials on LWM versus HWM were selected from the standard electronic databases. Reported outcomes were analysed systematically using RevMan. Pooled risk ratios were calculated for categorical outcomes, and mean differences for secondary continuous outcomes, using the fixed-effects and random-effects models for meta-analysis.\\n\\nRESULTS: Nine randomized trials containing 2310 patients were included. There was significant heterogeneity among trials. There was no difference in duration of operation, postoperative pain, recurrence rate, testicular atrophy and time to return to work between LWM and HWM groups. The two mesh types had a similar risk of perioperative complications, but LWM was associated with a reduced risk of developing chronic groin pain (risk ratio (RR) 0\u00b761, 95 per cent confidence interval 0\u00b750 to 0\u00b774) and a reduced risk of developing other groin symptoms, such as stiffness and foreign body sensations (RR 0\u00b764, 0\u00b750 to 0\u00b781).\\n\\nCONCLUSION: The use of LWM for open inguinal hernia repair was not associated with an increased risk of hernia recurrence. LWM reduced the incidence of chronic groin pain as well as the risk of developing other groin symptoms.", "author" : [ { "dropping-particle" : "", "family" : "Sajid", "given" : "M. S.", "non-dropping-particle" : "", "parse-names" : false, "suffix" : "" }, { "dropping-particle" : "", "family" : "Leaver", "given" : "C.", "non-dropping-particle" : "", "parse-names" : false, "suffix" : "" }, { "dropping-particle" : "", "family" : "Baig", "given" : "M. K.", "non-dropping-particle" : "", "parse-names" : false, "suffix" : "" }, { "dropping-particle" : "", "family" : "Sains", "given" : "P.", "non-dropping-particle" : "", "parse-names" : false, "suffix" : "" } ], "container-title" : "British Journal of Surgery", "id" : "ITEM-1", "issue" : "1", "issued" : { "date-parts" : [ [ "2012" ] ] }, "page" : "29-37", "title" : "Systematic review and meta-analysis of the use of lightweight versus heavyweight mesh in open inguinal hernia repair", "type" : "article-journal", "volume" : "99" }, "uris" : [ "http://www.mendeley.com/documents/?uuid=f96b866c-d74d-4cc4-9d4b-925bf01b1b7a" ] } ], "mendeley" : { "formattedCitation" : "&lt;sup&gt;[159]&lt;/sup&gt;", "manualFormatting" : "[169,171]", "plainTextFormattedCitation" : "[159]", "previouslyFormattedCitation" : "&lt;sup&gt;[171]&lt;/sup&gt;" }, "properties" : { "noteIndex" : 0 }, "schema" : "https://github.com/citation-style-language/schema/raw/master/csl-citation.json" }</w:instrText>
      </w:r>
      <w:r w:rsidRPr="002D6713">
        <w:rPr>
          <w:rFonts w:ascii="Book Antiqua" w:hAnsi="Book Antiqua" w:cs="Arial"/>
          <w:sz w:val="24"/>
          <w:szCs w:val="24"/>
          <w:vertAlign w:val="superscript"/>
          <w:lang w:val="en-US"/>
        </w:rPr>
        <w:fldChar w:fldCharType="separate"/>
      </w:r>
      <w:r w:rsidRPr="002D6713">
        <w:rPr>
          <w:rFonts w:ascii="Book Antiqua" w:hAnsi="Book Antiqua" w:cs="Arial"/>
          <w:noProof/>
          <w:sz w:val="24"/>
          <w:szCs w:val="24"/>
          <w:vertAlign w:val="superscript"/>
          <w:lang w:val="en-US"/>
        </w:rPr>
        <w:t>[</w:t>
      </w:r>
      <w:r w:rsidRPr="002D6713">
        <w:rPr>
          <w:rFonts w:ascii="Book Antiqua" w:hAnsi="Book Antiqua" w:cs="Arial"/>
          <w:noProof/>
          <w:sz w:val="24"/>
          <w:szCs w:val="24"/>
          <w:vertAlign w:val="superscript"/>
          <w:lang w:val="en-US" w:eastAsia="zh-CN"/>
        </w:rPr>
        <w:t>169,</w:t>
      </w:r>
      <w:r w:rsidRPr="002D6713">
        <w:rPr>
          <w:rFonts w:ascii="Book Antiqua" w:hAnsi="Book Antiqua" w:cs="Arial"/>
          <w:noProof/>
          <w:sz w:val="24"/>
          <w:szCs w:val="24"/>
          <w:vertAlign w:val="superscript"/>
          <w:lang w:val="en-US"/>
        </w:rPr>
        <w:t>171]</w:t>
      </w:r>
      <w:r w:rsidRPr="002D6713">
        <w:rPr>
          <w:rFonts w:ascii="Book Antiqua" w:hAnsi="Book Antiqua" w:cs="Arial"/>
          <w:sz w:val="24"/>
          <w:szCs w:val="24"/>
          <w:vertAlign w:val="superscript"/>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b/>
          <w:sz w:val="24"/>
          <w:szCs w:val="24"/>
          <w:lang w:val="en-US" w:eastAsia="zh-CN"/>
        </w:rPr>
      </w:pPr>
      <w:r w:rsidRPr="002D6713">
        <w:rPr>
          <w:rFonts w:ascii="Book Antiqua" w:hAnsi="Book Antiqua" w:cs="Arial"/>
          <w:sz w:val="24"/>
          <w:szCs w:val="24"/>
          <w:lang w:val="en-US"/>
        </w:rPr>
        <w:t>The type of mesh fixation method in laparoscopic hernia repair led to different outcomes. Fibrin glue showed a reduced risk of chronic groin pain and a higher patient satisfaction</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10029-012-1034-y", "ISSN" : "12654906", "PMID" : "23344667", "abstract" : "PURPOSE: Endoscopic repair of inguinal hernia can decrease the incidence of chronic groin pain. Staple mesh fixation is the surgical technique preferentially used but may also cause residual pain. Although a substantial number of specialists advocate no mesh fixations, concerns are that this could lead to an increase in recurrence rates. This study aimed to assess the safety and the effectiveness of fibrin sealant, as an alternative technique to staple mesh fixation after totally extraperitoneal (TEP) inguinal hernia repair. METHODS: A total of 472 patients underwent elective TEP inguinal hernia repair between February 2005 and July 2011. Mesh fixation was achieved using fibrin sealant. Patients were reviewed postoperatively at Week 2, Week 6, and Month 6. Patient satisfaction was assessed in a subgroup of 116 patients using a comprehensive scoring system designed for hernia repairs, and pain was assessed using a standard Visual Analog pain Scale. RESULTS: No conversion to open surgery was observed. There were two cases of major morbidities and no mortality. Three months after surgery, only three patients (0.6\u00a0%) experienced chronic groin or testicular discomfort. At Week 6, 98.9\u00a0% of the patients were either satisfied or very satisfied with their outcome, and 96.8\u00a0% denied any residual pain. Finally, only six hernia recurrences (0.9\u00a0%) were reported, of which five occurred during the first months of the study. CONCLUSIONS: Fibrin sealant is safe and reliable for mesh fixation of inguinal hernia during TEP repair with a very high satisfaction index and limited risk of developing chronic pain.", "author" : [ { "dropping-particle" : "", "family" : "Berney", "given" : "C. R.", "non-dropping-particle" : "", "parse-names" : false, "suffix" : "" }, { "dropping-particle" : "", "family" : "Yeo", "given" : "a. E T", "non-dropping-particle" : "", "parse-names" : false, "suffix" : "" } ], "container-title" : "Hernia", "id" : "ITEM-1", "issue" : "6", "issued" : { "date-parts" : [ [ "2013" ] ] }, "page" : "709-717", "title" : "Mesh fixation with fibrin sealant during endoscopic totally extraperitoneal inguinal hernia approach: A review of 640 repairs", "type" : "article-journal", "volume" : "17" }, "uris" : [ "http://www.mendeley.com/documents/?uuid=d1891716-2e98-4c54-9ce9-f273ee5899f6" ] } ], "mendeley" : { "formattedCitation" : "&lt;sup&gt;[160]&lt;/sup&gt;", "plainTextFormattedCitation" : "[160]", "previouslyFormattedCitation" : "&lt;sup&gt;[172]&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6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xml:space="preserve"> without impact on recurrence rat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amjsurg.2012.09.003", "ISSN" : "00029610", "PMID" : "23388426", "abstract" : "Background: The aim of this study was to systematically analyze the randomized trials comparing tacker mesh fixation with glue mesh fixation (GMF) in laparoscopic inguinal hernia repair (LIHR). Methods: Standard electronic database were searched to retrieve relevant randomized trials comparing tacker mesh fixation with GMF in LIHR, which were analyzed systematically using RevMan. Results: Five randomized controlled trials encompassing 1,001 patients were retrieved from the electronic databases. In a random-effects model, operating time, postoperative pain, postoperative complications, length of hospital stay and risk for hernia recurrence were statistically comparable between the 2 techniques of mesh fixation in LIHR. However, GMF was associated with a reduced risk for developing chronic groin pain. Conclusions: GMF in LIHR does not increase the risk for hernia recurrence and reduces the risk for developing chronic groin pain. It is comparable with tacker mesh fixation in terms of operation time, postoperative pain, postoperative complications, length of hospital stay, and risk for hernia recurrence. ?? 2013 Elsevier Inc. All rights reserved.", "author" : [ { "dropping-particle" : "", "family" : "Sajid", "given" : "Muhammad S.", "non-dropping-particle" : "", "parse-names" : false, "suffix" : "" }, { "dropping-particle" : "", "family" : "Ladwa", "given" : "Nikhil", "non-dropping-particle" : "", "parse-names" : false, "suffix" : "" }, { "dropping-particle" : "", "family" : "Kalra", "given" : "Lorain", "non-dropping-particle" : "", "parse-names" : false, "suffix" : "" }, { "dropping-particle" : "", "family" : "McFall", "given" : "Malcolm", "non-dropping-particle" : "", "parse-names" : false, "suffix" : "" }, { "dropping-particle" : "", "family" : "Baig", "given" : "Mirza K.", "non-dropping-particle" : "", "parse-names" : false, "suffix" : "" }, { "dropping-particle" : "", "family" : "Sains", "given" : "Parv", "non-dropping-particle" : "", "parse-names" : false, "suffix" : "" } ], "container-title" : "American Journal of Surgery", "id" : "ITEM-1", "issue" : "1", "issued" : { "date-parts" : [ [ "2013" ] ] }, "page" : "103-111", "publisher" : "Elsevier Inc", "title" : "A meta-analysis examining the use of tacker mesh fixation versus glue mesh fixation in laparoscopic inguinal hernia repair", "type" : "article-journal", "volume" : "206" }, "uris" : [ "http://www.mendeley.com/documents/?uuid=7deec574-5fdc-4bea-9828-6143c2b1da34" ] } ], "mendeley" : { "formattedCitation" : "&lt;sup&gt;[161]&lt;/sup&gt;", "plainTextFormattedCitation" : "[161]", "previouslyFormattedCitation" : "&lt;sup&gt;[17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6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Use of staplers/tacks had a higher incidence of postoperative and groin pain</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1-2025-2", "ISSN" : "09302794", "PMID" : "22350225", "abstract" : "BACKGROUND: Fixation of mesh is typically performed to minimize risk of recurrence in laparoscopic inguinal hernia repair. Mesh fixation with staples has been implicated as a cause of chronic inguinal pain. Our study aim is to compare mesh fixation using a fibrin sealant versus staple fixation in laparoscopic inguinal hernia and compare outcomes for hernia recurrence and chronic inguinal pain.\\n\\nMETHODS AND PROCEDURES: PubMed was searched through December 2010 by use of specific search terms. Inclusion criteria were laparoscopic total extraperitoneal repair inguinal hernia repair, and comparison of both mesh fibrin glue fixation and mesh staple fixation. Primary outcomes were inguinal hernia recurrence and chronic inguinal pain. Secondary outcomes were operative time, seroma formation, hospital stay, and time to return to normal activity. Pooled odds ratios (OR) were calculated assuming random-effects models.\\n\\nRESULTS: Four studies were included in the review. A total of 662 repairs were included, of which 394 were mesh fixed by staples or tacks, versus 268 with mesh fixed by fibrin glue. There was no difference in inguinal hernia recurrence with fixation of mesh by staples/tacks versus fibrin glue [OR 2.13; 95% confidence interval (CI) 0.60-7.63]. Chronic inguinal pain (at 3 months) incidence was significantly higher with staple/tack fixation (OR 3.25; 95% CI 1.62-6.49). There was no significant difference in operative time, seroma formation, hospital stay, or time to return to normal activities.\\n\\nCONCLUSIONS: The meta-analysis does not show an advantage of staple fixation of mesh over fibrin glue fixation in laparoscopic total extraperitoneal inguinal hernia repair. Because fibrin glue mesh fixation with laparoscopic inguinal hernia repair achieves similar hernia recurrence rates compared with staple/tack fixation, but decreased incidence of chronic inguinal pain, it may be the preferred technique.", "author" : [ { "dropping-particle" : "", "family" : "Kaul", "given" : "Amit", "non-dropping-particle" : "", "parse-names" : false, "suffix" : "" }, { "dropping-particle" : "", "family" : "Hutfless", "given" : "Susan", "non-dropping-particle" : "", "parse-names" : false, "suffix" : "" }, { "dropping-particle" : "", "family" : "Le", "given" : "Hamilton", "non-dropping-particle" : "", "parse-names" : false, "suffix" : "" }, { "dropping-particle" : "", "family" : "Hamed", "given" : "Senan a.", "non-dropping-particle" : "", "parse-names" : false, "suffix" : "" }, { "dropping-particle" : "", "family" : "Tymitz", "given" : "Kevin", "non-dropping-particle" : "", "parse-names" : false, "suffix" : "" }, { "dropping-particle" : "", "family" : "Nguyen", "given" : "Hien", "non-dropping-particle" : "", "parse-names" : false, "suffix" : "" }, { "dropping-particle" : "", "family" : "Marohn", "given" : "Michael R.", "non-dropping-particle" : "", "parse-names" : false, "suffix" : "" } ], "container-title" : "Surgical Endoscopy and Other Interventional Techniques", "id" : "ITEM-1", "issue" : "5", "issued" : { "date-parts" : [ [ "2012" ] ] }, "page" : "1269-1278", "title" : "Staple versus fibrin glue fixation in laparoscopic total extraperitoneal repair of inguinal hernia: A systematic review and meta-analysis", "type" : "article-journal", "volume" : "26" }, "uris" : [ "http://www.mendeley.com/documents/?uuid=683b22e6-6062-45d0-b374-b27395678240" ] } ], "mendeley" : { "formattedCitation" : "&lt;sup&gt;[162]&lt;/sup&gt;", "plainTextFormattedCitation" : "[162]", "previouslyFormattedCitation" : "&lt;sup&gt;[17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6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jc w:val="both"/>
        <w:rPr>
          <w:rFonts w:ascii="Book Antiqua" w:hAnsi="Book Antiqua" w:cs="Arial"/>
          <w:b/>
          <w:sz w:val="24"/>
          <w:szCs w:val="24"/>
          <w:lang w:val="en-US" w:eastAsia="zh-CN"/>
        </w:rPr>
      </w:pPr>
      <w:r w:rsidRPr="002D6713">
        <w:rPr>
          <w:rFonts w:ascii="Book Antiqua" w:hAnsi="Book Antiqua" w:cs="Arial"/>
          <w:sz w:val="24"/>
          <w:szCs w:val="24"/>
          <w:lang w:val="en-US"/>
        </w:rPr>
        <w:t>In the TEP procedure, mesh fixation was not necessary. In cases where mesh fixation was not used, there was no difference in recurrence, incidence of seroma, or postoperative or chronic pain</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11-1668-3", "ISSN" : "09302794", "PMID" : "21487873", "abstract" : "Mesh fixation during laparoscopic total extraperitoneal (TEP) inguinal hernia repair is still controversial. Although many surgeons considered it necessary to fix the mesh, some published studies supported elimination of mesh fixation. Therefore, a meta-analysis based on randomized controlled trials (RCTs) was conducted to compare the effectiveness and safety of fixation versus nonfixation of mesh in TEP.", "author" : [ { "dropping-particle" : "", "family" : "Teng", "given" : "Yuan Jun", "non-dropping-particle" : "", "parse-names" : false, "suffix" : "" }, { "dropping-particle" : "", "family" : "Pan", "given" : "Shu Mei", "non-dropping-particle" : "", "parse-names" : false, "suffix" : "" }, { "dropping-particle" : "", "family" : "Liu", "given" : "Ya Li", "non-dropping-particle" : "", "parse-names" : false, "suffix" : "" }, { "dropping-particle" : "", "family" : "Yang", "given" : "Ke Hu", "non-dropping-particle" : "", "parse-names" : false, "suffix" : "" }, { "dropping-particle" : "", "family" : "Zhang", "given" : "You Cheng", "non-dropping-particle" : "", "parse-names" : false, "suffix" : "" }, { "dropping-particle" : "", "family" : "Tian", "given" : "Jin Hui", "non-dropping-particle" : "", "parse-names" : false, "suffix" : "" }, { "dropping-particle" : "", "family" : "Han", "given" : "Jian Xu", "non-dropping-particle" : "", "parse-names" : false, "suffix" : "" } ], "container-title" : "Surgical Endoscopy and Other Interventional Techniques", "id" : "ITEM-1", "issue" : "9", "issued" : { "date-parts" : [ [ "2011" ] ] }, "page" : "2849-2858", "title" : "A meta-analysis of randomized controlled trials of fixation versus nonfixation of mesh in laparoscopic total extraperitoneal inguinal hernia repair", "type" : "article-journal", "volume" : "25" }, "uris" : [ "http://www.mendeley.com/documents/?uuid=dcc2dbab-4433-44aa-b8ea-2dd0767623a3" ] } ], "mendeley" : { "formattedCitation" : "&lt;sup&gt;[163]&lt;/sup&gt;", "plainTextFormattedCitation" : "[163]", "previouslyFormattedCitation" : "&lt;sup&gt;[17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6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b/>
          <w:sz w:val="24"/>
          <w:szCs w:val="24"/>
          <w:lang w:val="en-US" w:eastAsia="zh-CN"/>
        </w:rPr>
      </w:pPr>
      <w:r w:rsidRPr="002D6713">
        <w:rPr>
          <w:rFonts w:ascii="Book Antiqua" w:hAnsi="Book Antiqua" w:cs="Arial"/>
          <w:sz w:val="24"/>
          <w:szCs w:val="24"/>
          <w:lang w:val="en-US"/>
        </w:rPr>
        <w:t>In the guidelines for endoscopic hernia repair, the EAES Consensus (European Association of Endoscopic Surgeons), and the International Endohernia Society recommend technical points for a tailored approach to specific hernias on the basis of evidence</w:t>
      </w:r>
      <w:r w:rsidRPr="002D6713">
        <w:rPr>
          <w:rFonts w:ascii="Book Antiqua" w:hAnsi="Book Antiqua" w:cs="Arial"/>
          <w:sz w:val="24"/>
          <w:szCs w:val="24"/>
          <w:vertAlign w:val="superscript"/>
          <w:lang w:val="en-US"/>
        </w:rPr>
        <w:fldChar w:fldCharType="begin" w:fldLock="1"/>
      </w:r>
      <w:r w:rsidRPr="002D6713">
        <w:rPr>
          <w:rFonts w:ascii="Book Antiqua" w:hAnsi="Book Antiqua" w:cs="Arial"/>
          <w:sz w:val="24"/>
          <w:szCs w:val="24"/>
          <w:vertAlign w:val="superscript"/>
          <w:lang w:val="en-US"/>
        </w:rPr>
        <w:instrText>ADDIN CSL_CITATION { "citationItems" : [ { "id" : "ITEM-1", "itemData" : { "DOI" : "10.1007/s00464-013-3001-9", "ISSN" : "09302794", "PMID" : "23708718", "author" : [ { "dropping-particle" : "", "family" : "Poelman", "given" : "M. M.", "non-dropping-particle" : "", "parse-names" : false, "suffix" : "" }, { "dropping-particle" : "", "family" : "Heuvel", "given" : "B.", "non-dropping-particle" : "Van Den", "parse-names" : false, "suffix" : "" }, { "dropping-particle" : "", "family" : "Deelder", "given" : "J. D.", "non-dropping-particle" : "", "parse-names" : false, "suffix" : "" }, { "dropping-particle" : "", "family" : "Abis", "given" : "G. S a", "non-dropping-particle" : "", "parse-names" : false, "suffix" : "" }, { "dropping-particle" : "", "family" : "Beudeker", "given" : "N.", "non-dropping-particle" : "", "parse-names" : false, "suffix" : "" }, { "dropping-particle" : "", "family" : "Bittner", "given" : "R. R.", "non-dropping-particle" : "", "parse-names" : false, "suffix" : "" }, { "dropping-particle" : "", "family" : "Campanelli", "given" : "G.", "non-dropping-particle" : "", "parse-names" : false, "suffix" : "" }, { "dropping-particle" : "", "family" : "Dam", "given" : "D.", "non-dropping-particle" : "Van", "parse-names" : false, "suffix" : "" }, { "dropping-particle" : "", "family" : "Dwars", "given" : "B. J.", "non-dropping-particle" : "", "parse-names" : false, "suffix" : "" }, { "dropping-particle" : "", "family" : "Eker", "given" : "H. H.", "non-dropping-particle" : "", "parse-names" : false, "suffix" : "" }, { "dropping-particle" : "", "family" : "Fingerhut", "given" : "a.", "non-dropping-particle" : "", "parse-names" : false, "suffix" : "" }, { "dropping-particle" : "", "family" : "Khatkov", "given" : "I.", "non-dropping-particle" : "", "parse-names" : false, "suffix" : "" }, { "dropping-particle" : "", "family" : "Koeckerling", "given" : "F.", "non-dropping-particle" : "", "parse-names" : false, "suffix" : "" }, { "dropping-particle" : "", "family" : "Kukleta", "given" : "J. F.", "non-dropping-particle" : "", "parse-names" : false, "suffix" : "" }, { "dropping-particle" : "", "family" : "Miserez", "given" : "M.", "non-dropping-particle" : "", "parse-names" : false, "suffix" : "" }, { "dropping-particle" : "", "family" : "Montgomery", "given" : "a.", "non-dropping-particle" : "", "parse-names" : false, "suffix" : "" }, { "dropping-particle" : "", "family" : "Munoz Brands", "given" : "R. M.", "non-dropping-particle" : "", "parse-names" : false, "suffix" : "" }, { "dropping-particle" : "", "family" : "Morales Conde", "given" : "S.", "non-dropping-particle" : "", "parse-names" : false, "suffix" : "" }, { "dropping-particle" : "", "family" : "Muysoms", "given" : "F. E.", "non-dropping-particle" : "", "parse-names" : false, "suffix" : "" }, { "dropping-particle" : "", "family" : "Soltes", "given" : "M.", "non-dropping-particle" : "", "parse-names" : false, "suffix" : "" }, { "dropping-particle" : "", "family" : "Tromp", "given" : "W.", "non-dropping-particle" : "", "parse-names" : false, "suffix" : "" }, { "dropping-particle" : "", "family" : "Yavuz", "given" : "Y.", "non-dropping-particle" : "", "parse-names" : false, "suffix" : "" }, { "dropping-particle" : "", "family" : "Bonjer", "given" : "H. J.", "non-dropping-particle" : "", "parse-names" : false, "suffix" : "" } ], "container-title" : "Surgical Endoscopy and Other Interventional Techniques", "id" : "ITEM-1", "issue" : "10", "issued" : { "date-parts" : [ [ "2013" ] ] }, "page" : "3505-3519", "title" : "EAES Consensus Development Conference on endoscopic repair of groin hernias", "type" : "article-journal", "volume" : "27" }, "uris" : [ "http://www.mendeley.com/documents/?uuid=79cf5666-10d4-40e1-86e0-433be995524b" ] } ], "mendeley" : { "formattedCitation" : "&lt;sup&gt;[164]&lt;/sup&gt;", "manualFormatting" : "[176-", "plainTextFormattedCitation" : "[164]", "previouslyFormattedCitation" : "&lt;sup&gt;[176]&lt;/sup&gt;" }, "properties" : { "noteIndex" : 0 }, "schema" : "https://github.com/citation-style-language/schema/raw/master/csl-citation.json" }</w:instrText>
      </w:r>
      <w:r w:rsidRPr="002D6713">
        <w:rPr>
          <w:rFonts w:ascii="Book Antiqua" w:hAnsi="Book Antiqua" w:cs="Arial"/>
          <w:sz w:val="24"/>
          <w:szCs w:val="24"/>
          <w:vertAlign w:val="superscript"/>
          <w:lang w:val="en-US"/>
        </w:rPr>
        <w:fldChar w:fldCharType="separate"/>
      </w:r>
      <w:r w:rsidRPr="002D6713">
        <w:rPr>
          <w:rFonts w:ascii="Book Antiqua" w:hAnsi="Book Antiqua" w:cs="Arial"/>
          <w:noProof/>
          <w:sz w:val="24"/>
          <w:szCs w:val="24"/>
          <w:vertAlign w:val="superscript"/>
          <w:lang w:val="en-US"/>
        </w:rPr>
        <w:t>[176</w:t>
      </w:r>
      <w:r w:rsidRPr="002D6713">
        <w:rPr>
          <w:rFonts w:ascii="Book Antiqua" w:hAnsi="Book Antiqua" w:cs="Arial"/>
          <w:noProof/>
          <w:sz w:val="24"/>
          <w:szCs w:val="24"/>
          <w:vertAlign w:val="superscript"/>
          <w:lang w:val="en-US" w:eastAsia="zh-CN"/>
        </w:rPr>
        <w:t>-</w:t>
      </w:r>
      <w:r w:rsidRPr="002D6713">
        <w:rPr>
          <w:rFonts w:ascii="Book Antiqua" w:hAnsi="Book Antiqua" w:cs="Arial"/>
          <w:sz w:val="24"/>
          <w:szCs w:val="24"/>
          <w:vertAlign w:val="superscript"/>
          <w:lang w:val="en-US"/>
        </w:rPr>
        <w:fldChar w:fldCharType="end"/>
      </w:r>
      <w:r w:rsidRPr="002D6713">
        <w:rPr>
          <w:rFonts w:ascii="Book Antiqua" w:hAnsi="Book Antiqua" w:cs="Arial"/>
          <w:sz w:val="24"/>
          <w:szCs w:val="24"/>
          <w:vertAlign w:val="superscript"/>
          <w:lang w:val="en-US"/>
        </w:rPr>
        <w:fldChar w:fldCharType="begin" w:fldLock="1"/>
      </w:r>
      <w:r w:rsidRPr="002D6713">
        <w:rPr>
          <w:rFonts w:ascii="Book Antiqua" w:hAnsi="Book Antiqua" w:cs="Arial"/>
          <w:sz w:val="24"/>
          <w:szCs w:val="24"/>
          <w:vertAlign w:val="superscript"/>
          <w:lang w:val="en-US"/>
        </w:rPr>
        <w:instrText>ADDIN CSL_CITATION { "citationItems" : [ { "id" : "ITEM-1", "itemData" : { "DOI" : "10.1007/s00464-014-3917-8", "ISBN" : "1002901006", "ISSN" : "1432-2218", "PMID" : "25398194", "author" : [ { "dropping-particle" : "", "family" : "Bittner", "given" : "R", "non-dropping-particle" : "", "parse-names" : false, "suffix" : "" }, { "dropping-particle" : "", "family" : "Montgomery", "given" : "M a", "non-dropping-particle" : "", "parse-names" : false, "suffix" : "" }, { "dropping-particle" : "", "family" : "Arregui", "given" : "E", "non-dropping-particle" : "", "parse-names" : false, "suffix" : "" }, { "dropping-particle" : "", "family" : "Bansal", "given" : "V", "non-dropping-particle" : "", "parse-names" : false, "suffix" : "" }, { "dropping-particle" : "", "family" : "Bingener", "given" : "J", "non-dropping-particle" : "", "parse-names" : false, "suffix" : "" }, { "dropping-particle" : "", "family" : "Bisgaard", "given" : "T", "non-dropping-particle" : "", "parse-names" : false, "suffix" : "" }, { "dropping-particle" : "", "family" : "Buhck", "given" : "H", "non-dropping-particle" : "", "parse-names" : false, "suffix" : "" }, { "dropping-particle" : "", "family" : "Dudai", "given" : "M", "non-dropping-particle" : "", "parse-names" : false, "suffix" : "" }, { "dropping-particle" : "", "family" : "Ferzli", "given" : "G S", "non-dropping-particle" : "", "parse-names" : false, "suffix" : "" }, { "dropping-particle" : "", "family" : "Fitzgibbons", "given" : "R J", "non-dropping-particle" : "", "parse-names" : false, "suffix" : "" }, { "dropping-particle" : "", "family" : "Fortelny", "given" : "R H", "non-dropping-particle" : "", "parse-names" : false, "suffix" : "" }, { "dropping-particle" : "", "family" : "Grimes", "given" : "K L", "non-dropping-particle" : "", "parse-names" : false, "suffix" : "" }, { "dropping-particle" : "", "family" : "Klinge", "given" : "U", "non-dropping-particle" : "", "parse-names" : false, "suffix" : "" }, { "dropping-particle" : "", "family" : "Koeckerling", "given" : "F", "non-dropping-particle" : "", "parse-names" : false, "suffix" : "" }, { "dropping-particle" : "", "family" : "Kumar", "given" : "S", "non-dropping-particle" : "", "parse-names" : false, "suffix" : "" }, { "dropping-particle" : "", "family" : "Kukleta", "given" : "J", "non-dropping-particle" : "", "parse-names" : false, "suffix" : "" }, { "dropping-particle" : "", "family" : "Lomanto", "given" : "D", "non-dropping-particle" : "", "parse-names" : false, "suffix" : "" }, { "dropping-particle" : "", "family" : "Misra", "given" : "M C", "non-dropping-particle" : "", "parse-names" : false, "suffix" : "" }, { "dropping-particle" : "", "family" : "Morales-Conde", "given" : "S", "non-dropping-particle" : "", "parse-names" : false, "suffix" : "" }, { "dropping-particle" : "", "family" : "Reinpold", "given" : "W", "non-dropping-particle" : "", "parse-names" : false, "suffix" : "" }, { "dropping-particle" : "", "family" : "Rosenberg", "given" : "J", "non-dropping-particle" : "", "parse-names" : false, "suffix" : "" }, { "dropping-particle" : "", "family" : "Singh", "given" : "K", "non-dropping-particle" : "", "parse-names" : false, "suffix" : "" }, { "dropping-particle" : "", "family" : "Timoney", "given" : "M", "non-dropping-particle" : "", "parse-names" : false, "suffix" : "" }, { "dropping-particle" : "", "family" : "Weyhe", "given" : "D", "non-dropping-particle" : "", "parse-names" : false, "suffix" : "" }, { "dropping-particle" : "", "family" : "Chowbey", "given" : "P", "non-dropping-particle" : "", "parse-names" : false, "suffix" : "" } ], "container-title" : "Surgical endoscopy", "id" : "ITEM-1", "issued" : { "date-parts" : [ [ "2014" ] ] }, "number-of-pages" : "289-321", "title" : "Update of guidelines on laparoscopic (TAPP) and endoscopic (TEP) treatment of inguinal hernia (International Endohernia Society).", "type" : "book" }, "uris" : [ "http://www.mendeley.com/documents/?uuid=fd4c757c-4354-48c4-9021-f891cb4d2c59" ] } ], "mendeley" : { "formattedCitation" : "&lt;sup&gt;[165]&lt;/sup&gt;", "manualFormatting" : "178]", "plainTextFormattedCitation" : "[165]", "previouslyFormattedCitation" : "&lt;sup&gt;[178]&lt;/sup&gt;" }, "properties" : { "noteIndex" : 0 }, "schema" : "https://github.com/citation-style-language/schema/raw/master/csl-citation.json" }</w:instrText>
      </w:r>
      <w:r w:rsidRPr="002D6713">
        <w:rPr>
          <w:rFonts w:ascii="Book Antiqua" w:hAnsi="Book Antiqua" w:cs="Arial"/>
          <w:sz w:val="24"/>
          <w:szCs w:val="24"/>
          <w:vertAlign w:val="superscript"/>
          <w:lang w:val="en-US"/>
        </w:rPr>
        <w:fldChar w:fldCharType="separate"/>
      </w:r>
      <w:r w:rsidRPr="002D6713">
        <w:rPr>
          <w:rFonts w:ascii="Book Antiqua" w:hAnsi="Book Antiqua" w:cs="Arial"/>
          <w:noProof/>
          <w:sz w:val="24"/>
          <w:szCs w:val="24"/>
          <w:vertAlign w:val="superscript"/>
          <w:lang w:val="en-US"/>
        </w:rPr>
        <w:t>178]</w:t>
      </w:r>
      <w:r w:rsidRPr="002D6713">
        <w:rPr>
          <w:rFonts w:ascii="Book Antiqua" w:hAnsi="Book Antiqua" w:cs="Arial"/>
          <w:sz w:val="24"/>
          <w:szCs w:val="24"/>
          <w:vertAlign w:val="superscript"/>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jc w:val="both"/>
        <w:rPr>
          <w:rFonts w:ascii="Book Antiqua" w:hAnsi="Book Antiqua" w:cs="Arial"/>
          <w:b/>
          <w:sz w:val="24"/>
          <w:szCs w:val="24"/>
          <w:lang w:val="en-US"/>
        </w:rPr>
      </w:pPr>
    </w:p>
    <w:p w:rsidR="002539DD" w:rsidRPr="002D6713" w:rsidRDefault="002539DD" w:rsidP="002D6713">
      <w:pPr>
        <w:spacing w:after="0" w:line="360" w:lineRule="auto"/>
        <w:jc w:val="both"/>
        <w:rPr>
          <w:rFonts w:ascii="Book Antiqua" w:hAnsi="Book Antiqua" w:cs="Arial"/>
          <w:b/>
          <w:sz w:val="24"/>
          <w:szCs w:val="24"/>
          <w:lang w:val="en-US" w:eastAsia="zh-CN"/>
        </w:rPr>
      </w:pPr>
      <w:r w:rsidRPr="002D6713">
        <w:rPr>
          <w:rFonts w:ascii="Book Antiqua" w:hAnsi="Book Antiqua" w:cs="Arial"/>
          <w:b/>
          <w:sz w:val="24"/>
          <w:szCs w:val="24"/>
          <w:lang w:val="en-US"/>
        </w:rPr>
        <w:t>Incisional hernia</w:t>
      </w:r>
      <w:r w:rsidRPr="002D6713">
        <w:rPr>
          <w:rFonts w:ascii="Book Antiqua" w:hAnsi="Book Antiqua" w:cs="Arial"/>
          <w:b/>
          <w:sz w:val="24"/>
          <w:szCs w:val="24"/>
          <w:lang w:val="en-US" w:eastAsia="zh-CN"/>
        </w:rPr>
        <w:t xml:space="preserve">: </w:t>
      </w:r>
      <w:r w:rsidRPr="002D6713">
        <w:rPr>
          <w:rFonts w:ascii="Book Antiqua" w:hAnsi="Book Antiqua" w:cs="Arial"/>
          <w:sz w:val="24"/>
          <w:szCs w:val="24"/>
          <w:lang w:val="en-US"/>
        </w:rPr>
        <w:t>Laparoscopic surgery for repair of an incisional hernia shows no difference in recurrence or length of hospital stay compared with open surgery. There were significantly fewer wound infections and complications requiring mesh removal</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bjs.6668", "ISSN" : "00071323", "PMID" : "19591158", "abstract" : "BACKGROUND: Laparoscopic ventral and incisional hernia repair has been reported in a number of small trials to have equivalent or superior outcomes to open repair. METHODS: Randomized controlled trials comparing laparoscopic and open incisional or ventral hernia repair with mesh that included data on effectiveness and safety were included in a meta-analysis. RESULTS: Eight studies met the inclusion criteria. There was no difference between groups in hernia recurrence rates (relative risk 1.02 (95 per cent confidence interval (c.i.) 0.41 to 2.54)). Duration of surgery varied. Mean length of hospital stay was shorter after laparoscopic repair in six of the included studies; the longest mean stay was 5.7 days for laparoscopic and 10 days for open surgery. Laparoscopic hernia repair was associated with fewer wound infections (relative risk 0.22 (95 per cent c.i. 0.09 to 0.54)), and a trend toward fewer haemorrhagic complications and infections requiring mesh removal. CONCLUSION: Laparoscopic repair of ventral and incisional hernia is at least as effective, if not superior to, the open approach in a number of outcomes. Copyright 2009 British Journal of Surgery Society Ltd. Published by John Wiley &amp; Sons, Ltd. [References: 25]", "author" : [ { "dropping-particle" : "", "family" : "Forbes", "given" : "S. S.", "non-dropping-particle" : "", "parse-names" : false, "suffix" : "" }, { "dropping-particle" : "", "family" : "Eskicioglu", "given" : "C.", "non-dropping-particle" : "", "parse-names" : false, "suffix" : "" }, { "dropping-particle" : "", "family" : "McLeod", "given" : "R. S.", "non-dropping-particle" : "", "parse-names" : false, "suffix" : "" }, { "dropping-particle" : "", "family" : "Okrainec", "given" : "a.", "non-dropping-particle" : "", "parse-names" : false, "suffix" : "" } ], "container-title" : "British Journal of Surgery", "id" : "ITEM-1", "issue" : "8", "issued" : { "date-parts" : [ [ "2009" ] ] }, "page" : "851-858", "title" : "Meta-analysis of randomized controlled trials comparing open and laparoscopic ventral and incisional hernia repair with mesh", "type" : "article-journal", "volume" : "96" }, "uris" : [ "http://www.mendeley.com/documents/?uuid=7b759387-caa1-4ab9-a99e-85f1e1da9a2d" ] } ], "mendeley" : { "formattedCitation" : "&lt;sup&gt;[166]&lt;/sup&gt;", "plainTextFormattedCitation" : "[166]", "previouslyFormattedCitation" : "&lt;sup&gt;[179]&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66]</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r w:rsidRPr="002D6713">
        <w:rPr>
          <w:rFonts w:ascii="Book Antiqua" w:hAnsi="Book Antiqua" w:cs="Arial"/>
          <w:sz w:val="24"/>
          <w:szCs w:val="24"/>
          <w:vertAlign w:val="superscript"/>
          <w:lang w:val="en-US" w:eastAsia="zh-CN"/>
        </w:rPr>
        <w:t xml:space="preserve"> </w:t>
      </w:r>
      <w:r w:rsidRPr="002D6713">
        <w:rPr>
          <w:rFonts w:ascii="Book Antiqua" w:hAnsi="Book Antiqua" w:cs="Arial"/>
          <w:sz w:val="24"/>
          <w:szCs w:val="24"/>
          <w:lang w:val="en-US"/>
        </w:rPr>
        <w:t>Risk of bowel injury increased, while postoperative pain score showed no significant difference. Long-term results were not available from the current data</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2/14651858.CD007781.pub2", "ISSN" : "1469-493X", "PMID" : "21412910", "abstract" : "BACKGROUND: There are many different techniques currently in use for ventral and incisional hernia repair. Laparoscopic techniques have become more common in recent years, although the evidence is sparse. OBJECTIVES: We compared laparoscopic with open repair in patients with (primary) ventral or incisional hernia. SEARCH STRATEGY: We searched the following electronic databases: MEDLINE, EMBASE, Cochrane Central Register of Controlled Trials, metaRegister of Controlled Trials. The last searches were conducted in July 2010. In addition, congress abstracts were searched by hand. SELECTION CRITERIA: We selected randomised controlled studies (RCTs), which compared the two techniques in patients with ventral or incisional hernia. Studies were included irrespective of language, publication status, or sample size. We did not include quasi-randomised trials. DATA COLLECTION AND ANALYSIS: Two authors assessed trial quality and extracted data independently. Meta-analytic results are expressed as relative risks (RR) or weighted mean difference (WMD). MAIN RESULTS: We included 10 RCTs with a total number of 880 patients suffering primarily from primary ventral or incisional hernia. No trials were identified on umbilical or parastomal hernia. The recurrence rate was not different between laparoscopic and open surgery (RR 1.22; 95% CI 0.62 to 2.38; I(2) = 0%), but patients were followed up for less than two years in half of the trials. Results on operative time were too heterogeneous to be pooled. The risk of intraoperative enterotomy was slightly higher in laparoscopic hernia repair (Peto OR 2.33; 95% CI 0.53 to 10.35), but this result stems from only 7 cases with bowel lesion (5 vs. 2). The most clear and consistent result was that laparoscopic surgery reduced the risk of wound infection (RR = 0.26; 95% CI 0.15 to 0.46; I(2)= 0%). Laparoscopic surgery shortened hospital stay significantly in 6 out of 9 trials, but again data were heterogeneous. Based on a small number of trials, it was not possible to detect any difference in pain intensity, both in the short- and long-term evaluation. Laparoscopic repair apparently led to much higher in-hospital costs. AUTHORS' CONCLUSIONS: The short-term results of laparoscopic repair in ventral hernia are promising. In spite of the risks of adhesiolysis, the technique is safe. Nevertheless, long-term follow-up is needed in order to elucidate whether laparoscopic repair of ventral/incisional hernia is efficacious.", "author" : [ { "dropping-particle" : "", "family" : "Sauerland", "given" : "Stefan", "non-dropping-particle" : "", "parse-names" : false, "suffix" : "" }, { "dropping-particle" : "", "family" : "Walgenbach", "given" : "Maren", "non-dropping-particle" : "", "parse-names" : false, "suffix" : "" }, { "dropping-particle" : "", "family" : "Habermalz", "given" : "Brigitte", "non-dropping-particle" : "", "parse-names" : false, "suffix" : "" }, { "dropping-particle" : "", "family" : "Seiler", "given" : "Christoph M", "non-dropping-particle" : "", "parse-names" : false, "suffix" : "" }, { "dropping-particle" : "", "family" : "Miserez", "given" : "Marc", "non-dropping-particle" : "", "parse-names" : false, "suffix" : "" } ], "container-title" : "The Cochrane database of systematic reviews", "id" : "ITEM-1", "issue" : "3", "issued" : { "date-parts" : [ [ "2011" ] ] }, "title" : "Laparoscopic versus open surgical techniques for ventral or incisional hernia repair (Review)", "type" : "article-journal" }, "uris" : [ "http://www.mendeley.com/documents/?uuid=7fe91911-ad72-4ff1-be25-c4bd08178226" ] } ], "mendeley" : { "formattedCitation" : "&lt;sup&gt;[167]&lt;/sup&gt;", "plainTextFormattedCitation" : "[167]", "previouslyFormattedCitation" : "&lt;sup&gt;[180]&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67]</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r w:rsidRPr="002D6713">
        <w:rPr>
          <w:rFonts w:ascii="Book Antiqua" w:hAnsi="Book Antiqua" w:cs="Arial"/>
          <w:sz w:val="24"/>
          <w:szCs w:val="24"/>
          <w:vertAlign w:val="superscript"/>
          <w:lang w:val="en-US" w:eastAsia="zh-CN"/>
        </w:rPr>
        <w:t xml:space="preserve"> </w:t>
      </w:r>
    </w:p>
    <w:p w:rsidR="002539DD" w:rsidRPr="002D6713" w:rsidRDefault="002539DD" w:rsidP="002D6713">
      <w:pPr>
        <w:spacing w:after="0" w:line="360" w:lineRule="auto"/>
        <w:ind w:firstLineChars="100" w:firstLine="240"/>
        <w:jc w:val="both"/>
        <w:rPr>
          <w:rFonts w:ascii="Book Antiqua" w:hAnsi="Book Antiqua" w:cs="Arial"/>
          <w:b/>
          <w:sz w:val="24"/>
          <w:szCs w:val="24"/>
          <w:lang w:val="en-US" w:eastAsia="zh-CN"/>
        </w:rPr>
      </w:pPr>
      <w:r w:rsidRPr="002D6713">
        <w:rPr>
          <w:rFonts w:ascii="Book Antiqua" w:hAnsi="Book Antiqua" w:cs="Arial"/>
          <w:sz w:val="24"/>
          <w:szCs w:val="24"/>
          <w:lang w:val="en-US"/>
        </w:rPr>
        <w:t xml:space="preserve">A comparison of the data was difficult. There were many studies, reviews and meta-analyses regarding ventral hernia and incisional hernia, although the origin of these hernias was different. Furthermore, the optimal mesh was </w:t>
      </w:r>
      <w:r w:rsidRPr="002D6713">
        <w:rPr>
          <w:rFonts w:ascii="Book Antiqua" w:hAnsi="Book Antiqua" w:cs="Arial"/>
          <w:sz w:val="24"/>
          <w:szCs w:val="24"/>
          <w:lang w:val="en-US"/>
        </w:rPr>
        <w:lastRenderedPageBreak/>
        <w:t>not found and neither was the optimal mesh fixation</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16/j.amjsurg.2007.12.051", "ISBN" : "1879-1883 (Electronic)\\r0002-9610 (Linking)", "ISSN" : "00029610", "PMID" : "18614144", "abstract" : "Background: The aim of this article is to analyze laparoscopic versus open repair of incisional/ventral hernia (IVH). Methods: A systematic review of the literature was undertaken to analyze clinical trials on IVH. Results: Five randomized controlled trials involving a total of 366 patients were analyzed. There were 183 patients in each group. Open repair of IVH was associated with significantly higher complication rates and longer hospital stays than laparoscopic repair. There was also some evidence that surgical times may be longer for open repair of IVH. However, statistically there was no difference in wound pain or recurrence rates. Conclusions: Laparoscopic repair of IVH is safe, with fewer complications and shorter hospital stays, and possibly a shorter surgical time. However, postoperative pain and recurrence rates are similar for both techniques. Hence, the laparoscopic approach may be considered for IVH repair if technically feasible, but more trials with longer follow-up evaluations are required to strengthen the evidence. ?? 2009 Elsevier Inc. All rights reserved.", "author" : [ { "dropping-particle" : "", "family" : "Sajid", "given" : "Muhammad S.", "non-dropping-particle" : "", "parse-names" : false, "suffix" : "" }, { "dropping-particle" : "", "family" : "Bokhari", "given" : "Syed a.", "non-dropping-particle" : "", "parse-names" : false, "suffix" : "" }, { "dropping-particle" : "", "family" : "Mallick", "given" : "Ali S.", "non-dropping-particle" : "", "parse-names" : false, "suffix" : "" }, { "dropping-particle" : "", "family" : "Cheek", "given" : "Elizabeth", "non-dropping-particle" : "", "parse-names" : false, "suffix" : "" }, { "dropping-particle" : "", "family" : "Baig", "given" : "Mirza K.", "non-dropping-particle" : "", "parse-names" : false, "suffix" : "" } ], "container-title" : "American Journal of Surgery", "id" : "ITEM-1", "issue" : "1", "issued" : { "date-parts" : [ [ "2009" ] ] }, "page" : "64-72", "publisher" : "Elsevier Inc.", "title" : "Laparoscopic versus open repair of incisional/ventral hernia: a meta-analysis", "type" : "article-journal", "volume" : "197" }, "uris" : [ "http://www.mendeley.com/documents/?uuid=87d53a18-73a5-4a63-a97b-c591415c34c7" ] } ], "mendeley" : { "formattedCitation" : "&lt;sup&gt;[168]&lt;/sup&gt;", "plainTextFormattedCitation" : "[168]", "previouslyFormattedCitation" : "&lt;sup&gt;[181]&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68]</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which is why long-term results with a high level of evidence are not availabl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08-9773-7", "ISSN" : "0930-2794", "PMID" : "18320281", "abstract" : "BACKGROUND: Incisional hernias after laparotomy are a large financial burden for society as well as for the patients suffering from pain and limitations of activity over time. The introduction of alloplastic materials such as polypropylene seems to improve the results. The question of whether to apply open or laparoscopic implantation of the mesh is of ongoing interest. We compare the available alloplastic materials and try to clarify the question of whether the laparoscopic procedure is superior to the conventional (open) technique based on the available randomized studies. METHODS: All available meshes for intraperitoneal and extraperitoneal implantation were described regarding their handling and their pros and cons. A database search (PubMed, Medline, Ovid, and in the secondary literature) was carried out to retrieve all randomized studies comparing laparoscopic and open hernia repair. Data were reviewed by two independent scientists for surgical and statistical design. RESULTS: The ideal mesh for a laparoscopic maintenance of abdominal wall hernias as well as the optimal fixation of the mesh has not been found yet. Recent available literature shows no evidence demonstrating the superiority of one of these meshes. The available studies found a lower infection rate, but higher occurrence of seroma for the laparoscopic procedure. The value of the different studies is reduced due to deficiency in study design and power. Guidelines for further studies are discussed to avoid surgical and statistical pitfalls. CONCLUSIONS: Laparoscopic incisional hernia repair shows, in some (randomized) studies as well as a large number of retrospective analyses and in case control studies, superiority compared to conventional hernia repair. Long-term results with a high level of evidence are not available. Additional well-designed randomized trials including long-term observation of patients are required in order to clarify a number of interesting questions.", "author" : [ { "dropping-particle" : "", "family" : "Kapischke", "given" : "Matthias", "non-dropping-particle" : "", "parse-names" : false, "suffix" : "" }, { "dropping-particle" : "", "family" : "Schulz", "given" : "Tim", "non-dropping-particle" : "", "parse-names" : false, "suffix" : "" }, { "dropping-particle" : "", "family" : "Schipper", "given" : "Thorsten", "non-dropping-particle" : "", "parse-names" : false, "suffix" : "" }, { "dropping-particle" : "", "family" : "Tensfeldt", "given" : "Jochen", "non-dropping-particle" : "", "parse-names" : false, "suffix" : "" }, { "dropping-particle" : "", "family" : "Caliebe", "given" : "Amke", "non-dropping-particle" : "", "parse-names" : false, "suffix" : "" } ], "container-title" : "Surgical endoscopy", "id" : "ITEM-1", "issue" : "10", "issued" : { "date-parts" : [ [ "2008" ] ] }, "page" : "2251-2260", "title" : "Open versus laparoscopic incisional hernia repair: something different from a meta-analysis.", "type" : "article-journal", "volume" : "22" }, "uris" : [ "http://www.mendeley.com/documents/?uuid=8eadb86b-8404-43c4-b8da-02c9c223c6ea" ] } ], "mendeley" : { "formattedCitation" : "&lt;sup&gt;[169]&lt;/sup&gt;", "plainTextFormattedCitation" : "[169]", "previouslyFormattedCitation" : "&lt;sup&gt;[182]&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69]</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ind w:firstLineChars="100" w:firstLine="240"/>
        <w:jc w:val="both"/>
        <w:rPr>
          <w:rFonts w:ascii="Book Antiqua" w:hAnsi="Book Antiqua" w:cs="Arial"/>
          <w:b/>
          <w:sz w:val="24"/>
          <w:szCs w:val="24"/>
          <w:lang w:val="en-US" w:eastAsia="zh-CN"/>
        </w:rPr>
      </w:pPr>
      <w:r w:rsidRPr="002D6713">
        <w:rPr>
          <w:rFonts w:ascii="Book Antiqua" w:hAnsi="Book Antiqua" w:cs="Arial"/>
          <w:sz w:val="24"/>
          <w:szCs w:val="24"/>
          <w:lang w:val="en-US"/>
        </w:rPr>
        <w:t>The results on incisional hernia were highly biased due to methodical limitations. It was hard to distinguish whether patient-related factors or technique-related factors, such as type of mesh and fixation, influenced the outcome</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464-007-9513-4", "ISSN" : "09302794", "PMID" : "17763905", "abstract" : "BACKGROUND: Incisional hernias are a common complication following abdominal surgery and represent about 80% of all ventral hernia. In uncomplicated postoperative follow-up they develop in about 11% of cases and in up to 23% of cases with wound infections or other forms of wound complications. While conventional mesh repair has been the standard of care in the past, the use of laparoscopic surgery is increasing. It therefore remains uncertain which technique should be recommended as the standard of care. OBJECTIVES: To compare the medical effectiveness and safety of conventional mesh and laparoscopic incisional hernia repair. METHODS: A structured literature search of databases accessed through the German Institute of Medical Documentation and Information (DIMDI) was conducted. English and German literature published until August 2005 was included and their methodological quality assessed. RESULTS: The search identified 17 relevant publications and included 15 studies for final assessment. Among those were one meta-analysis, one randomized clinical trial (RCT) ,and 13 cohort studies. All studies suffered from significant methodological limitations, such as differences in baseline characteristics between treatment groups, small case numbers, and the lack of adjustment for relevant confounders. Overall, medical effectiveness and safety were similar for both surgical approaches. However, there was a trend towards lower recurrence rates, length of hospital stay, and postoperative pain as well as decreased complication rates for the laparoscopic repair in the majority of studies. The impact of the technique of mesh implantation and mesh fixation as well as the impact of certain patient-related factors was not systematically assessed in any of the studies. CONCLUSION: No conclusive differences could be identified between the operative techniques. There was, however, some evidence for a trend towards similar or slightly improved outcomes associated with the laparoscopic procedure. There remains an urgent need for high-quality prospective studies to evaluate this question conclusively.", "author" : [ { "dropping-particle" : "", "family" : "M\u00fcller-Riemenschneider", "given" : "Falk", "non-dropping-particle" : "", "parse-names" : false, "suffix" : "" }, { "dropping-particle" : "", "family" : "Roll", "given" : "Stephanie", "non-dropping-particle" : "", "parse-names" : false, "suffix" : "" }, { "dropping-particle" : "", "family" : "Friedrich", "given" : "Meik", "non-dropping-particle" : "", "parse-names" : false, "suffix" : "" }, { "dropping-particle" : "", "family" : "Zieren", "given" : "Juergen", "non-dropping-particle" : "", "parse-names" : false, "suffix" : "" }, { "dropping-particle" : "", "family" : "Reinhold", "given" : "Thomas", "non-dropping-particle" : "", "parse-names" : false, "suffix" : "" }, { "dropping-particle" : "", "family" : "Schulenburg", "given" : "J. Matthias Graf", "non-dropping-particle" : "Von Der", "parse-names" : false, "suffix" : "" }, { "dropping-particle" : "", "family" : "Greiner", "given" : "Wolfgang", "non-dropping-particle" : "", "parse-names" : false, "suffix" : "" }, { "dropping-particle" : "", "family" : "Willich", "given" : "Stefan N.", "non-dropping-particle" : "", "parse-names" : false, "suffix" : "" } ], "container-title" : "Surgical Endoscopy and Other Interventional Techniques", "id" : "ITEM-1", "issue" : "12", "issued" : { "date-parts" : [ [ "2007" ] ] }, "page" : "2127-2136", "title" : "Medical effectiveness and safety of conventional compared to laparoscopic incisional hernia repair: A systematic review", "type" : "article-journal", "volume" : "21" }, "uris" : [ "http://www.mendeley.com/documents/?uuid=599ef98f-5681-4ab1-a66f-118596b2df6f" ] } ], "mendeley" : { "formattedCitation" : "&lt;sup&gt;[170]&lt;/sup&gt;", "plainTextFormattedCitation" : "[170]", "previouslyFormattedCitation" : "&lt;sup&gt;[183]&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70]</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Compared with open surgery, there was a longer duration of operation with no difference in the short-term adverse events</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268-006-0026-4", "ISBN" : "0026800600264", "ISSN" : "03642313", "PMID" : "17058029", "abstract" : "AIM: The purpose of this study was to compare short- and long-term outcomes for patients undergoing laparoscopic or open surgery for incisional hernia repair using meta-analytical techniques. METHODS: A literature search was performed to identify comparative studies reporting outcomes on laparoscopic versus open surgery for incisional hernia repair. A random-effect meta-analytical model was used and subgroup analysis performed on high-quality studies, those reporting on more than 30 patients, and those published since 2000. RESULTS: Five studies, with a total of 351 patients, satisfied the inclusion criteria. Laparoscopic surgery was attempted in 148 (42.2%) patients. Overall, in the laparoscopic group, operative time was significantly longer--by 12.0 minutes (P = 0.03) and length of stay reduced by 3.3 days (P &lt; 0.003) although this finding was associated with significant heterogeneity between studies (P &lt; 0.001). There was no difference in the short-term adverse events between the groups, but there were fewer wound infections for laparoscopic patients in high-quality studies [odds ratio (OR) = 0.22, 95% confidence interval (CI): 0.05, 0.85, P = 0.03] and those reporting on more than 30 patients (OR = 0.19, 95% CI: 0.04, 0.84, P = 0.03). No difference in hernia recurrence was shown in the overall or subgroup analysis. CONCLUSIONS: Laparoscopic incisional hernia repair was associated with a reduced length of stay and lower wound infection rate. The impact on post-operative quality of life and financial implications needs further prospective, validated evaluation.", "author" : [ { "dropping-particle" : "", "family" : "Sains", "given" : "Parvinder S.", "non-dropping-particle" : "", "parse-names" : false, "suffix" : "" }, { "dropping-particle" : "", "family" : "Tilney", "given" : "Henry S.", "non-dropping-particle" : "", "parse-names" : false, "suffix" : "" }, { "dropping-particle" : "", "family" : "Purkayastha", "given" : "Sanjay", "non-dropping-particle" : "", "parse-names" : false, "suffix" : "" }, { "dropping-particle" : "", "family" : "Darzi", "given" : "Ara W.", "non-dropping-particle" : "", "parse-names" : false, "suffix" : "" }, { "dropping-particle" : "", "family" : "Athanasiou", "given" : "Thanos", "non-dropping-particle" : "", "parse-names" : false, "suffix" : "" }, { "dropping-particle" : "", "family" : "Tekkis", "given" : "Paris P.", "non-dropping-particle" : "", "parse-names" : false, "suffix" : "" }, { "dropping-particle" : "", "family" : "Heriot", "given" : "Alexander G.", "non-dropping-particle" : "", "parse-names" : false, "suffix" : "" } ], "container-title" : "World Journal of Surgery", "id" : "ITEM-1", "issue" : "11", "issued" : { "date-parts" : [ [ "2006" ] ] }, "page" : "2056-2064", "title" : "Outcomes following laparoscopic versus open repair of incisional hernia", "type" : "article-journal", "volume" : "30" }, "uris" : [ "http://www.mendeley.com/documents/?uuid=1000fe66-5b3b-4f7f-b278-ca2c1298816a" ] } ], "mendeley" : { "formattedCitation" : "&lt;sup&gt;[171]&lt;/sup&gt;", "plainTextFormattedCitation" : "[171]", "previouslyFormattedCitation" : "&lt;sup&gt;[184]&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71]</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 incidence of wound infection was significantly decreased</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00268-014-2578-z", "ISSN" : "14322323", "PMID" : "24777660", "abstract" : "BACKGROUND: Laparoscopic incisional and ventral hernia repair (LIVHR) is an alternative approach to conventional open incisional and ventral hernia repair (OIVHR). A consensus on outcomes of LIVHR when compared with OIVHR has not been reached.\\n\\nMETHODS: As the basis for the present study, we performed a systematic review and meta-analysis of all randomized controlled trials comparing LIVHR and OIVHR.\\n\\nRESULTS: Eleven studies involving 1,003 patients were enrolled. The incidences of wound infection were significantly lower in the laparoscopic group than that in the open group (laparoscopic group 2.8\u00a0%, open group 16.2\u00a0%; RR\u00a0=\u00a00.19, 95\u00a0% CI 0.11-0.32; P\u00a0&lt;\u00a00.00001). The rates of wound drainage were significantly lower in the laparoscopic group than that in the open group (laparoscopic group 2.6\u00a0%, open group 67.0\u00a0%; RR\u00a0=\u00a00.06, 95\u00a0% CI 0.03-0.09; P\u00a0&lt;\u00a00.00001). However, the rates of bowel injury were significantly higher in the laparoscopic group than in the open group (laparoscopic group 4.3\u00a0%, open group 0.81\u00a0%; RR\u00a0=\u00a03.68, 95\u00a0% CI 1.56-8.67; P\u00a0=\u00a00.003). There were no significant differences between the two groups in the incidences of hernia recurrence, postoperative seroma, hematoma, bowel obstruction, bleeding, and reoperation. Descriptive analyses showed a shorter length of hospital stay in the laparoscopic group.\\n\\nCONCLUSIONS: Laparoscopic incisional and ventral hernia repair is a feasible and effective alternative to the open technique. It is associated with lower incidences of wound infection and shorter length of hospital stay. However, caution is required because it is associated with an increased risk of bowel injury compared with the open technique. Given the relatively short follow-up duration of trials included in the systematic review, trials with long-term follow-up are needed to compare the durability of laparoscopic and open repair.", "author" : [ { "dropping-particle" : "", "family" : "Zhang", "given" : "Yanyan", "non-dropping-particle" : "", "parse-names" : false, "suffix" : "" }, { "dropping-particle" : "", "family" : "Zhou", "given" : "Haiyang", "non-dropping-particle" : "", "parse-names" : false, "suffix" : "" }, { "dropping-particle" : "", "family" : "Chai", "given" : "Yunsheng", "non-dropping-particle" : "", "parse-names" : false, "suffix" : "" }, { "dropping-particle" : "", "family" : "Cao", "given" : "Can", "non-dropping-particle" : "", "parse-names" : false, "suffix" : "" }, { "dropping-particle" : "", "family" : "Jin", "given" : "Kaizhou", "non-dropping-particle" : "", "parse-names" : false, "suffix" : "" }, { "dropping-particle" : "", "family" : "Hu", "given" : "Zhiqian", "non-dropping-particle" : "", "parse-names" : false, "suffix" : "" } ], "container-title" : "World Journal of Surgery", "id" : "ITEM-1", "issue" : "9", "issued" : { "date-parts" : [ [ "2014" ] ] }, "page" : "2233-2240", "title" : "Laparoscopic versus open incisional and ventral hernia repair: A systematic review and meta-analysis", "type" : "article-journal", "volume" : "38" }, "uris" : [ "http://www.mendeley.com/documents/?uuid=0c98b9cc-fcc7-46c2-9b40-5e2760bc4db0" ] } ], "mendeley" : { "formattedCitation" : "&lt;sup&gt;[172]&lt;/sup&gt;", "plainTextFormattedCitation" : "[172]", "previouslyFormattedCitation" : "&lt;sup&gt;[185]&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72]</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 There was no difference in the overall recurrence. There was a lack of randomized controlled trials with a standardized technique to demonstrate one technique’s superiority over the other</w:t>
      </w:r>
      <w:r w:rsidRPr="002D6713">
        <w:rPr>
          <w:rFonts w:ascii="Book Antiqua" w:hAnsi="Book Antiqua" w:cs="Arial"/>
          <w:sz w:val="24"/>
          <w:szCs w:val="24"/>
          <w:lang w:val="en-US"/>
        </w:rPr>
        <w:fldChar w:fldCharType="begin" w:fldLock="1"/>
      </w:r>
      <w:r w:rsidRPr="002D6713">
        <w:rPr>
          <w:rFonts w:ascii="Book Antiqua" w:hAnsi="Book Antiqua" w:cs="Arial"/>
          <w:sz w:val="24"/>
          <w:szCs w:val="24"/>
          <w:lang w:val="en-US"/>
        </w:rPr>
        <w:instrText>ADDIN CSL_CITATION { "citationItems" : [ { "id" : "ITEM-1", "itemData" : { "DOI" : "10.1007/s10029-015-1351-z", "ISSN" : "1265-4906", "PMID" : "25650284", "author" : [ { "dropping-particle" : "", "family" : "Awaiz", "given" : "a.", "non-dropping-particle" : "", "parse-names" : false, "suffix" : "" }, { "dropping-particle" : "", "family" : "Rahman", "given" : "F.", "non-dropping-particle" : "", "parse-names" : false, "suffix" : "" }, { "dropping-particle" : "", "family" : "Hossain", "given" : "M. B.", "non-dropping-particle" : "", "parse-names" : false, "suffix" : "" }, { "dropping-particle" : "", "family" : "Yunus", "given" : "R. M.", "non-dropping-particle" : "", "parse-names" : false, "suffix" : "" }, { "dropping-particle" : "", "family" : "Khan", "given" : "S.", "non-dropping-particle" : "", "parse-names" : false, "suffix" : "" }, { "dropping-particle" : "", "family" : "Memon", "given" : "B.", "non-dropping-particle" : "", "parse-names" : false, "suffix" : "" }, { "dropping-particle" : "", "family" : "Memon", "given" : "M. a.", "non-dropping-particle" : "", "parse-names" : false, "suffix" : "" } ], "container-title" : "Hernia", "id" : "ITEM-1", "issued" : { "date-parts" : [ [ "2015" ] ] }, "title" : "Meta-analysis and systematic review of laparoscopic versus open mesh repair for elective incisional hernia", "type" : "article-journal" }, "uris" : [ "http://www.mendeley.com/documents/?uuid=8f9484fd-0173-423c-bc42-e55567904849" ] } ], "mendeley" : { "formattedCitation" : "&lt;sup&gt;[173]&lt;/sup&gt;", "plainTextFormattedCitation" : "[173]", "previouslyFormattedCitation" : "&lt;sup&gt;[186]&lt;/sup&gt;" }, "properties" : { "noteIndex" : 0 }, "schema" : "https://github.com/citation-style-language/schema/raw/master/csl-citation.json" }</w:instrText>
      </w:r>
      <w:r w:rsidRPr="002D6713">
        <w:rPr>
          <w:rFonts w:ascii="Book Antiqua" w:hAnsi="Book Antiqua" w:cs="Arial"/>
          <w:sz w:val="24"/>
          <w:szCs w:val="24"/>
          <w:lang w:val="en-US"/>
        </w:rPr>
        <w:fldChar w:fldCharType="separate"/>
      </w:r>
      <w:r w:rsidRPr="002D6713">
        <w:rPr>
          <w:rFonts w:ascii="Book Antiqua" w:hAnsi="Book Antiqua" w:cs="Arial"/>
          <w:noProof/>
          <w:sz w:val="24"/>
          <w:szCs w:val="24"/>
          <w:vertAlign w:val="superscript"/>
          <w:lang w:val="en-US"/>
        </w:rPr>
        <w:t>[173]</w:t>
      </w:r>
      <w:r w:rsidRPr="002D6713">
        <w:rPr>
          <w:rFonts w:ascii="Book Antiqua" w:hAnsi="Book Antiqua" w:cs="Arial"/>
          <w:sz w:val="24"/>
          <w:szCs w:val="24"/>
          <w:lang w:val="en-US"/>
        </w:rPr>
        <w:fldChar w:fldCharType="end"/>
      </w:r>
      <w:r w:rsidRPr="002D6713">
        <w:rPr>
          <w:rFonts w:ascii="Book Antiqua" w:hAnsi="Book Antiqua" w:cs="Arial"/>
          <w:sz w:val="24"/>
          <w:szCs w:val="24"/>
          <w:lang w:val="en-US"/>
        </w:rPr>
        <w:t>.</w:t>
      </w:r>
    </w:p>
    <w:p w:rsidR="002539DD" w:rsidRPr="002D6713" w:rsidRDefault="002539DD" w:rsidP="002D6713">
      <w:pPr>
        <w:spacing w:after="0" w:line="360" w:lineRule="auto"/>
        <w:jc w:val="both"/>
        <w:rPr>
          <w:rFonts w:ascii="Book Antiqua" w:hAnsi="Book Antiqua" w:cs="Arial"/>
          <w:b/>
          <w:sz w:val="24"/>
          <w:szCs w:val="24"/>
          <w:lang w:val="en-US"/>
        </w:rPr>
      </w:pPr>
    </w:p>
    <w:p w:rsidR="002539DD" w:rsidRPr="002D6713" w:rsidRDefault="002539DD" w:rsidP="002D6713">
      <w:pPr>
        <w:spacing w:after="0" w:line="360" w:lineRule="auto"/>
        <w:jc w:val="both"/>
        <w:rPr>
          <w:rFonts w:ascii="Book Antiqua" w:hAnsi="Book Antiqua" w:cs="Arial"/>
          <w:b/>
          <w:sz w:val="24"/>
          <w:szCs w:val="24"/>
          <w:lang w:val="en-US"/>
        </w:rPr>
      </w:pPr>
      <w:r w:rsidRPr="002D6713">
        <w:rPr>
          <w:rFonts w:ascii="Book Antiqua" w:hAnsi="Book Antiqua" w:cs="Arial"/>
          <w:b/>
          <w:sz w:val="24"/>
          <w:szCs w:val="24"/>
          <w:lang w:val="en-US"/>
        </w:rPr>
        <w:t>DISCUSSION</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Laparoscopic surgery has continuously developed over the past years, advancing from an invasive diagnostic tool to an efficient instrument for surgical treatment of benign and malignant disease. Ongoing training, experience, and development in imaging and laparoscopic instruments have facilitated extension of the applications of laparoscopic surgery.</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The overall advantage of minimizing trauma to the abdominal wall has been reproducible in many of the laparoscopic procedures compared with open surgery. Faster convalescence, reduced hospital stay, and faster return to normal activity are the most evident advantages of laparoscopic surgery. The outcome, efficiency, decreased incidence of wound infections, and reduced perioperative morbidity of minimally invasive procedures have been shown across different applications, </w:t>
      </w:r>
      <w:r w:rsidRPr="002D6713">
        <w:rPr>
          <w:rFonts w:ascii="Book Antiqua" w:hAnsi="Book Antiqua" w:cs="Arial"/>
          <w:i/>
          <w:sz w:val="24"/>
          <w:szCs w:val="24"/>
          <w:lang w:val="en-US"/>
        </w:rPr>
        <w:t>e.g.</w:t>
      </w:r>
      <w:r w:rsidRPr="002D6713">
        <w:rPr>
          <w:rFonts w:ascii="Book Antiqua" w:hAnsi="Book Antiqua" w:cs="Arial"/>
          <w:i/>
          <w:sz w:val="24"/>
          <w:szCs w:val="24"/>
          <w:lang w:val="en-US" w:eastAsia="zh-CN"/>
        </w:rPr>
        <w:t>,</w:t>
      </w:r>
      <w:r w:rsidRPr="002D6713">
        <w:rPr>
          <w:rFonts w:ascii="Book Antiqua" w:hAnsi="Book Antiqua" w:cs="Arial"/>
          <w:sz w:val="24"/>
          <w:szCs w:val="24"/>
          <w:lang w:val="en-US"/>
        </w:rPr>
        <w:t xml:space="preserve"> cholecystectomy, fundoplication, and adrenalectomy. Despite the lack of randomized controlled trials to support laparoscopic applications, these procedures are accepted as the gold standard for surgical intervention. The laparoscopic surgeries are longer than the open ones. However, the duration has decreased over the years through experience and the learning curve. There has been no evidence that open surgery is </w:t>
      </w:r>
      <w:r w:rsidRPr="002D6713">
        <w:rPr>
          <w:rFonts w:ascii="Book Antiqua" w:hAnsi="Book Antiqua" w:cs="Arial"/>
          <w:sz w:val="24"/>
          <w:szCs w:val="24"/>
          <w:lang w:val="en-US"/>
        </w:rPr>
        <w:lastRenderedPageBreak/>
        <w:t xml:space="preserve">superior to laparoscopic surgery in terms of oncological short- and long-term outcomes.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Interpretation of the data in meta-analyses or reviews was at times difficult. Different laparoscopic techniques were mixed up under one indication, </w:t>
      </w:r>
      <w:r w:rsidRPr="002D6713">
        <w:rPr>
          <w:rFonts w:ascii="Book Antiqua" w:hAnsi="Book Antiqua" w:cs="Arial"/>
          <w:i/>
          <w:sz w:val="24"/>
          <w:szCs w:val="24"/>
          <w:lang w:val="en-US"/>
        </w:rPr>
        <w:t>e.g.</w:t>
      </w:r>
      <w:r w:rsidRPr="002D6713">
        <w:rPr>
          <w:rFonts w:ascii="Book Antiqua" w:hAnsi="Book Antiqua" w:cs="Arial"/>
          <w:i/>
          <w:sz w:val="24"/>
          <w:szCs w:val="24"/>
          <w:lang w:val="en-US" w:eastAsia="zh-CN"/>
        </w:rPr>
        <w:t>,</w:t>
      </w:r>
      <w:r w:rsidRPr="002D6713">
        <w:rPr>
          <w:rFonts w:ascii="Book Antiqua" w:hAnsi="Book Antiqua" w:cs="Arial"/>
          <w:sz w:val="24"/>
          <w:szCs w:val="24"/>
          <w:lang w:val="en-US"/>
        </w:rPr>
        <w:t xml:space="preserve"> in incisional hernia repair. The use of different mesh and types of fixation led to heterogeneity in the compared studies. The possibility of bias as a methodical limitation was high.</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Demonstrating the superiority of laparoscopy over other techniques, such as single-incision surgery, NOTES, and robotic surgery was difficult. Cost and effort were the major drawbacks in distribution of these techniques, particularly for the robotic surgery. </w:t>
      </w:r>
    </w:p>
    <w:p w:rsidR="002539DD" w:rsidRPr="002D6713" w:rsidRDefault="002539DD" w:rsidP="002D6713">
      <w:pPr>
        <w:spacing w:after="0" w:line="360" w:lineRule="auto"/>
        <w:ind w:firstLineChars="100" w:firstLine="240"/>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Randomized controlled trials in some fields of laparoscopic surgery could not be performed. There is a lack of sufficient evidence, because, for example, sample size calculation to achieve a certain power is too high to conduct such a study in daily surgical routine. There is a need for randomized controlled studies and standardization because many results were interpreted from case reports or cohort series, and were difficult to compare. This is especially needed in technically demanding procedures like laparoscopic gastric, pancreatic and esophagus surgeries. </w:t>
      </w:r>
    </w:p>
    <w:p w:rsidR="002539DD" w:rsidRPr="002D6713" w:rsidRDefault="002539DD" w:rsidP="002D6713">
      <w:pPr>
        <w:spacing w:after="0" w:line="360" w:lineRule="auto"/>
        <w:jc w:val="both"/>
        <w:rPr>
          <w:rFonts w:ascii="Book Antiqua" w:hAnsi="Book Antiqua" w:cs="Arial"/>
          <w:b/>
          <w:sz w:val="24"/>
          <w:szCs w:val="24"/>
          <w:lang w:val="en-US"/>
        </w:rPr>
      </w:pPr>
    </w:p>
    <w:p w:rsidR="002539DD" w:rsidRPr="002D6713" w:rsidRDefault="002539DD" w:rsidP="002D6713">
      <w:pPr>
        <w:spacing w:after="0" w:line="360" w:lineRule="auto"/>
        <w:jc w:val="both"/>
        <w:rPr>
          <w:rFonts w:ascii="Book Antiqua" w:hAnsi="Book Antiqua" w:cs="Arial"/>
          <w:b/>
          <w:sz w:val="24"/>
          <w:szCs w:val="24"/>
          <w:lang w:val="en-US"/>
        </w:rPr>
      </w:pPr>
      <w:r w:rsidRPr="002D6713">
        <w:rPr>
          <w:rFonts w:ascii="Book Antiqua" w:hAnsi="Book Antiqua" w:cs="Arial"/>
          <w:b/>
          <w:sz w:val="24"/>
          <w:szCs w:val="24"/>
          <w:lang w:val="en-US"/>
        </w:rPr>
        <w:t>COMMENT</w:t>
      </w:r>
      <w:r w:rsidRPr="002D6713">
        <w:rPr>
          <w:rFonts w:ascii="Book Antiqua" w:hAnsi="Book Antiqua" w:cs="Arial"/>
          <w:b/>
          <w:sz w:val="24"/>
          <w:szCs w:val="24"/>
          <w:lang w:val="en-US" w:eastAsia="zh-CN"/>
        </w:rPr>
        <w:t>S</w:t>
      </w:r>
    </w:p>
    <w:p w:rsidR="002539DD" w:rsidRPr="002D6713" w:rsidRDefault="002539DD" w:rsidP="002D6713">
      <w:pPr>
        <w:spacing w:after="0" w:line="360" w:lineRule="auto"/>
        <w:jc w:val="both"/>
        <w:rPr>
          <w:rFonts w:ascii="Book Antiqua" w:hAnsi="Book Antiqua" w:cs="Arial"/>
          <w:b/>
          <w:i/>
          <w:sz w:val="24"/>
          <w:szCs w:val="24"/>
          <w:lang w:val="en-US" w:eastAsia="zh-CN"/>
        </w:rPr>
      </w:pPr>
      <w:r w:rsidRPr="002D6713">
        <w:rPr>
          <w:rFonts w:ascii="Book Antiqua" w:hAnsi="Book Antiqua" w:cs="Arial"/>
          <w:b/>
          <w:i/>
          <w:sz w:val="24"/>
          <w:szCs w:val="24"/>
          <w:lang w:val="en-US"/>
        </w:rPr>
        <w:t>Background</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 xml:space="preserve">Laparoscopic surgery is a technique with a widespread field of applications. In some medical fields, the laparoscopic approach is a standard, </w:t>
      </w:r>
      <w:r w:rsidRPr="002D6713">
        <w:rPr>
          <w:rFonts w:ascii="Book Antiqua" w:hAnsi="Book Antiqua" w:cs="Arial"/>
          <w:i/>
          <w:sz w:val="24"/>
          <w:szCs w:val="24"/>
          <w:lang w:val="en-US"/>
        </w:rPr>
        <w:t>e.g.</w:t>
      </w:r>
      <w:r w:rsidRPr="002D6713">
        <w:rPr>
          <w:rFonts w:ascii="Book Antiqua" w:hAnsi="Book Antiqua" w:cs="Arial"/>
          <w:i/>
          <w:sz w:val="24"/>
          <w:szCs w:val="24"/>
          <w:lang w:val="en-US" w:eastAsia="zh-CN"/>
        </w:rPr>
        <w:t>,</w:t>
      </w:r>
      <w:r w:rsidRPr="002D6713">
        <w:rPr>
          <w:rFonts w:ascii="Book Antiqua" w:hAnsi="Book Antiqua" w:cs="Arial"/>
          <w:i/>
          <w:sz w:val="24"/>
          <w:szCs w:val="24"/>
          <w:lang w:val="en-US"/>
        </w:rPr>
        <w:t xml:space="preserve"> </w:t>
      </w:r>
      <w:r w:rsidRPr="002D6713">
        <w:rPr>
          <w:rFonts w:ascii="Book Antiqua" w:hAnsi="Book Antiqua" w:cs="Arial"/>
          <w:sz w:val="24"/>
          <w:szCs w:val="24"/>
          <w:lang w:val="en-US"/>
        </w:rPr>
        <w:t xml:space="preserve">cholecystectomy. Due to the continuous surgical training and the ongoing development of instruments, imaging systems and surgical techniques, highly complex laparoscopic procedures are possible, such as laparoscopic gastrectomy. The primary aim of this review is to show a variety of different laparoscopic surgeries and to assess their benefits and outcomes in benign and malignant diseases. </w:t>
      </w:r>
    </w:p>
    <w:p w:rsidR="002539DD" w:rsidRPr="002D6713" w:rsidRDefault="002539DD" w:rsidP="002D6713">
      <w:pPr>
        <w:spacing w:after="0" w:line="360" w:lineRule="auto"/>
        <w:jc w:val="both"/>
        <w:rPr>
          <w:rFonts w:ascii="Book Antiqua" w:hAnsi="Book Antiqua" w:cs="Arial"/>
          <w:sz w:val="24"/>
          <w:szCs w:val="24"/>
          <w:lang w:val="en-US" w:eastAsia="zh-CN"/>
        </w:rPr>
      </w:pPr>
    </w:p>
    <w:p w:rsidR="002539DD" w:rsidRPr="002D6713" w:rsidRDefault="002539DD" w:rsidP="002D6713">
      <w:pPr>
        <w:spacing w:after="0" w:line="360" w:lineRule="auto"/>
        <w:jc w:val="both"/>
        <w:rPr>
          <w:rFonts w:ascii="Book Antiqua" w:hAnsi="Book Antiqua" w:cs="Arial"/>
          <w:b/>
          <w:i/>
          <w:sz w:val="24"/>
          <w:szCs w:val="24"/>
          <w:lang w:val="en-US" w:eastAsia="zh-CN"/>
        </w:rPr>
      </w:pPr>
      <w:r w:rsidRPr="002D6713">
        <w:rPr>
          <w:rFonts w:ascii="Book Antiqua" w:hAnsi="Book Antiqua" w:cs="Arial"/>
          <w:b/>
          <w:i/>
          <w:sz w:val="24"/>
          <w:szCs w:val="24"/>
          <w:lang w:val="en-US"/>
        </w:rPr>
        <w:t>Research frontiers</w:t>
      </w:r>
    </w:p>
    <w:p w:rsidR="002539DD" w:rsidRPr="002D6713" w:rsidRDefault="002539DD" w:rsidP="002D6713">
      <w:pPr>
        <w:spacing w:after="0" w:line="360" w:lineRule="auto"/>
        <w:jc w:val="both"/>
        <w:rPr>
          <w:rFonts w:ascii="Book Antiqua" w:hAnsi="Book Antiqua" w:cs="Arial"/>
          <w:sz w:val="24"/>
          <w:szCs w:val="24"/>
          <w:lang w:val="en-US" w:eastAsia="zh-CN"/>
        </w:rPr>
      </w:pPr>
      <w:r w:rsidRPr="002D6713">
        <w:rPr>
          <w:rFonts w:ascii="Book Antiqua" w:hAnsi="Book Antiqua" w:cs="Arial"/>
          <w:sz w:val="24"/>
          <w:szCs w:val="24"/>
          <w:lang w:val="en-US"/>
        </w:rPr>
        <w:t>This review is a clinical evaluation of laparoscopic surgery and its role in the surgical treatment of benign and malignant disease of different organ systems. Since the first laparoscopic appendectomy and the first laparoscopic cholecystectomy, there has been an overwhelming development of the technique. Therefore, this review shows a complete summary of the most frequent procedures used for digestive diseases and performed with a minimally invasive approach.</w:t>
      </w:r>
    </w:p>
    <w:p w:rsidR="002539DD" w:rsidRPr="002D6713" w:rsidRDefault="002539DD" w:rsidP="002D6713">
      <w:pPr>
        <w:spacing w:after="0" w:line="360" w:lineRule="auto"/>
        <w:jc w:val="both"/>
        <w:rPr>
          <w:rFonts w:ascii="Book Antiqua" w:hAnsi="Book Antiqua" w:cs="Arial"/>
          <w:sz w:val="24"/>
          <w:szCs w:val="24"/>
          <w:lang w:val="en-US" w:eastAsia="zh-CN"/>
        </w:rPr>
      </w:pPr>
    </w:p>
    <w:p w:rsidR="002539DD" w:rsidRPr="002D6713" w:rsidRDefault="002539DD" w:rsidP="002D6713">
      <w:pPr>
        <w:spacing w:after="0" w:line="360" w:lineRule="auto"/>
        <w:jc w:val="both"/>
        <w:rPr>
          <w:rFonts w:ascii="Book Antiqua" w:hAnsi="Book Antiqua" w:cs="Arial"/>
          <w:b/>
          <w:i/>
          <w:sz w:val="24"/>
          <w:szCs w:val="24"/>
          <w:lang w:val="en-US" w:eastAsia="zh-CN"/>
        </w:rPr>
      </w:pPr>
      <w:r w:rsidRPr="002D6713">
        <w:rPr>
          <w:rFonts w:ascii="Book Antiqua" w:hAnsi="Book Antiqua" w:cs="Arial"/>
          <w:b/>
          <w:i/>
          <w:sz w:val="24"/>
          <w:szCs w:val="24"/>
          <w:lang w:val="en-US"/>
        </w:rPr>
        <w:t>Innovations and breakthroughs</w:t>
      </w:r>
    </w:p>
    <w:p w:rsidR="002539DD" w:rsidRPr="002D6713" w:rsidRDefault="002539DD" w:rsidP="002D6713">
      <w:pPr>
        <w:spacing w:after="0" w:line="360" w:lineRule="auto"/>
        <w:jc w:val="both"/>
        <w:rPr>
          <w:rFonts w:ascii="Book Antiqua" w:hAnsi="Book Antiqua" w:cs="Arial"/>
          <w:sz w:val="24"/>
          <w:szCs w:val="24"/>
          <w:lang w:val="en-US"/>
        </w:rPr>
      </w:pPr>
      <w:r w:rsidRPr="002D6713">
        <w:rPr>
          <w:rFonts w:ascii="Book Antiqua" w:hAnsi="Book Antiqua" w:cs="Arial"/>
          <w:sz w:val="24"/>
          <w:szCs w:val="24"/>
          <w:lang w:val="en-US"/>
        </w:rPr>
        <w:t>No other surgical technique has gone through such advances as laparoscopic surgery over the years, including approaches such as robotic or single-port surgery. This review summarizes the current literature (review articles, meta-analyses, and randomized trials) to give an overview of the laparoscopic procedures.</w:t>
      </w:r>
    </w:p>
    <w:p w:rsidR="002539DD" w:rsidRPr="002D6713" w:rsidRDefault="002539DD" w:rsidP="002D6713">
      <w:pPr>
        <w:spacing w:after="0" w:line="360" w:lineRule="auto"/>
        <w:jc w:val="both"/>
        <w:rPr>
          <w:rFonts w:ascii="Book Antiqua" w:hAnsi="Book Antiqua" w:cs="Arial"/>
          <w:sz w:val="24"/>
          <w:szCs w:val="24"/>
          <w:lang w:val="en-US" w:eastAsia="zh-CN"/>
        </w:rPr>
      </w:pPr>
    </w:p>
    <w:p w:rsidR="002539DD" w:rsidRPr="002D6713" w:rsidRDefault="002539DD" w:rsidP="002D6713">
      <w:pPr>
        <w:spacing w:after="0" w:line="360" w:lineRule="auto"/>
        <w:jc w:val="both"/>
        <w:rPr>
          <w:rFonts w:ascii="Book Antiqua" w:hAnsi="Book Antiqua" w:cs="Arial"/>
          <w:b/>
          <w:i/>
          <w:sz w:val="24"/>
          <w:szCs w:val="24"/>
          <w:lang w:val="en-US" w:eastAsia="zh-CN"/>
        </w:rPr>
      </w:pPr>
      <w:r w:rsidRPr="002D6713">
        <w:rPr>
          <w:rFonts w:ascii="Book Antiqua" w:hAnsi="Book Antiqua" w:cs="Arial"/>
          <w:b/>
          <w:i/>
          <w:sz w:val="24"/>
          <w:szCs w:val="24"/>
          <w:lang w:val="en-US"/>
        </w:rPr>
        <w:t>Applications</w:t>
      </w:r>
    </w:p>
    <w:p w:rsidR="002539DD" w:rsidRPr="002D6713" w:rsidRDefault="002539DD" w:rsidP="002D6713">
      <w:pPr>
        <w:spacing w:after="0" w:line="360" w:lineRule="auto"/>
        <w:jc w:val="both"/>
        <w:rPr>
          <w:rFonts w:ascii="Book Antiqua" w:hAnsi="Book Antiqua" w:cs="Arial"/>
          <w:sz w:val="24"/>
          <w:szCs w:val="24"/>
          <w:lang w:val="en-US"/>
        </w:rPr>
      </w:pPr>
      <w:r w:rsidRPr="002D6713">
        <w:rPr>
          <w:rFonts w:ascii="Book Antiqua" w:hAnsi="Book Antiqua" w:cs="Arial"/>
          <w:sz w:val="24"/>
          <w:szCs w:val="24"/>
          <w:lang w:val="en-US"/>
        </w:rPr>
        <w:t>Laparoscopic surgery has become a state of the art technique in many fields of surgical treatment, providing better clinical outcomes than open surgery without compromising the oncological results.</w:t>
      </w:r>
    </w:p>
    <w:p w:rsidR="002539DD" w:rsidRPr="002D6713" w:rsidRDefault="002539DD" w:rsidP="002D6713">
      <w:pPr>
        <w:spacing w:after="0" w:line="360" w:lineRule="auto"/>
        <w:jc w:val="both"/>
        <w:rPr>
          <w:rFonts w:ascii="Book Antiqua" w:hAnsi="Book Antiqua" w:cs="Arial"/>
          <w:sz w:val="24"/>
          <w:szCs w:val="24"/>
          <w:lang w:val="en-US"/>
        </w:rPr>
      </w:pPr>
    </w:p>
    <w:p w:rsidR="002539DD" w:rsidRPr="002D6713" w:rsidRDefault="002539DD" w:rsidP="002D6713">
      <w:pPr>
        <w:spacing w:after="0" w:line="360" w:lineRule="auto"/>
        <w:jc w:val="both"/>
        <w:rPr>
          <w:rFonts w:ascii="Book Antiqua" w:hAnsi="Book Antiqua" w:cs="Arial"/>
          <w:b/>
          <w:i/>
          <w:sz w:val="24"/>
          <w:szCs w:val="24"/>
          <w:lang w:val="en-US" w:eastAsia="zh-CN"/>
        </w:rPr>
      </w:pPr>
      <w:r w:rsidRPr="002D6713">
        <w:rPr>
          <w:rFonts w:ascii="Book Antiqua" w:hAnsi="Book Antiqua" w:cs="Arial"/>
          <w:b/>
          <w:i/>
          <w:sz w:val="24"/>
          <w:szCs w:val="24"/>
          <w:lang w:val="en-US"/>
        </w:rPr>
        <w:t>Peer-review</w:t>
      </w:r>
    </w:p>
    <w:p w:rsidR="002539DD" w:rsidRPr="002D6713" w:rsidRDefault="002539DD" w:rsidP="002D6713">
      <w:pPr>
        <w:spacing w:after="0" w:line="360" w:lineRule="auto"/>
        <w:jc w:val="both"/>
        <w:rPr>
          <w:rFonts w:ascii="Book Antiqua" w:hAnsi="Book Antiqua" w:cs="ArialNarrow"/>
          <w:sz w:val="24"/>
          <w:szCs w:val="24"/>
          <w:lang w:val="en-US"/>
        </w:rPr>
      </w:pPr>
      <w:r w:rsidRPr="002D6713">
        <w:rPr>
          <w:rFonts w:ascii="Book Antiqua" w:hAnsi="Book Antiqua" w:cs="ArialNarrow"/>
          <w:sz w:val="24"/>
          <w:szCs w:val="24"/>
          <w:lang w:val="en-US"/>
        </w:rPr>
        <w:t>The authors have performed a good study. The manuscript is interesting.</w:t>
      </w:r>
    </w:p>
    <w:p w:rsidR="002539DD" w:rsidRPr="002D6713" w:rsidRDefault="002539DD" w:rsidP="002D6713">
      <w:pPr>
        <w:spacing w:after="0" w:line="360" w:lineRule="auto"/>
        <w:jc w:val="both"/>
        <w:rPr>
          <w:rFonts w:ascii="Book Antiqua" w:hAnsi="Book Antiqua" w:cs="Arial"/>
          <w:sz w:val="24"/>
          <w:szCs w:val="24"/>
          <w:lang w:val="en-US" w:eastAsia="zh-CN"/>
        </w:rPr>
      </w:pPr>
    </w:p>
    <w:p w:rsidR="002539DD" w:rsidRPr="002D6713" w:rsidRDefault="002539DD" w:rsidP="002D6713">
      <w:pPr>
        <w:spacing w:after="0" w:line="360" w:lineRule="auto"/>
        <w:jc w:val="both"/>
        <w:rPr>
          <w:rFonts w:ascii="Book Antiqua" w:hAnsi="Book Antiqua" w:cs="Arial"/>
          <w:sz w:val="24"/>
          <w:szCs w:val="24"/>
          <w:lang w:val="en-US"/>
        </w:rPr>
      </w:pPr>
      <w:r w:rsidRPr="002D6713">
        <w:rPr>
          <w:rFonts w:ascii="Book Antiqua" w:hAnsi="Book Antiqua" w:cs="Arial"/>
          <w:sz w:val="24"/>
          <w:szCs w:val="24"/>
          <w:lang w:val="en-US"/>
        </w:rPr>
        <w:br w:type="page"/>
      </w:r>
      <w:r w:rsidRPr="002D6713">
        <w:rPr>
          <w:rFonts w:ascii="Book Antiqua" w:hAnsi="Book Antiqua" w:cs="Arial"/>
          <w:b/>
          <w:sz w:val="24"/>
          <w:szCs w:val="24"/>
          <w:lang w:val="en-US"/>
        </w:rPr>
        <w:lastRenderedPageBreak/>
        <w:t>REFERENCES</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 </w:t>
      </w:r>
      <w:r w:rsidRPr="002D6713">
        <w:rPr>
          <w:rFonts w:ascii="Book Antiqua" w:hAnsi="Book Antiqua" w:cs="宋体"/>
          <w:b/>
          <w:bCs/>
          <w:sz w:val="24"/>
          <w:szCs w:val="24"/>
          <w:lang w:val="en-US"/>
        </w:rPr>
        <w:t>Reynolds W</w:t>
      </w:r>
      <w:r w:rsidRPr="002D6713">
        <w:rPr>
          <w:rFonts w:ascii="Book Antiqua" w:hAnsi="Book Antiqua" w:cs="宋体"/>
          <w:sz w:val="24"/>
          <w:szCs w:val="24"/>
          <w:lang w:val="en-US"/>
        </w:rPr>
        <w:t>.</w:t>
      </w:r>
      <w:proofErr w:type="gramEnd"/>
      <w:r w:rsidRPr="002D6713">
        <w:rPr>
          <w:rFonts w:ascii="Book Antiqua" w:hAnsi="Book Antiqua" w:cs="宋体"/>
          <w:sz w:val="24"/>
          <w:szCs w:val="24"/>
          <w:lang w:val="en-US"/>
        </w:rPr>
        <w:t xml:space="preserve"> </w:t>
      </w:r>
      <w:proofErr w:type="gramStart"/>
      <w:r w:rsidRPr="002D6713">
        <w:rPr>
          <w:rFonts w:ascii="Book Antiqua" w:hAnsi="Book Antiqua" w:cs="宋体"/>
          <w:sz w:val="24"/>
          <w:szCs w:val="24"/>
          <w:lang w:val="en-US"/>
        </w:rPr>
        <w:t>The first laparoscopic cholecystectomy.</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JSLS</w:t>
      </w:r>
      <w:r w:rsidRPr="002D6713">
        <w:rPr>
          <w:rFonts w:ascii="Book Antiqua" w:hAnsi="Book Antiqua" w:cs="宋体"/>
          <w:sz w:val="24"/>
          <w:szCs w:val="24"/>
          <w:lang w:val="en-US"/>
        </w:rPr>
        <w:t xml:space="preserve"> 2001; </w:t>
      </w:r>
      <w:r w:rsidRPr="002D6713">
        <w:rPr>
          <w:rFonts w:ascii="Book Antiqua" w:hAnsi="Book Antiqua" w:cs="宋体"/>
          <w:b/>
          <w:bCs/>
          <w:sz w:val="24"/>
          <w:szCs w:val="24"/>
          <w:lang w:val="en-US"/>
        </w:rPr>
        <w:t>5</w:t>
      </w:r>
      <w:r w:rsidRPr="002D6713">
        <w:rPr>
          <w:rFonts w:ascii="Book Antiqua" w:hAnsi="Book Antiqua" w:cs="宋体"/>
          <w:sz w:val="24"/>
          <w:szCs w:val="24"/>
          <w:lang w:val="en-US"/>
        </w:rPr>
        <w:t>: 89-94 [PMID: 1130400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2 </w:t>
      </w:r>
      <w:r w:rsidRPr="002D6713">
        <w:rPr>
          <w:rFonts w:ascii="Book Antiqua" w:hAnsi="Book Antiqua" w:cs="宋体"/>
          <w:b/>
          <w:bCs/>
          <w:sz w:val="24"/>
          <w:szCs w:val="24"/>
          <w:lang w:val="en-US"/>
        </w:rPr>
        <w:t>Liberati A</w:t>
      </w:r>
      <w:r w:rsidRPr="002D6713">
        <w:rPr>
          <w:rFonts w:ascii="Book Antiqua" w:hAnsi="Book Antiqua" w:cs="宋体"/>
          <w:sz w:val="24"/>
          <w:szCs w:val="24"/>
          <w:lang w:val="en-US"/>
        </w:rPr>
        <w:t xml:space="preserve">, Altman DG, Tetzlaff J, Mulrow C, Gøtzsche PC, Ioannidis JP, Clarke M, Devereaux PJ, Kleijnen J, Moher D. The PRISMA statement for reporting systematic reviews and meta-analyses of studies that evaluate healthcare interventions: explanation and elaboration. </w:t>
      </w:r>
      <w:r w:rsidRPr="002D6713">
        <w:rPr>
          <w:rFonts w:ascii="Book Antiqua" w:hAnsi="Book Antiqua" w:cs="宋体"/>
          <w:i/>
          <w:iCs/>
          <w:sz w:val="24"/>
          <w:szCs w:val="24"/>
          <w:lang w:val="en-US"/>
        </w:rPr>
        <w:t>BMJ</w:t>
      </w:r>
      <w:r w:rsidRPr="002D6713">
        <w:rPr>
          <w:rFonts w:ascii="Book Antiqua" w:hAnsi="Book Antiqua" w:cs="宋体"/>
          <w:sz w:val="24"/>
          <w:szCs w:val="24"/>
          <w:lang w:val="en-US"/>
        </w:rPr>
        <w:t xml:space="preserve"> 2009; </w:t>
      </w:r>
      <w:r w:rsidRPr="002D6713">
        <w:rPr>
          <w:rFonts w:ascii="Book Antiqua" w:hAnsi="Book Antiqua" w:cs="宋体"/>
          <w:b/>
          <w:bCs/>
          <w:sz w:val="24"/>
          <w:szCs w:val="24"/>
          <w:lang w:val="en-US"/>
        </w:rPr>
        <w:t>339</w:t>
      </w:r>
      <w:r w:rsidRPr="002D6713">
        <w:rPr>
          <w:rFonts w:ascii="Book Antiqua" w:hAnsi="Book Antiqua" w:cs="宋体"/>
          <w:sz w:val="24"/>
          <w:szCs w:val="24"/>
          <w:lang w:val="en-US"/>
        </w:rPr>
        <w:t>: b2700 [PMID: 19622552 DOI: 10.1136/bmj.b2700]</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3 </w:t>
      </w:r>
      <w:r w:rsidRPr="002D6713">
        <w:rPr>
          <w:rFonts w:ascii="Book Antiqua" w:hAnsi="Book Antiqua" w:cs="宋体"/>
          <w:b/>
          <w:bCs/>
          <w:sz w:val="24"/>
          <w:szCs w:val="24"/>
          <w:lang w:val="en-US"/>
        </w:rPr>
        <w:t>Ohtani H</w:t>
      </w:r>
      <w:r w:rsidRPr="002D6713">
        <w:rPr>
          <w:rFonts w:ascii="Book Antiqua" w:hAnsi="Book Antiqua" w:cs="宋体"/>
          <w:sz w:val="24"/>
          <w:szCs w:val="24"/>
          <w:lang w:val="en-US"/>
        </w:rPr>
        <w:t xml:space="preserve">, Tamamori Y, Arimoto Y, Nishiguchi Y, Maeda K, Hirakawa K. Meta-analysis of the results of randomized controlled trials that compared laparoscopic and open surgery for acute appendicitis. </w:t>
      </w:r>
      <w:r w:rsidRPr="002D6713">
        <w:rPr>
          <w:rFonts w:ascii="Book Antiqua" w:hAnsi="Book Antiqua" w:cs="宋体"/>
          <w:i/>
          <w:iCs/>
          <w:sz w:val="24"/>
          <w:szCs w:val="24"/>
          <w:lang w:val="en-US"/>
        </w:rPr>
        <w:t>J Gastrointest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16</w:t>
      </w:r>
      <w:r w:rsidRPr="002D6713">
        <w:rPr>
          <w:rFonts w:ascii="Book Antiqua" w:hAnsi="Book Antiqua" w:cs="宋体"/>
          <w:sz w:val="24"/>
          <w:szCs w:val="24"/>
          <w:lang w:val="en-US"/>
        </w:rPr>
        <w:t>: 1929-1939 [PMID: 22890606 DOI: 10.1007/s11605-012-1972-9]</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4 </w:t>
      </w:r>
      <w:r w:rsidRPr="002D6713">
        <w:rPr>
          <w:rFonts w:ascii="Book Antiqua" w:hAnsi="Book Antiqua" w:cs="宋体"/>
          <w:b/>
          <w:bCs/>
          <w:sz w:val="24"/>
          <w:szCs w:val="24"/>
          <w:lang w:val="en-US"/>
        </w:rPr>
        <w:t>Thomson JE</w:t>
      </w:r>
      <w:r w:rsidRPr="002D6713">
        <w:rPr>
          <w:rFonts w:ascii="Book Antiqua" w:hAnsi="Book Antiqua" w:cs="宋体"/>
          <w:sz w:val="24"/>
          <w:szCs w:val="24"/>
          <w:lang w:val="en-US"/>
        </w:rPr>
        <w:t xml:space="preserve">, Kruger D, Jann-Kruger C, Kiss A, Omoshoro-Jones JA, Luvhengo T, Brand M. Laparoscopic versus open surgery for complicated appendicitis: a randomized controlled trial to prove safety.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29</w:t>
      </w:r>
      <w:r w:rsidRPr="002D6713">
        <w:rPr>
          <w:rFonts w:ascii="Book Antiqua" w:hAnsi="Book Antiqua" w:cs="宋体"/>
          <w:sz w:val="24"/>
          <w:szCs w:val="24"/>
          <w:lang w:val="en-US"/>
        </w:rPr>
        <w:t>: 2027-2032 [PMID: 25318368 DOI: 10.1007/s00464-014-3906-y]</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5 </w:t>
      </w:r>
      <w:r w:rsidRPr="002D6713">
        <w:rPr>
          <w:rFonts w:ascii="Book Antiqua" w:hAnsi="Book Antiqua" w:cs="宋体"/>
          <w:b/>
          <w:bCs/>
          <w:sz w:val="24"/>
          <w:szCs w:val="24"/>
          <w:lang w:val="en-US"/>
        </w:rPr>
        <w:t>Markides G</w:t>
      </w:r>
      <w:r w:rsidRPr="002D6713">
        <w:rPr>
          <w:rFonts w:ascii="Book Antiqua" w:hAnsi="Book Antiqua" w:cs="宋体"/>
          <w:sz w:val="24"/>
          <w:szCs w:val="24"/>
          <w:lang w:val="en-US"/>
        </w:rPr>
        <w:t xml:space="preserve">, Subar D, Riyad K. Laparoscopic versus open appendectomy in adults with complicated appendicitis: systematic review and meta-analysis. </w:t>
      </w:r>
      <w:r w:rsidRPr="002D6713">
        <w:rPr>
          <w:rFonts w:ascii="Book Antiqua" w:hAnsi="Book Antiqua" w:cs="宋体"/>
          <w:i/>
          <w:iCs/>
          <w:sz w:val="24"/>
          <w:szCs w:val="24"/>
          <w:lang w:val="en-US"/>
        </w:rPr>
        <w:t>World J Surg</w:t>
      </w:r>
      <w:r w:rsidRPr="002D6713">
        <w:rPr>
          <w:rFonts w:ascii="Book Antiqua" w:hAnsi="Book Antiqua" w:cs="宋体"/>
          <w:sz w:val="24"/>
          <w:szCs w:val="24"/>
          <w:lang w:val="en-US"/>
        </w:rPr>
        <w:t xml:space="preserve"> 2010; </w:t>
      </w:r>
      <w:r w:rsidRPr="002D6713">
        <w:rPr>
          <w:rFonts w:ascii="Book Antiqua" w:hAnsi="Book Antiqua" w:cs="宋体"/>
          <w:b/>
          <w:bCs/>
          <w:sz w:val="24"/>
          <w:szCs w:val="24"/>
          <w:lang w:val="en-US"/>
        </w:rPr>
        <w:t>34</w:t>
      </w:r>
      <w:r w:rsidRPr="002D6713">
        <w:rPr>
          <w:rFonts w:ascii="Book Antiqua" w:hAnsi="Book Antiqua" w:cs="宋体"/>
          <w:sz w:val="24"/>
          <w:szCs w:val="24"/>
          <w:lang w:val="en-US"/>
        </w:rPr>
        <w:t>: 2026-2040 [PMID: 20549210 DOI: 10.1007/s00268-010-0669-z]</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6 </w:t>
      </w:r>
      <w:r w:rsidRPr="002D6713">
        <w:rPr>
          <w:rFonts w:ascii="Book Antiqua" w:hAnsi="Book Antiqua" w:cs="宋体"/>
          <w:b/>
          <w:bCs/>
          <w:sz w:val="24"/>
          <w:szCs w:val="24"/>
          <w:lang w:val="en-US"/>
        </w:rPr>
        <w:t>Li X</w:t>
      </w:r>
      <w:r w:rsidRPr="002D6713">
        <w:rPr>
          <w:rFonts w:ascii="Book Antiqua" w:hAnsi="Book Antiqua" w:cs="宋体"/>
          <w:sz w:val="24"/>
          <w:szCs w:val="24"/>
          <w:lang w:val="en-US"/>
        </w:rPr>
        <w:t xml:space="preserve">, Zhang J, Sang L, Zhang W, Chu Z, Li X, Liu Y. Laparoscopic versus conventional appendectomy--a meta-analysis of randomized controlled trials. </w:t>
      </w:r>
      <w:r w:rsidRPr="002D6713">
        <w:rPr>
          <w:rFonts w:ascii="Book Antiqua" w:hAnsi="Book Antiqua" w:cs="宋体"/>
          <w:i/>
          <w:iCs/>
          <w:sz w:val="24"/>
          <w:szCs w:val="24"/>
          <w:lang w:val="en-US"/>
        </w:rPr>
        <w:t>BMC Gastroenterol</w:t>
      </w:r>
      <w:r w:rsidRPr="002D6713">
        <w:rPr>
          <w:rFonts w:ascii="Book Antiqua" w:hAnsi="Book Antiqua" w:cs="宋体"/>
          <w:sz w:val="24"/>
          <w:szCs w:val="24"/>
          <w:lang w:val="en-US"/>
        </w:rPr>
        <w:t xml:space="preserve"> 2010; </w:t>
      </w:r>
      <w:r w:rsidRPr="002D6713">
        <w:rPr>
          <w:rFonts w:ascii="Book Antiqua" w:hAnsi="Book Antiqua" w:cs="宋体"/>
          <w:b/>
          <w:bCs/>
          <w:sz w:val="24"/>
          <w:szCs w:val="24"/>
          <w:lang w:val="en-US"/>
        </w:rPr>
        <w:t>10</w:t>
      </w:r>
      <w:r w:rsidRPr="002D6713">
        <w:rPr>
          <w:rFonts w:ascii="Book Antiqua" w:hAnsi="Book Antiqua" w:cs="宋体"/>
          <w:sz w:val="24"/>
          <w:szCs w:val="24"/>
          <w:lang w:val="en-US"/>
        </w:rPr>
        <w:t>: 129 [PMID: 21047410 DOI: 10.1186/1471-230X-10-129]</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7 </w:t>
      </w:r>
      <w:r w:rsidRPr="002D6713">
        <w:rPr>
          <w:rFonts w:ascii="Book Antiqua" w:hAnsi="Book Antiqua" w:cs="宋体"/>
          <w:b/>
          <w:bCs/>
          <w:sz w:val="24"/>
          <w:szCs w:val="24"/>
          <w:lang w:val="en-US"/>
        </w:rPr>
        <w:t>Wei B</w:t>
      </w:r>
      <w:r w:rsidRPr="002D6713">
        <w:rPr>
          <w:rFonts w:ascii="Book Antiqua" w:hAnsi="Book Antiqua" w:cs="宋体"/>
          <w:sz w:val="24"/>
          <w:szCs w:val="24"/>
          <w:lang w:val="en-US"/>
        </w:rPr>
        <w:t xml:space="preserve">, Qi CL, Chen TF, Zheng ZH, Huang JL, Hu BG, Wei HB. Laparoscopic versus open appendectomy for acute appendicitis: a metaanalysis.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25</w:t>
      </w:r>
      <w:r w:rsidRPr="002D6713">
        <w:rPr>
          <w:rFonts w:ascii="Book Antiqua" w:hAnsi="Book Antiqua" w:cs="宋体"/>
          <w:sz w:val="24"/>
          <w:szCs w:val="24"/>
          <w:lang w:val="en-US"/>
        </w:rPr>
        <w:t>: 1199-1208 [PMID: 20848140 DOI: 10.1007/s00464-010-1344-z]</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lastRenderedPageBreak/>
        <w:t xml:space="preserve">8 </w:t>
      </w:r>
      <w:r w:rsidRPr="002D6713">
        <w:rPr>
          <w:rFonts w:ascii="Book Antiqua" w:hAnsi="Book Antiqua" w:cs="宋体"/>
          <w:b/>
          <w:bCs/>
          <w:sz w:val="24"/>
          <w:szCs w:val="24"/>
          <w:lang w:val="en-US"/>
        </w:rPr>
        <w:t>Golub R</w:t>
      </w:r>
      <w:r w:rsidRPr="002D6713">
        <w:rPr>
          <w:rFonts w:ascii="Book Antiqua" w:hAnsi="Book Antiqua" w:cs="宋体"/>
          <w:sz w:val="24"/>
          <w:szCs w:val="24"/>
          <w:lang w:val="en-US"/>
        </w:rPr>
        <w:t xml:space="preserve">, Siddiqui F, Pohl D. Laparoscopic versus open appendectomy: a metaanalysis. </w:t>
      </w:r>
      <w:r w:rsidRPr="002D6713">
        <w:rPr>
          <w:rFonts w:ascii="Book Antiqua" w:hAnsi="Book Antiqua" w:cs="宋体"/>
          <w:i/>
          <w:iCs/>
          <w:sz w:val="24"/>
          <w:szCs w:val="24"/>
          <w:lang w:val="en-US"/>
        </w:rPr>
        <w:t>J Am Coll Surg</w:t>
      </w:r>
      <w:r w:rsidRPr="002D6713">
        <w:rPr>
          <w:rFonts w:ascii="Book Antiqua" w:hAnsi="Book Antiqua" w:cs="宋体"/>
          <w:sz w:val="24"/>
          <w:szCs w:val="24"/>
          <w:lang w:val="en-US"/>
        </w:rPr>
        <w:t xml:space="preserve"> 1998; </w:t>
      </w:r>
      <w:r w:rsidRPr="002D6713">
        <w:rPr>
          <w:rFonts w:ascii="Book Antiqua" w:hAnsi="Book Antiqua" w:cs="宋体"/>
          <w:b/>
          <w:bCs/>
          <w:sz w:val="24"/>
          <w:szCs w:val="24"/>
          <w:lang w:val="en-US"/>
        </w:rPr>
        <w:t>186</w:t>
      </w:r>
      <w:r w:rsidRPr="002D6713">
        <w:rPr>
          <w:rFonts w:ascii="Book Antiqua" w:hAnsi="Book Antiqua" w:cs="宋体"/>
          <w:sz w:val="24"/>
          <w:szCs w:val="24"/>
          <w:lang w:val="en-US"/>
        </w:rPr>
        <w:t>: 545-553 [PMID: 9583695 DOI: 10.1016/S1072-</w:t>
      </w:r>
      <w:proofErr w:type="gramStart"/>
      <w:r w:rsidRPr="002D6713">
        <w:rPr>
          <w:rFonts w:ascii="Book Antiqua" w:hAnsi="Book Antiqua" w:cs="宋体"/>
          <w:sz w:val="24"/>
          <w:szCs w:val="24"/>
          <w:lang w:val="en-US"/>
        </w:rPr>
        <w:t>7515(</w:t>
      </w:r>
      <w:proofErr w:type="gramEnd"/>
      <w:r w:rsidRPr="002D6713">
        <w:rPr>
          <w:rFonts w:ascii="Book Antiqua" w:hAnsi="Book Antiqua" w:cs="宋体"/>
          <w:sz w:val="24"/>
          <w:szCs w:val="24"/>
          <w:lang w:val="en-US"/>
        </w:rPr>
        <w:t>98)00080-5]</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9 </w:t>
      </w:r>
      <w:r w:rsidRPr="002D6713">
        <w:rPr>
          <w:rFonts w:ascii="Book Antiqua" w:hAnsi="Book Antiqua" w:cs="宋体"/>
          <w:b/>
          <w:bCs/>
          <w:sz w:val="24"/>
          <w:szCs w:val="24"/>
          <w:lang w:val="en-US"/>
        </w:rPr>
        <w:t>Markar SR</w:t>
      </w:r>
      <w:r w:rsidRPr="002D6713">
        <w:rPr>
          <w:rFonts w:ascii="Book Antiqua" w:hAnsi="Book Antiqua" w:cs="宋体"/>
          <w:sz w:val="24"/>
          <w:szCs w:val="24"/>
          <w:lang w:val="en-US"/>
        </w:rPr>
        <w:t xml:space="preserve">, Penna M, Harris A. Laparoscopic approach to appendectomy reduces the incidence of short- and long-term post-operative bowel obstruction: systematic review and pooled analysis. </w:t>
      </w:r>
      <w:r w:rsidRPr="002D6713">
        <w:rPr>
          <w:rFonts w:ascii="Book Antiqua" w:hAnsi="Book Antiqua" w:cs="宋体"/>
          <w:i/>
          <w:iCs/>
          <w:sz w:val="24"/>
          <w:szCs w:val="24"/>
          <w:lang w:val="en-US"/>
        </w:rPr>
        <w:t>J Gastrointest Surg</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18</w:t>
      </w:r>
      <w:r w:rsidRPr="002D6713">
        <w:rPr>
          <w:rFonts w:ascii="Book Antiqua" w:hAnsi="Book Antiqua" w:cs="宋体"/>
          <w:sz w:val="24"/>
          <w:szCs w:val="24"/>
          <w:lang w:val="en-US"/>
        </w:rPr>
        <w:t>: 1683-1692 [PMID: 24950775 DOI: 10.1007/s11605-014-2572-7]</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0 </w:t>
      </w:r>
      <w:r w:rsidRPr="002D6713">
        <w:rPr>
          <w:rFonts w:ascii="Book Antiqua" w:hAnsi="Book Antiqua" w:cs="宋体"/>
          <w:b/>
          <w:bCs/>
          <w:sz w:val="24"/>
          <w:szCs w:val="24"/>
          <w:lang w:val="en-US"/>
        </w:rPr>
        <w:t>Sauerland S</w:t>
      </w:r>
      <w:r w:rsidRPr="002D6713">
        <w:rPr>
          <w:rFonts w:ascii="Book Antiqua" w:hAnsi="Book Antiqua" w:cs="宋体"/>
          <w:sz w:val="24"/>
          <w:szCs w:val="24"/>
          <w:lang w:val="en-US"/>
        </w:rPr>
        <w:t>, Lefering R, Neugebauer EA.</w:t>
      </w:r>
      <w:proofErr w:type="gramEnd"/>
      <w:r w:rsidRPr="002D6713">
        <w:rPr>
          <w:rFonts w:ascii="Book Antiqua" w:hAnsi="Book Antiqua" w:cs="宋体"/>
          <w:sz w:val="24"/>
          <w:szCs w:val="24"/>
          <w:lang w:val="en-US"/>
        </w:rPr>
        <w:t xml:space="preserve"> Laparoscopic versus open surgery for suspected appendicitis. </w:t>
      </w:r>
      <w:r w:rsidRPr="002D6713">
        <w:rPr>
          <w:rFonts w:ascii="Book Antiqua" w:hAnsi="Book Antiqua" w:cs="宋体"/>
          <w:i/>
          <w:iCs/>
          <w:sz w:val="24"/>
          <w:szCs w:val="24"/>
          <w:lang w:val="en-US"/>
        </w:rPr>
        <w:t>Cochrane Database Syst Rev</w:t>
      </w:r>
      <w:r w:rsidRPr="002D6713">
        <w:rPr>
          <w:rFonts w:ascii="Book Antiqua" w:hAnsi="Book Antiqua" w:cs="宋体"/>
          <w:sz w:val="24"/>
          <w:szCs w:val="24"/>
          <w:lang w:val="en-US"/>
        </w:rPr>
        <w:t xml:space="preserve"> 2004; </w:t>
      </w:r>
      <w:r w:rsidRPr="002D6713">
        <w:rPr>
          <w:rFonts w:ascii="Book Antiqua" w:hAnsi="Book Antiqua" w:cs="宋体"/>
          <w:b/>
          <w:sz w:val="24"/>
          <w:szCs w:val="24"/>
          <w:lang w:val="en-US"/>
        </w:rPr>
        <w:t>(4)</w:t>
      </w:r>
      <w:r w:rsidRPr="002D6713">
        <w:rPr>
          <w:rFonts w:ascii="Book Antiqua" w:hAnsi="Book Antiqua" w:cs="宋体"/>
          <w:sz w:val="24"/>
          <w:szCs w:val="24"/>
          <w:lang w:val="en-US"/>
        </w:rPr>
        <w:t xml:space="preserve">: CD001546 [PMID: </w:t>
      </w:r>
      <w:bookmarkStart w:id="6" w:name="OLE_LINK31"/>
      <w:bookmarkStart w:id="7" w:name="OLE_LINK30"/>
      <w:r w:rsidRPr="002D6713">
        <w:rPr>
          <w:rFonts w:ascii="Book Antiqua" w:hAnsi="Book Antiqua" w:cs="宋体"/>
          <w:sz w:val="24"/>
          <w:szCs w:val="24"/>
          <w:lang w:val="en-US"/>
        </w:rPr>
        <w:t xml:space="preserve">15495014 </w:t>
      </w:r>
      <w:bookmarkEnd w:id="6"/>
      <w:bookmarkEnd w:id="7"/>
      <w:r w:rsidRPr="002D6713">
        <w:rPr>
          <w:rFonts w:ascii="Book Antiqua" w:hAnsi="Book Antiqua" w:cs="宋体"/>
          <w:sz w:val="24"/>
          <w:szCs w:val="24"/>
          <w:lang w:val="en-US"/>
        </w:rPr>
        <w:t>DOI: 10.1002/14651858.CD001546.pub2]</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1 </w:t>
      </w:r>
      <w:r w:rsidRPr="002D6713">
        <w:rPr>
          <w:rFonts w:ascii="Book Antiqua" w:hAnsi="Book Antiqua" w:cs="宋体"/>
          <w:b/>
          <w:bCs/>
          <w:sz w:val="24"/>
          <w:szCs w:val="24"/>
          <w:lang w:val="en-US"/>
        </w:rPr>
        <w:t>Woodham BL</w:t>
      </w:r>
      <w:r w:rsidRPr="002D6713">
        <w:rPr>
          <w:rFonts w:ascii="Book Antiqua" w:hAnsi="Book Antiqua" w:cs="宋体"/>
          <w:sz w:val="24"/>
          <w:szCs w:val="24"/>
          <w:lang w:val="en-US"/>
        </w:rPr>
        <w:t xml:space="preserve">, Cox MR, Eslick GD. Evidence to support the use of laparoscopic over open appendicectomy for obese individuals: a meta-analysis.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26</w:t>
      </w:r>
      <w:r w:rsidRPr="002D6713">
        <w:rPr>
          <w:rFonts w:ascii="Book Antiqua" w:hAnsi="Book Antiqua" w:cs="宋体"/>
          <w:sz w:val="24"/>
          <w:szCs w:val="24"/>
          <w:lang w:val="en-US"/>
        </w:rPr>
        <w:t>: 2566-2570 [PMID: 22437955 DOI: 10.1007/s00464-012-2233-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2 </w:t>
      </w:r>
      <w:r w:rsidRPr="002D6713">
        <w:rPr>
          <w:rFonts w:ascii="Book Antiqua" w:hAnsi="Book Antiqua" w:cs="宋体"/>
          <w:b/>
          <w:bCs/>
          <w:sz w:val="24"/>
          <w:szCs w:val="24"/>
          <w:lang w:val="en-US"/>
        </w:rPr>
        <w:t>Wilasrusmee C</w:t>
      </w:r>
      <w:r w:rsidRPr="002D6713">
        <w:rPr>
          <w:rFonts w:ascii="Book Antiqua" w:hAnsi="Book Antiqua" w:cs="宋体"/>
          <w:sz w:val="24"/>
          <w:szCs w:val="24"/>
          <w:lang w:val="en-US"/>
        </w:rPr>
        <w:t xml:space="preserve">, Sukrat B, McEvoy M, Attia J, Thakkinstian A. Systematic review and meta-analysis of safety of laparoscopic versus open appendicectomy for suspected appendicitis in pregnancy.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99</w:t>
      </w:r>
      <w:r w:rsidRPr="002D6713">
        <w:rPr>
          <w:rFonts w:ascii="Book Antiqua" w:hAnsi="Book Antiqua" w:cs="宋体"/>
          <w:sz w:val="24"/>
          <w:szCs w:val="24"/>
          <w:lang w:val="en-US"/>
        </w:rPr>
        <w:t>: 1470-1478 [PMID: 23001791 DOI: 10.1002/bjs.8889]</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3 </w:t>
      </w:r>
      <w:r w:rsidRPr="002D6713">
        <w:rPr>
          <w:rFonts w:ascii="Book Antiqua" w:hAnsi="Book Antiqua" w:cs="宋体"/>
          <w:b/>
          <w:bCs/>
          <w:sz w:val="24"/>
          <w:szCs w:val="24"/>
          <w:lang w:val="en-US"/>
        </w:rPr>
        <w:t>Antoniou SA</w:t>
      </w:r>
      <w:r w:rsidRPr="002D6713">
        <w:rPr>
          <w:rFonts w:ascii="Book Antiqua" w:hAnsi="Book Antiqua" w:cs="宋体"/>
          <w:sz w:val="24"/>
          <w:szCs w:val="24"/>
          <w:lang w:val="en-US"/>
        </w:rPr>
        <w:t xml:space="preserve">, Koch OO, Antoniou GA, Lasithiotakis K, Chalkiadakis GE, Pointner R, Granderath FA. Meta-analysis of randomized trials on single-incision laparoscopic versus conventional laparoscopic appendectomy. </w:t>
      </w:r>
      <w:r w:rsidRPr="002D6713">
        <w:rPr>
          <w:rFonts w:ascii="Book Antiqua" w:hAnsi="Book Antiqua" w:cs="宋体"/>
          <w:i/>
          <w:iCs/>
          <w:sz w:val="24"/>
          <w:szCs w:val="24"/>
          <w:lang w:val="en-US"/>
        </w:rPr>
        <w:t>Am J Surg</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207</w:t>
      </w:r>
      <w:r w:rsidRPr="002D6713">
        <w:rPr>
          <w:rFonts w:ascii="Book Antiqua" w:hAnsi="Book Antiqua" w:cs="宋体"/>
          <w:sz w:val="24"/>
          <w:szCs w:val="24"/>
          <w:lang w:val="en-US"/>
        </w:rPr>
        <w:t>: 613-622 [PMID: 24370108 DOI: 10.1016/j.amjsurg.2013.07.045</w:t>
      </w:r>
      <w:proofErr w:type="gramStart"/>
      <w:r w:rsidRPr="002D6713">
        <w:rPr>
          <w:rFonts w:ascii="Book Antiqua" w:hAnsi="Book Antiqua" w:cs="宋体"/>
          <w:sz w:val="24"/>
          <w:szCs w:val="24"/>
          <w:lang w:val="en-US"/>
        </w:rPr>
        <w:t>]</w:t>
      </w:r>
      <w:proofErr w:type="gramEnd"/>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4 </w:t>
      </w:r>
      <w:r w:rsidRPr="002D6713">
        <w:rPr>
          <w:rFonts w:ascii="Book Antiqua" w:hAnsi="Book Antiqua" w:cs="宋体"/>
          <w:b/>
          <w:bCs/>
          <w:sz w:val="24"/>
          <w:szCs w:val="24"/>
          <w:lang w:val="en-US"/>
        </w:rPr>
        <w:t>Li P</w:t>
      </w:r>
      <w:r w:rsidRPr="002D6713">
        <w:rPr>
          <w:rFonts w:ascii="Book Antiqua" w:hAnsi="Book Antiqua" w:cs="宋体"/>
          <w:sz w:val="24"/>
          <w:szCs w:val="24"/>
          <w:lang w:val="en-US"/>
        </w:rPr>
        <w:t xml:space="preserve">, Chen ZH, Li QG, Qiao T, Tian YY, Wang DR. Safety and efficacy of single-incision laparoscopic surgery for appendectomies: a meta-analysis. </w:t>
      </w:r>
      <w:r w:rsidRPr="002D6713">
        <w:rPr>
          <w:rFonts w:ascii="Book Antiqua" w:hAnsi="Book Antiqua" w:cs="宋体"/>
          <w:i/>
          <w:iCs/>
          <w:sz w:val="24"/>
          <w:szCs w:val="24"/>
          <w:lang w:val="en-US"/>
        </w:rPr>
        <w:t>World J Gastroenterol</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19</w:t>
      </w:r>
      <w:r w:rsidRPr="002D6713">
        <w:rPr>
          <w:rFonts w:ascii="Book Antiqua" w:hAnsi="Book Antiqua" w:cs="宋体"/>
          <w:sz w:val="24"/>
          <w:szCs w:val="24"/>
          <w:lang w:val="en-US"/>
        </w:rPr>
        <w:t>: 4072-4082 [PMID: 23840155 DOI: 10.3748/wjg.v19.i25.4072]</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5 </w:t>
      </w:r>
      <w:r w:rsidRPr="002D6713">
        <w:rPr>
          <w:rFonts w:ascii="Book Antiqua" w:hAnsi="Book Antiqua" w:cs="宋体"/>
          <w:b/>
          <w:bCs/>
          <w:sz w:val="24"/>
          <w:szCs w:val="24"/>
          <w:lang w:val="en-US"/>
        </w:rPr>
        <w:t>Markar SR</w:t>
      </w:r>
      <w:r w:rsidRPr="002D6713">
        <w:rPr>
          <w:rFonts w:ascii="Book Antiqua" w:hAnsi="Book Antiqua" w:cs="宋体"/>
          <w:sz w:val="24"/>
          <w:szCs w:val="24"/>
          <w:lang w:val="en-US"/>
        </w:rPr>
        <w:t xml:space="preserve">, Karthikesalingam A, Di Franco F, Harris AM. </w:t>
      </w:r>
      <w:proofErr w:type="gramStart"/>
      <w:r w:rsidRPr="002D6713">
        <w:rPr>
          <w:rFonts w:ascii="Book Antiqua" w:hAnsi="Book Antiqua" w:cs="宋体"/>
          <w:sz w:val="24"/>
          <w:szCs w:val="24"/>
          <w:lang w:val="en-US"/>
        </w:rPr>
        <w:t xml:space="preserve">Systematic review and meta-analysis of single-incision versus conventional multiport </w:t>
      </w:r>
      <w:r w:rsidRPr="002D6713">
        <w:rPr>
          <w:rFonts w:ascii="Book Antiqua" w:hAnsi="Book Antiqua" w:cs="宋体"/>
          <w:sz w:val="24"/>
          <w:szCs w:val="24"/>
          <w:lang w:val="en-US"/>
        </w:rPr>
        <w:lastRenderedPageBreak/>
        <w:t>appendicectomy.</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100</w:t>
      </w:r>
      <w:r w:rsidRPr="002D6713">
        <w:rPr>
          <w:rFonts w:ascii="Book Antiqua" w:hAnsi="Book Antiqua" w:cs="宋体"/>
          <w:sz w:val="24"/>
          <w:szCs w:val="24"/>
          <w:lang w:val="en-US"/>
        </w:rPr>
        <w:t>: 1709-1718 [PMID: 24227355 DOI: 10.1002/bjs.9296]</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6 </w:t>
      </w:r>
      <w:r w:rsidRPr="002D6713">
        <w:rPr>
          <w:rFonts w:ascii="Book Antiqua" w:hAnsi="Book Antiqua" w:cs="宋体"/>
          <w:b/>
          <w:bCs/>
          <w:sz w:val="24"/>
          <w:szCs w:val="24"/>
          <w:lang w:val="en-US"/>
        </w:rPr>
        <w:t>Xu AM</w:t>
      </w:r>
      <w:r w:rsidRPr="002D6713">
        <w:rPr>
          <w:rFonts w:ascii="Book Antiqua" w:hAnsi="Book Antiqua" w:cs="宋体"/>
          <w:sz w:val="24"/>
          <w:szCs w:val="24"/>
          <w:lang w:val="en-US"/>
        </w:rPr>
        <w:t xml:space="preserve">, Huang L, Li TJ. Single-incision versus three-port laparoscopic appendectomy for acute appendicitis: systematic review and meta-analysis of randomized controlled trials.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29</w:t>
      </w:r>
      <w:r w:rsidRPr="002D6713">
        <w:rPr>
          <w:rFonts w:ascii="Book Antiqua" w:hAnsi="Book Antiqua" w:cs="宋体"/>
          <w:sz w:val="24"/>
          <w:szCs w:val="24"/>
          <w:lang w:val="en-US"/>
        </w:rPr>
        <w:t>: 822-843 [PMID: 25106718 DOI: 10.1007/s00464-014-3735-z]</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7 </w:t>
      </w:r>
      <w:r w:rsidRPr="002D6713">
        <w:rPr>
          <w:rFonts w:ascii="Book Antiqua" w:hAnsi="Book Antiqua" w:cs="宋体"/>
          <w:b/>
          <w:bCs/>
          <w:sz w:val="24"/>
          <w:szCs w:val="24"/>
          <w:lang w:val="en-US"/>
        </w:rPr>
        <w:t>Clerveus M</w:t>
      </w:r>
      <w:r w:rsidRPr="002D6713">
        <w:rPr>
          <w:rFonts w:ascii="Book Antiqua" w:hAnsi="Book Antiqua" w:cs="宋体"/>
          <w:sz w:val="24"/>
          <w:szCs w:val="24"/>
          <w:lang w:val="en-US"/>
        </w:rPr>
        <w:t xml:space="preserve">, Morandeira-Rivas A, Moreno-Sanz C, Herrero-Bogajo ML, Picazo-Yeste JS, Tadeo-Ruiz G. Systematic review and meta-analysis of randomized controlled trials comparing single incision versus conventional laparoscopic appendectomy. </w:t>
      </w:r>
      <w:r w:rsidRPr="002D6713">
        <w:rPr>
          <w:rFonts w:ascii="Book Antiqua" w:hAnsi="Book Antiqua" w:cs="宋体"/>
          <w:i/>
          <w:iCs/>
          <w:sz w:val="24"/>
          <w:szCs w:val="24"/>
          <w:lang w:val="en-US"/>
        </w:rPr>
        <w:t>World J Surg</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38</w:t>
      </w:r>
      <w:r w:rsidRPr="002D6713">
        <w:rPr>
          <w:rFonts w:ascii="Book Antiqua" w:hAnsi="Book Antiqua" w:cs="宋体"/>
          <w:sz w:val="24"/>
          <w:szCs w:val="24"/>
          <w:lang w:val="en-US"/>
        </w:rPr>
        <w:t>: 1937-1946 [PMID: 24682257 DOI: 10.1007/s00268-014-2535-x]</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8 </w:t>
      </w:r>
      <w:r w:rsidRPr="002D6713">
        <w:rPr>
          <w:rFonts w:ascii="Book Antiqua" w:hAnsi="Book Antiqua" w:cs="宋体"/>
          <w:b/>
          <w:bCs/>
          <w:sz w:val="24"/>
          <w:szCs w:val="24"/>
          <w:lang w:val="en-US"/>
        </w:rPr>
        <w:t>Qiu J</w:t>
      </w:r>
      <w:r w:rsidRPr="002D6713">
        <w:rPr>
          <w:rFonts w:ascii="Book Antiqua" w:hAnsi="Book Antiqua" w:cs="宋体"/>
          <w:sz w:val="24"/>
          <w:szCs w:val="24"/>
          <w:lang w:val="en-US"/>
        </w:rPr>
        <w:t xml:space="preserve">, Yuan H, Chen S, He Z, Wu H. Single-port laparoscopic appendectomy versus conventional laparoscopic appendectomy: evidence from randomized controlled trials and nonrandomized comparative studies. </w:t>
      </w:r>
      <w:r w:rsidRPr="002D6713">
        <w:rPr>
          <w:rFonts w:ascii="Book Antiqua" w:hAnsi="Book Antiqua" w:cs="宋体"/>
          <w:i/>
          <w:iCs/>
          <w:sz w:val="24"/>
          <w:szCs w:val="24"/>
          <w:lang w:val="en-US"/>
        </w:rPr>
        <w:t>Surg Laparosc Endosc Percutan Tech</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24</w:t>
      </w:r>
      <w:r w:rsidRPr="002D6713">
        <w:rPr>
          <w:rFonts w:ascii="Book Antiqua" w:hAnsi="Book Antiqua" w:cs="宋体"/>
          <w:sz w:val="24"/>
          <w:szCs w:val="24"/>
          <w:lang w:val="en-US"/>
        </w:rPr>
        <w:t>: 12-21 [PMID: 24487152 DOI: 10.1097/SLE.0b013e3182937da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9 </w:t>
      </w:r>
      <w:r w:rsidRPr="002D6713">
        <w:rPr>
          <w:rFonts w:ascii="Book Antiqua" w:hAnsi="Book Antiqua" w:cs="宋体"/>
          <w:b/>
          <w:bCs/>
          <w:sz w:val="24"/>
          <w:szCs w:val="24"/>
          <w:lang w:val="en-US"/>
        </w:rPr>
        <w:t>Keus F</w:t>
      </w:r>
      <w:r w:rsidRPr="002D6713">
        <w:rPr>
          <w:rFonts w:ascii="Book Antiqua" w:hAnsi="Book Antiqua" w:cs="宋体"/>
          <w:sz w:val="24"/>
          <w:szCs w:val="24"/>
          <w:lang w:val="en-US"/>
        </w:rPr>
        <w:t xml:space="preserve">, de Jong JA, Gooszen HG, van Laarhoven CJ. </w:t>
      </w:r>
      <w:proofErr w:type="gramStart"/>
      <w:r w:rsidRPr="002D6713">
        <w:rPr>
          <w:rFonts w:ascii="Book Antiqua" w:hAnsi="Book Antiqua" w:cs="宋体"/>
          <w:sz w:val="24"/>
          <w:szCs w:val="24"/>
          <w:lang w:val="en-US"/>
        </w:rPr>
        <w:t>Laparoscopic versus open cholecystectomy for patients with symptomatic cholecystolithiasis.</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Cochrane Database Syst Rev</w:t>
      </w:r>
      <w:r w:rsidRPr="002D6713">
        <w:rPr>
          <w:rFonts w:ascii="Book Antiqua" w:hAnsi="Book Antiqua" w:cs="宋体"/>
          <w:sz w:val="24"/>
          <w:szCs w:val="24"/>
          <w:lang w:val="en-US"/>
        </w:rPr>
        <w:t xml:space="preserve"> 2006; </w:t>
      </w:r>
      <w:r w:rsidRPr="002D6713">
        <w:rPr>
          <w:rFonts w:ascii="Book Antiqua" w:hAnsi="Book Antiqua" w:cs="宋体"/>
          <w:b/>
          <w:sz w:val="24"/>
          <w:szCs w:val="24"/>
          <w:lang w:val="en-US"/>
        </w:rPr>
        <w:t>(4)</w:t>
      </w:r>
      <w:r w:rsidRPr="002D6713">
        <w:rPr>
          <w:rFonts w:ascii="Book Antiqua" w:hAnsi="Book Antiqua" w:cs="宋体"/>
          <w:sz w:val="24"/>
          <w:szCs w:val="24"/>
          <w:lang w:val="en-US"/>
        </w:rPr>
        <w:t xml:space="preserve">: CD006231 [PMID: </w:t>
      </w:r>
      <w:bookmarkStart w:id="8" w:name="OLE_LINK33"/>
      <w:bookmarkStart w:id="9" w:name="OLE_LINK32"/>
      <w:r w:rsidRPr="002D6713">
        <w:rPr>
          <w:rFonts w:ascii="Book Antiqua" w:hAnsi="Book Antiqua" w:cs="宋体"/>
          <w:sz w:val="24"/>
          <w:szCs w:val="24"/>
          <w:lang w:val="en-US"/>
        </w:rPr>
        <w:t xml:space="preserve">17054285 </w:t>
      </w:r>
      <w:bookmarkEnd w:id="8"/>
      <w:bookmarkEnd w:id="9"/>
      <w:r w:rsidRPr="002D6713">
        <w:rPr>
          <w:rFonts w:ascii="Book Antiqua" w:hAnsi="Book Antiqua" w:cs="宋体"/>
          <w:sz w:val="24"/>
          <w:szCs w:val="24"/>
          <w:lang w:val="en-US"/>
        </w:rPr>
        <w:t>DOI: 10.1002/14651858.CD006231.]</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20 </w:t>
      </w:r>
      <w:r w:rsidRPr="002D6713">
        <w:rPr>
          <w:rFonts w:ascii="Book Antiqua" w:hAnsi="Book Antiqua" w:cs="宋体"/>
          <w:b/>
          <w:bCs/>
          <w:sz w:val="24"/>
          <w:szCs w:val="24"/>
          <w:lang w:val="en-US"/>
        </w:rPr>
        <w:t>Purkayastha S</w:t>
      </w:r>
      <w:r w:rsidRPr="002D6713">
        <w:rPr>
          <w:rFonts w:ascii="Book Antiqua" w:hAnsi="Book Antiqua" w:cs="宋体"/>
          <w:sz w:val="24"/>
          <w:szCs w:val="24"/>
          <w:lang w:val="en-US"/>
        </w:rPr>
        <w:t>, Tilney HS, Georgiou P, Athanasiou T, Tekkis PP, Darzi AW.</w:t>
      </w:r>
      <w:proofErr w:type="gramEnd"/>
      <w:r w:rsidRPr="002D6713">
        <w:rPr>
          <w:rFonts w:ascii="Book Antiqua" w:hAnsi="Book Antiqua" w:cs="宋体"/>
          <w:sz w:val="24"/>
          <w:szCs w:val="24"/>
          <w:lang w:val="en-US"/>
        </w:rPr>
        <w:t xml:space="preserve"> Laparoscopic cholecystectomy versus mini-laparotomy cholecystectomy: a meta-analysis of randomised control trials.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07; </w:t>
      </w:r>
      <w:r w:rsidRPr="002D6713">
        <w:rPr>
          <w:rFonts w:ascii="Book Antiqua" w:hAnsi="Book Antiqua" w:cs="宋体"/>
          <w:b/>
          <w:bCs/>
          <w:sz w:val="24"/>
          <w:szCs w:val="24"/>
          <w:lang w:val="en-US"/>
        </w:rPr>
        <w:t>21</w:t>
      </w:r>
      <w:r w:rsidRPr="002D6713">
        <w:rPr>
          <w:rFonts w:ascii="Book Antiqua" w:hAnsi="Book Antiqua" w:cs="宋体"/>
          <w:sz w:val="24"/>
          <w:szCs w:val="24"/>
          <w:lang w:val="en-US"/>
        </w:rPr>
        <w:t>: 1294-1300 [PMID: 17516122 DOI: 10.1007/s00464-007-9210-3]</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21 </w:t>
      </w:r>
      <w:r w:rsidRPr="002D6713">
        <w:rPr>
          <w:rFonts w:ascii="Book Antiqua" w:hAnsi="Book Antiqua" w:cs="宋体"/>
          <w:b/>
          <w:bCs/>
          <w:sz w:val="24"/>
          <w:szCs w:val="24"/>
          <w:lang w:val="en-US"/>
        </w:rPr>
        <w:t>Keus F</w:t>
      </w:r>
      <w:r w:rsidRPr="002D6713">
        <w:rPr>
          <w:rFonts w:ascii="Book Antiqua" w:hAnsi="Book Antiqua" w:cs="宋体"/>
          <w:sz w:val="24"/>
          <w:szCs w:val="24"/>
          <w:lang w:val="en-US"/>
        </w:rPr>
        <w:t xml:space="preserve">, Gooszen HG, van Laarhoven CJ. </w:t>
      </w:r>
      <w:proofErr w:type="gramStart"/>
      <w:r w:rsidRPr="002D6713">
        <w:rPr>
          <w:rFonts w:ascii="Book Antiqua" w:hAnsi="Book Antiqua" w:cs="宋体"/>
          <w:sz w:val="24"/>
          <w:szCs w:val="24"/>
          <w:lang w:val="en-US"/>
        </w:rPr>
        <w:t>Open, small-incision, or laparoscopic cholecystectomy for patients with symptomatic cholecystolithiasis.</w:t>
      </w:r>
      <w:proofErr w:type="gramEnd"/>
      <w:r w:rsidRPr="002D6713">
        <w:rPr>
          <w:rFonts w:ascii="Book Antiqua" w:hAnsi="Book Antiqua" w:cs="宋体"/>
          <w:sz w:val="24"/>
          <w:szCs w:val="24"/>
          <w:lang w:val="en-US"/>
        </w:rPr>
        <w:t xml:space="preserve"> An overview of Cochrane Hepato-Biliary Group reviews. </w:t>
      </w:r>
      <w:r w:rsidRPr="002D6713">
        <w:rPr>
          <w:rFonts w:ascii="Book Antiqua" w:hAnsi="Book Antiqua" w:cs="宋体"/>
          <w:i/>
          <w:iCs/>
          <w:sz w:val="24"/>
          <w:szCs w:val="24"/>
          <w:lang w:val="en-US"/>
        </w:rPr>
        <w:t>Cochrane Database Syst Rev</w:t>
      </w:r>
      <w:r w:rsidRPr="002D6713">
        <w:rPr>
          <w:rFonts w:ascii="Book Antiqua" w:hAnsi="Book Antiqua" w:cs="宋体"/>
          <w:sz w:val="24"/>
          <w:szCs w:val="24"/>
          <w:lang w:val="en-US"/>
        </w:rPr>
        <w:t xml:space="preserve"> 2010; </w:t>
      </w:r>
      <w:r w:rsidRPr="002D6713">
        <w:rPr>
          <w:rFonts w:ascii="Book Antiqua" w:hAnsi="Book Antiqua" w:cs="宋体"/>
          <w:b/>
          <w:sz w:val="24"/>
          <w:szCs w:val="24"/>
          <w:lang w:val="en-US"/>
        </w:rPr>
        <w:t>(1)</w:t>
      </w:r>
      <w:r w:rsidRPr="002D6713">
        <w:rPr>
          <w:rFonts w:ascii="Book Antiqua" w:hAnsi="Book Antiqua" w:cs="宋体"/>
          <w:sz w:val="24"/>
          <w:szCs w:val="24"/>
          <w:lang w:val="en-US"/>
        </w:rPr>
        <w:t xml:space="preserve">: CD008318 [PMID: </w:t>
      </w:r>
      <w:bookmarkStart w:id="10" w:name="OLE_LINK35"/>
      <w:bookmarkStart w:id="11" w:name="OLE_LINK34"/>
      <w:r w:rsidRPr="002D6713">
        <w:rPr>
          <w:rFonts w:ascii="Book Antiqua" w:hAnsi="Book Antiqua" w:cs="宋体"/>
          <w:sz w:val="24"/>
          <w:szCs w:val="24"/>
          <w:lang w:val="en-US"/>
        </w:rPr>
        <w:t xml:space="preserve">20091665 </w:t>
      </w:r>
      <w:bookmarkEnd w:id="10"/>
      <w:bookmarkEnd w:id="11"/>
      <w:r w:rsidRPr="002D6713">
        <w:rPr>
          <w:rFonts w:ascii="Book Antiqua" w:hAnsi="Book Antiqua" w:cs="宋体"/>
          <w:sz w:val="24"/>
          <w:szCs w:val="24"/>
          <w:lang w:val="en-US"/>
        </w:rPr>
        <w:t>DOI: 10.1002/14651858.CD008318]</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lastRenderedPageBreak/>
        <w:t xml:space="preserve">22 </w:t>
      </w:r>
      <w:r w:rsidRPr="002D6713">
        <w:rPr>
          <w:rFonts w:ascii="Book Antiqua" w:hAnsi="Book Antiqua" w:cs="宋体"/>
          <w:b/>
          <w:bCs/>
          <w:sz w:val="24"/>
          <w:szCs w:val="24"/>
          <w:lang w:val="en-US"/>
        </w:rPr>
        <w:t>Antoniou SA</w:t>
      </w:r>
      <w:r w:rsidRPr="002D6713">
        <w:rPr>
          <w:rFonts w:ascii="Book Antiqua" w:hAnsi="Book Antiqua" w:cs="宋体"/>
          <w:sz w:val="24"/>
          <w:szCs w:val="24"/>
          <w:lang w:val="en-US"/>
        </w:rPr>
        <w:t>, Antoniou GA, Koch OO, Pointner R, Granderath FA.</w:t>
      </w:r>
      <w:proofErr w:type="gramEnd"/>
      <w:r w:rsidRPr="002D6713">
        <w:rPr>
          <w:rFonts w:ascii="Book Antiqua" w:hAnsi="Book Antiqua" w:cs="宋体"/>
          <w:sz w:val="24"/>
          <w:szCs w:val="24"/>
          <w:lang w:val="en-US"/>
        </w:rPr>
        <w:t xml:space="preserve"> </w:t>
      </w:r>
      <w:proofErr w:type="gramStart"/>
      <w:r w:rsidRPr="002D6713">
        <w:rPr>
          <w:rFonts w:ascii="Book Antiqua" w:hAnsi="Book Antiqua" w:cs="宋体"/>
          <w:sz w:val="24"/>
          <w:szCs w:val="24"/>
          <w:lang w:val="en-US"/>
        </w:rPr>
        <w:t>Meta-analysis of laparoscopic vs open cholecystectomy in elderly patients.</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World J Gastroenterol</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20</w:t>
      </w:r>
      <w:r w:rsidRPr="002D6713">
        <w:rPr>
          <w:rFonts w:ascii="Book Antiqua" w:hAnsi="Book Antiqua" w:cs="宋体"/>
          <w:sz w:val="24"/>
          <w:szCs w:val="24"/>
          <w:lang w:val="en-US"/>
        </w:rPr>
        <w:t>: 17626-17634 [PMID: 25516678 DOI: 10.3748/wjg.v20.i46.17626]</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23 </w:t>
      </w:r>
      <w:r w:rsidRPr="002D6713">
        <w:rPr>
          <w:rFonts w:ascii="Book Antiqua" w:hAnsi="Book Antiqua" w:cs="宋体"/>
          <w:b/>
          <w:bCs/>
          <w:sz w:val="24"/>
          <w:szCs w:val="24"/>
          <w:lang w:val="en-US"/>
        </w:rPr>
        <w:t>Pisanu A</w:t>
      </w:r>
      <w:r w:rsidRPr="002D6713">
        <w:rPr>
          <w:rFonts w:ascii="Book Antiqua" w:hAnsi="Book Antiqua" w:cs="宋体"/>
          <w:sz w:val="24"/>
          <w:szCs w:val="24"/>
          <w:lang w:val="en-US"/>
        </w:rPr>
        <w:t xml:space="preserve">, Reccia I, Porceddu G, Uccheddu A. Meta-analysis of prospective randomized studies comparing single-incision laparoscopic cholecystectomy (SILC) and conventional multiport laparoscopic cholecystectomy (CMLC). </w:t>
      </w:r>
      <w:r w:rsidRPr="002D6713">
        <w:rPr>
          <w:rFonts w:ascii="Book Antiqua" w:hAnsi="Book Antiqua" w:cs="宋体"/>
          <w:i/>
          <w:iCs/>
          <w:sz w:val="24"/>
          <w:szCs w:val="24"/>
          <w:lang w:val="en-US"/>
        </w:rPr>
        <w:t>J Gastrointest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16</w:t>
      </w:r>
      <w:r w:rsidRPr="002D6713">
        <w:rPr>
          <w:rFonts w:ascii="Book Antiqua" w:hAnsi="Book Antiqua" w:cs="宋体"/>
          <w:sz w:val="24"/>
          <w:szCs w:val="24"/>
          <w:lang w:val="en-US"/>
        </w:rPr>
        <w:t>: 1790-1801 [PMID: 22767084 DOI: 10.1007/s11605-012-1956-9]</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24 </w:t>
      </w:r>
      <w:r w:rsidRPr="002D6713">
        <w:rPr>
          <w:rFonts w:ascii="Book Antiqua" w:hAnsi="Book Antiqua" w:cs="宋体"/>
          <w:b/>
          <w:bCs/>
          <w:sz w:val="24"/>
          <w:szCs w:val="24"/>
          <w:lang w:val="en-US"/>
        </w:rPr>
        <w:t>de Goede B</w:t>
      </w:r>
      <w:r w:rsidRPr="002D6713">
        <w:rPr>
          <w:rFonts w:ascii="Book Antiqua" w:hAnsi="Book Antiqua" w:cs="宋体"/>
          <w:sz w:val="24"/>
          <w:szCs w:val="24"/>
          <w:lang w:val="en-US"/>
        </w:rPr>
        <w:t xml:space="preserve">, Klitsie PJ, Hagen SM, van Kempen BJ, Spronk S, Metselaar HJ, Lange JF, Kazemier G. Meta-analysis of laparoscopic versus open cholecystectomy for patients with liver cirrhosis and symptomatic cholecystolithiasis.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100</w:t>
      </w:r>
      <w:r w:rsidRPr="002D6713">
        <w:rPr>
          <w:rFonts w:ascii="Book Antiqua" w:hAnsi="Book Antiqua" w:cs="宋体"/>
          <w:sz w:val="24"/>
          <w:szCs w:val="24"/>
          <w:lang w:val="en-US"/>
        </w:rPr>
        <w:t>: 209-216 [PMID: 23034741 DOI: 10.1002/bjs.8911]</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25 </w:t>
      </w:r>
      <w:r w:rsidRPr="002D6713">
        <w:rPr>
          <w:rFonts w:ascii="Book Antiqua" w:hAnsi="Book Antiqua" w:cs="宋体"/>
          <w:b/>
          <w:bCs/>
          <w:sz w:val="24"/>
          <w:szCs w:val="24"/>
          <w:lang w:val="en-US"/>
        </w:rPr>
        <w:t>Laurence JM</w:t>
      </w:r>
      <w:r w:rsidRPr="002D6713">
        <w:rPr>
          <w:rFonts w:ascii="Book Antiqua" w:hAnsi="Book Antiqua" w:cs="宋体"/>
          <w:sz w:val="24"/>
          <w:szCs w:val="24"/>
          <w:lang w:val="en-US"/>
        </w:rPr>
        <w:t>, Tran PD, Richardson AJ, Pleass HC, Lam VW.</w:t>
      </w:r>
      <w:proofErr w:type="gramEnd"/>
      <w:r w:rsidRPr="002D6713">
        <w:rPr>
          <w:rFonts w:ascii="Book Antiqua" w:hAnsi="Book Antiqua" w:cs="宋体"/>
          <w:sz w:val="24"/>
          <w:szCs w:val="24"/>
          <w:lang w:val="en-US"/>
        </w:rPr>
        <w:t xml:space="preserve"> Laparoscopic or open cholecystectomy in cirrhosis: a systematic review of outcomes and meta-analysis of randomized trials. </w:t>
      </w:r>
      <w:r w:rsidRPr="002D6713">
        <w:rPr>
          <w:rFonts w:ascii="Book Antiqua" w:hAnsi="Book Antiqua" w:cs="宋体"/>
          <w:i/>
          <w:iCs/>
          <w:sz w:val="24"/>
          <w:szCs w:val="24"/>
          <w:lang w:val="en-US"/>
        </w:rPr>
        <w:t xml:space="preserve">HPB </w:t>
      </w:r>
      <w:r w:rsidRPr="002D6713">
        <w:rPr>
          <w:rFonts w:ascii="Book Antiqua" w:hAnsi="Book Antiqua" w:cs="宋体"/>
          <w:iCs/>
          <w:sz w:val="24"/>
          <w:szCs w:val="24"/>
          <w:lang w:val="en-US"/>
        </w:rPr>
        <w:t>(Oxford)</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14</w:t>
      </w:r>
      <w:r w:rsidRPr="002D6713">
        <w:rPr>
          <w:rFonts w:ascii="Book Antiqua" w:hAnsi="Book Antiqua" w:cs="宋体"/>
          <w:sz w:val="24"/>
          <w:szCs w:val="24"/>
          <w:lang w:val="en-US"/>
        </w:rPr>
        <w:t>: 153-161 [PMID: 22321033 DOI: 10.1111/j.1477-2574.2011.00425.x]</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26 </w:t>
      </w:r>
      <w:r w:rsidRPr="002D6713">
        <w:rPr>
          <w:rFonts w:ascii="Book Antiqua" w:hAnsi="Book Antiqua" w:cs="宋体"/>
          <w:b/>
          <w:bCs/>
          <w:sz w:val="24"/>
          <w:szCs w:val="24"/>
          <w:lang w:val="en-US"/>
        </w:rPr>
        <w:t>Ford JA</w:t>
      </w:r>
      <w:r w:rsidRPr="002D6713">
        <w:rPr>
          <w:rFonts w:ascii="Book Antiqua" w:hAnsi="Book Antiqua" w:cs="宋体"/>
          <w:sz w:val="24"/>
          <w:szCs w:val="24"/>
          <w:lang w:val="en-US"/>
        </w:rPr>
        <w:t xml:space="preserve">, Soop M, Du J, Loveday BP, Rodgers M. Systematic review of intraoperative cholangiography in cholecystectomy.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99</w:t>
      </w:r>
      <w:r w:rsidRPr="002D6713">
        <w:rPr>
          <w:rFonts w:ascii="Book Antiqua" w:hAnsi="Book Antiqua" w:cs="宋体"/>
          <w:sz w:val="24"/>
          <w:szCs w:val="24"/>
          <w:lang w:val="en-US"/>
        </w:rPr>
        <w:t>: 160-167 [PMID: 22183717 DOI: 10.1002/bjs.7809]</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27 </w:t>
      </w:r>
      <w:r w:rsidRPr="002D6713">
        <w:rPr>
          <w:rFonts w:ascii="Book Antiqua" w:hAnsi="Book Antiqua" w:cs="宋体"/>
          <w:b/>
          <w:bCs/>
          <w:sz w:val="24"/>
          <w:szCs w:val="24"/>
          <w:lang w:val="en-US"/>
        </w:rPr>
        <w:t>Sajid MS</w:t>
      </w:r>
      <w:r w:rsidRPr="002D6713">
        <w:rPr>
          <w:rFonts w:ascii="Book Antiqua" w:hAnsi="Book Antiqua" w:cs="宋体"/>
          <w:sz w:val="24"/>
          <w:szCs w:val="24"/>
          <w:lang w:val="en-US"/>
        </w:rPr>
        <w:t>, Leaver C, Haider Z, Worthington T, Karanjia N, Singh KK.</w:t>
      </w:r>
      <w:proofErr w:type="gramEnd"/>
      <w:r w:rsidRPr="002D6713">
        <w:rPr>
          <w:rFonts w:ascii="Book Antiqua" w:hAnsi="Book Antiqua" w:cs="宋体"/>
          <w:sz w:val="24"/>
          <w:szCs w:val="24"/>
          <w:lang w:val="en-US"/>
        </w:rPr>
        <w:t xml:space="preserve"> Routine on-table cholangiography during cholecystectomy: a systematic review. </w:t>
      </w:r>
      <w:r w:rsidRPr="002D6713">
        <w:rPr>
          <w:rFonts w:ascii="Book Antiqua" w:hAnsi="Book Antiqua" w:cs="宋体"/>
          <w:i/>
          <w:iCs/>
          <w:sz w:val="24"/>
          <w:szCs w:val="24"/>
          <w:lang w:val="en-US"/>
        </w:rPr>
        <w:t>Ann R Coll Surg Engl</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94</w:t>
      </w:r>
      <w:r w:rsidRPr="002D6713">
        <w:rPr>
          <w:rFonts w:ascii="Book Antiqua" w:hAnsi="Book Antiqua" w:cs="宋体"/>
          <w:sz w:val="24"/>
          <w:szCs w:val="24"/>
          <w:lang w:val="en-US"/>
        </w:rPr>
        <w:t>: 375-380 [PMID: 22943325 DOI: 10.1308/003588412X13373405385331]</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28 </w:t>
      </w:r>
      <w:r w:rsidRPr="002D6713">
        <w:rPr>
          <w:rFonts w:ascii="Book Antiqua" w:hAnsi="Book Antiqua" w:cs="宋体"/>
          <w:b/>
          <w:bCs/>
          <w:sz w:val="24"/>
          <w:szCs w:val="24"/>
          <w:lang w:val="en-US"/>
        </w:rPr>
        <w:t>Gurusamy K</w:t>
      </w:r>
      <w:r w:rsidRPr="002D6713">
        <w:rPr>
          <w:rFonts w:ascii="Book Antiqua" w:hAnsi="Book Antiqua" w:cs="宋体"/>
          <w:sz w:val="24"/>
          <w:szCs w:val="24"/>
          <w:lang w:val="en-US"/>
        </w:rPr>
        <w:t xml:space="preserve">, Sahay SJ, Burroughs AK, Davidson BR. Systematic review and meta-analysis of intraoperative versus preoperative endoscopic sphincterotomy in patients with gallbladder and suspected common bile duct stones.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98</w:t>
      </w:r>
      <w:r w:rsidRPr="002D6713">
        <w:rPr>
          <w:rFonts w:ascii="Book Antiqua" w:hAnsi="Book Antiqua" w:cs="宋体"/>
          <w:sz w:val="24"/>
          <w:szCs w:val="24"/>
          <w:lang w:val="en-US"/>
        </w:rPr>
        <w:t>: 908-916 [PMID: 21472700 DOI: 10.1002/bjs.7460]</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lastRenderedPageBreak/>
        <w:t xml:space="preserve">29 </w:t>
      </w:r>
      <w:r w:rsidRPr="002D6713">
        <w:rPr>
          <w:rFonts w:ascii="Book Antiqua" w:hAnsi="Book Antiqua" w:cs="宋体"/>
          <w:b/>
          <w:bCs/>
          <w:sz w:val="24"/>
          <w:szCs w:val="24"/>
          <w:lang w:val="en-US"/>
        </w:rPr>
        <w:t>Sun S</w:t>
      </w:r>
      <w:r w:rsidRPr="002D6713">
        <w:rPr>
          <w:rFonts w:ascii="Book Antiqua" w:hAnsi="Book Antiqua" w:cs="宋体"/>
          <w:sz w:val="24"/>
          <w:szCs w:val="24"/>
          <w:lang w:val="en-US"/>
        </w:rPr>
        <w:t xml:space="preserve">, Yang K, Gao M, He X, Tian J, Ma B. Three-port versus four-port laparoscopic cholecystectomy: meta-analysis of randomized clinical trials. </w:t>
      </w:r>
      <w:r w:rsidRPr="002D6713">
        <w:rPr>
          <w:rFonts w:ascii="Book Antiqua" w:hAnsi="Book Antiqua" w:cs="宋体"/>
          <w:i/>
          <w:iCs/>
          <w:sz w:val="24"/>
          <w:szCs w:val="24"/>
          <w:lang w:val="en-US"/>
        </w:rPr>
        <w:t>World J Surg</w:t>
      </w:r>
      <w:r w:rsidRPr="002D6713">
        <w:rPr>
          <w:rFonts w:ascii="Book Antiqua" w:hAnsi="Book Antiqua" w:cs="宋体"/>
          <w:sz w:val="24"/>
          <w:szCs w:val="24"/>
          <w:lang w:val="en-US"/>
        </w:rPr>
        <w:t xml:space="preserve"> 2009; </w:t>
      </w:r>
      <w:r w:rsidRPr="002D6713">
        <w:rPr>
          <w:rFonts w:ascii="Book Antiqua" w:hAnsi="Book Antiqua" w:cs="宋体"/>
          <w:b/>
          <w:bCs/>
          <w:sz w:val="24"/>
          <w:szCs w:val="24"/>
          <w:lang w:val="en-US"/>
        </w:rPr>
        <w:t>33</w:t>
      </w:r>
      <w:r w:rsidRPr="002D6713">
        <w:rPr>
          <w:rFonts w:ascii="Book Antiqua" w:hAnsi="Book Antiqua" w:cs="宋体"/>
          <w:sz w:val="24"/>
          <w:szCs w:val="24"/>
          <w:lang w:val="en-US"/>
        </w:rPr>
        <w:t>: 1904-1908 [PMID: 19597878 DOI: 10.1007/s00268-009-0108-1]</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30 </w:t>
      </w:r>
      <w:r w:rsidRPr="002D6713">
        <w:rPr>
          <w:rFonts w:ascii="Book Antiqua" w:hAnsi="Book Antiqua" w:cs="宋体"/>
          <w:b/>
          <w:bCs/>
          <w:sz w:val="24"/>
          <w:szCs w:val="24"/>
          <w:lang w:val="en-US"/>
        </w:rPr>
        <w:t>Sajid MS</w:t>
      </w:r>
      <w:r w:rsidRPr="002D6713">
        <w:rPr>
          <w:rFonts w:ascii="Book Antiqua" w:hAnsi="Book Antiqua" w:cs="宋体"/>
          <w:sz w:val="24"/>
          <w:szCs w:val="24"/>
          <w:lang w:val="en-US"/>
        </w:rPr>
        <w:t xml:space="preserve">, Khan MA, Ray K, Cheek E, Baig MK. Needlescopic versus laparoscopic cholecystectomy: a meta-analysis. </w:t>
      </w:r>
      <w:r w:rsidRPr="002D6713">
        <w:rPr>
          <w:rFonts w:ascii="Book Antiqua" w:hAnsi="Book Antiqua" w:cs="宋体"/>
          <w:i/>
          <w:iCs/>
          <w:sz w:val="24"/>
          <w:szCs w:val="24"/>
          <w:lang w:val="en-US"/>
        </w:rPr>
        <w:t>ANZ J Surg</w:t>
      </w:r>
      <w:r w:rsidRPr="002D6713">
        <w:rPr>
          <w:rFonts w:ascii="Book Antiqua" w:hAnsi="Book Antiqua" w:cs="宋体"/>
          <w:sz w:val="24"/>
          <w:szCs w:val="24"/>
          <w:lang w:val="en-US"/>
        </w:rPr>
        <w:t xml:space="preserve"> 2009; </w:t>
      </w:r>
      <w:r w:rsidRPr="002D6713">
        <w:rPr>
          <w:rFonts w:ascii="Book Antiqua" w:hAnsi="Book Antiqua" w:cs="宋体"/>
          <w:b/>
          <w:bCs/>
          <w:sz w:val="24"/>
          <w:szCs w:val="24"/>
          <w:lang w:val="en-US"/>
        </w:rPr>
        <w:t>79</w:t>
      </w:r>
      <w:r w:rsidRPr="002D6713">
        <w:rPr>
          <w:rFonts w:ascii="Book Antiqua" w:hAnsi="Book Antiqua" w:cs="宋体"/>
          <w:sz w:val="24"/>
          <w:szCs w:val="24"/>
          <w:lang w:val="en-US"/>
        </w:rPr>
        <w:t>: 437-442 [PMID: 19566866 DOI: 10.1111/j.1445-2197.2009.04945.x]</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31 </w:t>
      </w:r>
      <w:r w:rsidRPr="002D6713">
        <w:rPr>
          <w:rFonts w:ascii="Book Antiqua" w:hAnsi="Book Antiqua" w:cs="宋体"/>
          <w:b/>
          <w:bCs/>
          <w:sz w:val="24"/>
          <w:szCs w:val="24"/>
          <w:lang w:val="en-US"/>
        </w:rPr>
        <w:t>Li L</w:t>
      </w:r>
      <w:r w:rsidRPr="002D6713">
        <w:rPr>
          <w:rFonts w:ascii="Book Antiqua" w:hAnsi="Book Antiqua" w:cs="宋体"/>
          <w:sz w:val="24"/>
          <w:szCs w:val="24"/>
          <w:lang w:val="en-US"/>
        </w:rPr>
        <w:t>, Tian J, Tian H, Sun R, Wang Q, Yang K.</w:t>
      </w:r>
      <w:proofErr w:type="gramEnd"/>
      <w:r w:rsidRPr="002D6713">
        <w:rPr>
          <w:rFonts w:ascii="Book Antiqua" w:hAnsi="Book Antiqua" w:cs="宋体"/>
          <w:sz w:val="24"/>
          <w:szCs w:val="24"/>
          <w:lang w:val="en-US"/>
        </w:rPr>
        <w:t xml:space="preserve"> The efficacy and safety of different kinds of laparoscopic cholecystectomy: a network </w:t>
      </w:r>
      <w:proofErr w:type="gramStart"/>
      <w:r w:rsidRPr="002D6713">
        <w:rPr>
          <w:rFonts w:ascii="Book Antiqua" w:hAnsi="Book Antiqua" w:cs="宋体"/>
          <w:sz w:val="24"/>
          <w:szCs w:val="24"/>
          <w:lang w:val="en-US"/>
        </w:rPr>
        <w:t>meta</w:t>
      </w:r>
      <w:proofErr w:type="gramEnd"/>
      <w:r w:rsidRPr="002D6713">
        <w:rPr>
          <w:rFonts w:ascii="Book Antiqua" w:hAnsi="Book Antiqua" w:cs="宋体"/>
          <w:sz w:val="24"/>
          <w:szCs w:val="24"/>
          <w:lang w:val="en-US"/>
        </w:rPr>
        <w:t xml:space="preserve"> analysis of 43 randomized controlled trials. </w:t>
      </w:r>
      <w:r w:rsidRPr="002D6713">
        <w:rPr>
          <w:rFonts w:ascii="Book Antiqua" w:hAnsi="Book Antiqua" w:cs="宋体"/>
          <w:i/>
          <w:iCs/>
          <w:sz w:val="24"/>
          <w:szCs w:val="24"/>
          <w:lang w:val="en-US"/>
        </w:rPr>
        <w:t>PLoS One</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9</w:t>
      </w:r>
      <w:r w:rsidRPr="002D6713">
        <w:rPr>
          <w:rFonts w:ascii="Book Antiqua" w:hAnsi="Book Antiqua" w:cs="宋体"/>
          <w:sz w:val="24"/>
          <w:szCs w:val="24"/>
          <w:lang w:val="en-US"/>
        </w:rPr>
        <w:t>: e90313 [PMID: 24587319 DOI: 10.1371/journal.pone.0090313]</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32 </w:t>
      </w:r>
      <w:r w:rsidRPr="002D6713">
        <w:rPr>
          <w:rFonts w:ascii="Book Antiqua" w:hAnsi="Book Antiqua" w:cs="宋体"/>
          <w:b/>
          <w:bCs/>
          <w:sz w:val="24"/>
          <w:szCs w:val="24"/>
          <w:lang w:val="en-US"/>
        </w:rPr>
        <w:t>Geng L</w:t>
      </w:r>
      <w:r w:rsidRPr="002D6713">
        <w:rPr>
          <w:rFonts w:ascii="Book Antiqua" w:hAnsi="Book Antiqua" w:cs="宋体"/>
          <w:sz w:val="24"/>
          <w:szCs w:val="24"/>
          <w:lang w:val="en-US"/>
        </w:rPr>
        <w:t xml:space="preserve">, Sun C, Bai J. Single incision versus conventional laparoscopic cholecystectomy outcomes: a meta-analysis of randomized controlled trials. </w:t>
      </w:r>
      <w:r w:rsidRPr="002D6713">
        <w:rPr>
          <w:rFonts w:ascii="Book Antiqua" w:hAnsi="Book Antiqua" w:cs="宋体"/>
          <w:i/>
          <w:iCs/>
          <w:sz w:val="24"/>
          <w:szCs w:val="24"/>
          <w:lang w:val="en-US"/>
        </w:rPr>
        <w:t>PLoS One</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8</w:t>
      </w:r>
      <w:r w:rsidRPr="002D6713">
        <w:rPr>
          <w:rFonts w:ascii="Book Antiqua" w:hAnsi="Book Antiqua" w:cs="宋体"/>
          <w:sz w:val="24"/>
          <w:szCs w:val="24"/>
          <w:lang w:val="en-US"/>
        </w:rPr>
        <w:t>: e76530 [PMID: 24098522 DOI: 10.1371/journal.pone.0076530]</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33 </w:t>
      </w:r>
      <w:r w:rsidRPr="002D6713">
        <w:rPr>
          <w:rFonts w:ascii="Book Antiqua" w:hAnsi="Book Antiqua" w:cs="宋体"/>
          <w:b/>
          <w:bCs/>
          <w:sz w:val="24"/>
          <w:szCs w:val="24"/>
          <w:lang w:val="en-US"/>
        </w:rPr>
        <w:t>Arezzo A</w:t>
      </w:r>
      <w:r w:rsidRPr="002D6713">
        <w:rPr>
          <w:rFonts w:ascii="Book Antiqua" w:hAnsi="Book Antiqua" w:cs="宋体"/>
          <w:sz w:val="24"/>
          <w:szCs w:val="24"/>
          <w:lang w:val="en-US"/>
        </w:rPr>
        <w:t xml:space="preserve">, Scozzari G, Famiglietti F, Passera R, Morino M. </w:t>
      </w:r>
      <w:proofErr w:type="gramStart"/>
      <w:r w:rsidRPr="002D6713">
        <w:rPr>
          <w:rFonts w:ascii="Book Antiqua" w:hAnsi="Book Antiqua" w:cs="宋体"/>
          <w:sz w:val="24"/>
          <w:szCs w:val="24"/>
          <w:lang w:val="en-US"/>
        </w:rPr>
        <w:t>Is</w:t>
      </w:r>
      <w:proofErr w:type="gramEnd"/>
      <w:r w:rsidRPr="002D6713">
        <w:rPr>
          <w:rFonts w:ascii="Book Antiqua" w:hAnsi="Book Antiqua" w:cs="宋体"/>
          <w:sz w:val="24"/>
          <w:szCs w:val="24"/>
          <w:lang w:val="en-US"/>
        </w:rPr>
        <w:t xml:space="preserve"> single-incision laparoscopic cholecystectomy safe? </w:t>
      </w:r>
      <w:proofErr w:type="gramStart"/>
      <w:r w:rsidRPr="002D6713">
        <w:rPr>
          <w:rFonts w:ascii="Book Antiqua" w:hAnsi="Book Antiqua" w:cs="宋体"/>
          <w:sz w:val="24"/>
          <w:szCs w:val="24"/>
          <w:lang w:val="en-US"/>
        </w:rPr>
        <w:t>Results of a systematic review and meta-analysis.</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27</w:t>
      </w:r>
      <w:r w:rsidRPr="002D6713">
        <w:rPr>
          <w:rFonts w:ascii="Book Antiqua" w:hAnsi="Book Antiqua" w:cs="宋体"/>
          <w:sz w:val="24"/>
          <w:szCs w:val="24"/>
          <w:lang w:val="en-US"/>
        </w:rPr>
        <w:t>: 2293-2304 [PMID: 23355161 DOI: 10.1007/s00464-012-2763-9]</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34 </w:t>
      </w:r>
      <w:r w:rsidRPr="002D6713">
        <w:rPr>
          <w:rFonts w:ascii="Book Antiqua" w:hAnsi="Book Antiqua" w:cs="宋体"/>
          <w:b/>
          <w:bCs/>
          <w:sz w:val="24"/>
          <w:szCs w:val="24"/>
          <w:lang w:val="en-US"/>
        </w:rPr>
        <w:t>Qiu J</w:t>
      </w:r>
      <w:r w:rsidRPr="002D6713">
        <w:rPr>
          <w:rFonts w:ascii="Book Antiqua" w:hAnsi="Book Antiqua" w:cs="宋体"/>
          <w:sz w:val="24"/>
          <w:szCs w:val="24"/>
          <w:lang w:val="en-US"/>
        </w:rPr>
        <w:t xml:space="preserve">, Yuan H, Chen S, He Z, Han P, Wu H. Single-port versus conventional multiport laparoscopic cholecystectomy: a meta-analysis of randomized controlled trials and nonrandomized studies. </w:t>
      </w:r>
      <w:r w:rsidRPr="002D6713">
        <w:rPr>
          <w:rFonts w:ascii="Book Antiqua" w:hAnsi="Book Antiqua" w:cs="宋体"/>
          <w:i/>
          <w:iCs/>
          <w:sz w:val="24"/>
          <w:szCs w:val="24"/>
          <w:lang w:val="en-US"/>
        </w:rPr>
        <w:t>J Laparoendosc Adv Surg Tech A</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23</w:t>
      </w:r>
      <w:r w:rsidRPr="002D6713">
        <w:rPr>
          <w:rFonts w:ascii="Book Antiqua" w:hAnsi="Book Antiqua" w:cs="宋体"/>
          <w:sz w:val="24"/>
          <w:szCs w:val="24"/>
          <w:lang w:val="en-US"/>
        </w:rPr>
        <w:t>: 815-831 [PMID: 24079960 DOI: 10.1089/lap.2013.0040]</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35 </w:t>
      </w:r>
      <w:r w:rsidRPr="002D6713">
        <w:rPr>
          <w:rFonts w:ascii="Book Antiqua" w:hAnsi="Book Antiqua" w:cs="宋体"/>
          <w:b/>
          <w:bCs/>
          <w:sz w:val="24"/>
          <w:szCs w:val="24"/>
          <w:lang w:val="en-US"/>
        </w:rPr>
        <w:t>Zehetner J</w:t>
      </w:r>
      <w:r w:rsidRPr="002D6713">
        <w:rPr>
          <w:rFonts w:ascii="Book Antiqua" w:hAnsi="Book Antiqua" w:cs="宋体"/>
          <w:sz w:val="24"/>
          <w:szCs w:val="24"/>
          <w:lang w:val="en-US"/>
        </w:rPr>
        <w:t xml:space="preserve">, Pelipad D, Darehzereshki A, Mason RJ, Lipham JC, Katkhouda N. Single-access laparoscopic cholecystectomy versus classic laparoscopic cholecystectomy: a systematic review and meta-analysis of randomized controlled trials. </w:t>
      </w:r>
      <w:r w:rsidRPr="002D6713">
        <w:rPr>
          <w:rFonts w:ascii="Book Antiqua" w:hAnsi="Book Antiqua" w:cs="宋体"/>
          <w:i/>
          <w:iCs/>
          <w:sz w:val="24"/>
          <w:szCs w:val="24"/>
          <w:lang w:val="en-US"/>
        </w:rPr>
        <w:t>Surg Laparosc Endosc Percutan Tech</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23</w:t>
      </w:r>
      <w:r w:rsidRPr="002D6713">
        <w:rPr>
          <w:rFonts w:ascii="Book Antiqua" w:hAnsi="Book Antiqua" w:cs="宋体"/>
          <w:sz w:val="24"/>
          <w:szCs w:val="24"/>
          <w:lang w:val="en-US"/>
        </w:rPr>
        <w:t>: 235-243 [PMID: 23751985 DOI: 10.1097/SLE.0b013e31828b8b4e]</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36 </w:t>
      </w:r>
      <w:r w:rsidRPr="002D6713">
        <w:rPr>
          <w:rFonts w:ascii="Book Antiqua" w:hAnsi="Book Antiqua" w:cs="宋体"/>
          <w:b/>
          <w:bCs/>
          <w:sz w:val="24"/>
          <w:szCs w:val="24"/>
          <w:lang w:val="en-US"/>
        </w:rPr>
        <w:t>Sajid MS</w:t>
      </w:r>
      <w:r w:rsidRPr="002D6713">
        <w:rPr>
          <w:rFonts w:ascii="Book Antiqua" w:hAnsi="Book Antiqua" w:cs="宋体"/>
          <w:sz w:val="24"/>
          <w:szCs w:val="24"/>
          <w:lang w:val="en-US"/>
        </w:rPr>
        <w:t xml:space="preserve">, Ladwa N, Kalra L, Hutson KK, Singh KK, Sayegh M. Single-incision laparoscopic cholecystectomy versus conventional </w:t>
      </w:r>
      <w:r w:rsidRPr="002D6713">
        <w:rPr>
          <w:rFonts w:ascii="Book Antiqua" w:hAnsi="Book Antiqua" w:cs="宋体"/>
          <w:sz w:val="24"/>
          <w:szCs w:val="24"/>
          <w:lang w:val="en-US"/>
        </w:rPr>
        <w:lastRenderedPageBreak/>
        <w:t xml:space="preserve">laparoscopic cholecystectomy: meta-analysis and systematic review of randomized controlled trials. </w:t>
      </w:r>
      <w:r w:rsidRPr="002D6713">
        <w:rPr>
          <w:rFonts w:ascii="Book Antiqua" w:hAnsi="Book Antiqua" w:cs="宋体"/>
          <w:i/>
          <w:iCs/>
          <w:sz w:val="24"/>
          <w:szCs w:val="24"/>
          <w:lang w:val="en-US"/>
        </w:rPr>
        <w:t>World J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36</w:t>
      </w:r>
      <w:r w:rsidRPr="002D6713">
        <w:rPr>
          <w:rFonts w:ascii="Book Antiqua" w:hAnsi="Book Antiqua" w:cs="宋体"/>
          <w:sz w:val="24"/>
          <w:szCs w:val="24"/>
          <w:lang w:val="en-US"/>
        </w:rPr>
        <w:t>: 2644-2653 [PMID: 22855214 DOI: 10.1007/s00268-012-1719-5]</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37 </w:t>
      </w:r>
      <w:r w:rsidRPr="002D6713">
        <w:rPr>
          <w:rFonts w:ascii="Book Antiqua" w:hAnsi="Book Antiqua" w:cs="宋体"/>
          <w:b/>
          <w:bCs/>
          <w:sz w:val="24"/>
          <w:szCs w:val="24"/>
          <w:lang w:val="en-US"/>
        </w:rPr>
        <w:t>Sodergren MH</w:t>
      </w:r>
      <w:r w:rsidRPr="002D6713">
        <w:rPr>
          <w:rFonts w:ascii="Book Antiqua" w:hAnsi="Book Antiqua" w:cs="宋体"/>
          <w:sz w:val="24"/>
          <w:szCs w:val="24"/>
          <w:lang w:val="en-US"/>
        </w:rPr>
        <w:t xml:space="preserve">, Markar S, Pucher PH, Badran IA, Jiao LR, Darzi A. Safety of transvaginal hybrid NOTES cholecystectomy: a systematic review and meta-analysis.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29</w:t>
      </w:r>
      <w:r w:rsidRPr="002D6713">
        <w:rPr>
          <w:rFonts w:ascii="Book Antiqua" w:hAnsi="Book Antiqua" w:cs="宋体"/>
          <w:sz w:val="24"/>
          <w:szCs w:val="24"/>
          <w:lang w:val="en-US"/>
        </w:rPr>
        <w:t>: 2077-2090 [PMID: 25424364 DOI: 10.1007/s00464-014-3915-x]</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38 </w:t>
      </w:r>
      <w:r w:rsidRPr="002D6713">
        <w:rPr>
          <w:rFonts w:ascii="Book Antiqua" w:hAnsi="Book Antiqua" w:cs="宋体"/>
          <w:b/>
          <w:bCs/>
          <w:sz w:val="24"/>
          <w:szCs w:val="24"/>
          <w:lang w:val="en-US"/>
        </w:rPr>
        <w:t>Herbella FA</w:t>
      </w:r>
      <w:r w:rsidRPr="002D6713">
        <w:rPr>
          <w:rFonts w:ascii="Book Antiqua" w:hAnsi="Book Antiqua" w:cs="宋体"/>
          <w:sz w:val="24"/>
          <w:szCs w:val="24"/>
          <w:lang w:val="en-US"/>
        </w:rPr>
        <w:t>, Patti MG. Minimally invasive esophagectomy.</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World J Gastroenterol</w:t>
      </w:r>
      <w:r w:rsidRPr="002D6713">
        <w:rPr>
          <w:rFonts w:ascii="Book Antiqua" w:hAnsi="Book Antiqua" w:cs="宋体"/>
          <w:sz w:val="24"/>
          <w:szCs w:val="24"/>
          <w:lang w:val="en-US"/>
        </w:rPr>
        <w:t xml:space="preserve"> 2010; </w:t>
      </w:r>
      <w:r w:rsidRPr="002D6713">
        <w:rPr>
          <w:rFonts w:ascii="Book Antiqua" w:hAnsi="Book Antiqua" w:cs="宋体"/>
          <w:b/>
          <w:bCs/>
          <w:sz w:val="24"/>
          <w:szCs w:val="24"/>
          <w:lang w:val="en-US"/>
        </w:rPr>
        <w:t>16</w:t>
      </w:r>
      <w:r w:rsidRPr="002D6713">
        <w:rPr>
          <w:rFonts w:ascii="Book Antiqua" w:hAnsi="Book Antiqua" w:cs="宋体"/>
          <w:sz w:val="24"/>
          <w:szCs w:val="24"/>
          <w:lang w:val="en-US"/>
        </w:rPr>
        <w:t>: 3811-3815 [PMID: 20698044 DOI: 10.1007/978-3-540-68866-2_14]</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39 </w:t>
      </w:r>
      <w:r w:rsidRPr="002D6713">
        <w:rPr>
          <w:rFonts w:ascii="Book Antiqua" w:hAnsi="Book Antiqua" w:cs="宋体"/>
          <w:b/>
          <w:bCs/>
          <w:sz w:val="24"/>
          <w:szCs w:val="24"/>
          <w:lang w:val="en-US"/>
        </w:rPr>
        <w:t>Butler N</w:t>
      </w:r>
      <w:r w:rsidRPr="002D6713">
        <w:rPr>
          <w:rFonts w:ascii="Book Antiqua" w:hAnsi="Book Antiqua" w:cs="宋体"/>
          <w:sz w:val="24"/>
          <w:szCs w:val="24"/>
          <w:lang w:val="en-US"/>
        </w:rPr>
        <w:t>, Collins S, Memon B, Memon MA.</w:t>
      </w:r>
      <w:proofErr w:type="gramEnd"/>
      <w:r w:rsidRPr="002D6713">
        <w:rPr>
          <w:rFonts w:ascii="Book Antiqua" w:hAnsi="Book Antiqua" w:cs="宋体"/>
          <w:sz w:val="24"/>
          <w:szCs w:val="24"/>
          <w:lang w:val="en-US"/>
        </w:rPr>
        <w:t xml:space="preserve"> Minimally invasive oesophagectomy: current status and future direction.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25</w:t>
      </w:r>
      <w:r w:rsidRPr="002D6713">
        <w:rPr>
          <w:rFonts w:ascii="Book Antiqua" w:hAnsi="Book Antiqua" w:cs="宋体"/>
          <w:sz w:val="24"/>
          <w:szCs w:val="24"/>
          <w:lang w:val="en-US"/>
        </w:rPr>
        <w:t>: 2071-2083 [PMID: 21298548 DOI: 10.1007/s00464-010-1511-2]</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40 </w:t>
      </w:r>
      <w:r w:rsidRPr="002D6713">
        <w:rPr>
          <w:rFonts w:ascii="Book Antiqua" w:hAnsi="Book Antiqua" w:cs="宋体"/>
          <w:b/>
          <w:bCs/>
          <w:sz w:val="24"/>
          <w:szCs w:val="24"/>
          <w:lang w:val="en-US"/>
        </w:rPr>
        <w:t>Watanabe M</w:t>
      </w:r>
      <w:r w:rsidRPr="002D6713">
        <w:rPr>
          <w:rFonts w:ascii="Book Antiqua" w:hAnsi="Book Antiqua" w:cs="宋体"/>
          <w:sz w:val="24"/>
          <w:szCs w:val="24"/>
          <w:lang w:val="en-US"/>
        </w:rPr>
        <w:t xml:space="preserve">, Baba Y, Nagai Y, Baba H. Minimally invasive esophagectomy for esophageal cancer: an updated review. </w:t>
      </w:r>
      <w:r w:rsidRPr="002D6713">
        <w:rPr>
          <w:rFonts w:ascii="Book Antiqua" w:hAnsi="Book Antiqua" w:cs="宋体"/>
          <w:i/>
          <w:iCs/>
          <w:sz w:val="24"/>
          <w:szCs w:val="24"/>
          <w:lang w:val="en-US"/>
        </w:rPr>
        <w:t>Surg Today</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43</w:t>
      </w:r>
      <w:r w:rsidRPr="002D6713">
        <w:rPr>
          <w:rFonts w:ascii="Book Antiqua" w:hAnsi="Book Antiqua" w:cs="宋体"/>
          <w:sz w:val="24"/>
          <w:szCs w:val="24"/>
          <w:lang w:val="en-US"/>
        </w:rPr>
        <w:t>: 237-244 [PMID: 22926551 DOI: 10.1007/s00595-012-0300-z]</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41 </w:t>
      </w:r>
      <w:r w:rsidRPr="002D6713">
        <w:rPr>
          <w:rFonts w:ascii="Book Antiqua" w:hAnsi="Book Antiqua" w:cs="宋体"/>
          <w:b/>
          <w:bCs/>
          <w:sz w:val="24"/>
          <w:szCs w:val="24"/>
          <w:lang w:val="en-US"/>
        </w:rPr>
        <w:t>Hanna GB</w:t>
      </w:r>
      <w:r w:rsidRPr="002D6713">
        <w:rPr>
          <w:rFonts w:ascii="Book Antiqua" w:hAnsi="Book Antiqua" w:cs="宋体"/>
          <w:sz w:val="24"/>
          <w:szCs w:val="24"/>
          <w:lang w:val="en-US"/>
        </w:rPr>
        <w:t xml:space="preserve">, Arya S, Markar SR. Variation in the standard of minimally invasive esophagectomy for cancer--systematic review. </w:t>
      </w:r>
      <w:r w:rsidRPr="002D6713">
        <w:rPr>
          <w:rFonts w:ascii="Book Antiqua" w:hAnsi="Book Antiqua" w:cs="宋体"/>
          <w:i/>
          <w:iCs/>
          <w:sz w:val="24"/>
          <w:szCs w:val="24"/>
          <w:lang w:val="en-US"/>
        </w:rPr>
        <w:t>Semin Thorac Cardiovasc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24</w:t>
      </w:r>
      <w:r w:rsidRPr="002D6713">
        <w:rPr>
          <w:rFonts w:ascii="Book Antiqua" w:hAnsi="Book Antiqua" w:cs="宋体"/>
          <w:sz w:val="24"/>
          <w:szCs w:val="24"/>
          <w:lang w:val="en-US"/>
        </w:rPr>
        <w:t>: 176-187 [PMID: 23200072 DOI: 10.1053/j.semtcvs.2012.10.004]</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42 </w:t>
      </w:r>
      <w:r w:rsidRPr="002D6713">
        <w:rPr>
          <w:rFonts w:ascii="Book Antiqua" w:hAnsi="Book Antiqua" w:cs="宋体"/>
          <w:b/>
          <w:bCs/>
          <w:sz w:val="24"/>
          <w:szCs w:val="24"/>
          <w:lang w:val="en-US"/>
        </w:rPr>
        <w:t>Safranek PM</w:t>
      </w:r>
      <w:r w:rsidRPr="002D6713">
        <w:rPr>
          <w:rFonts w:ascii="Book Antiqua" w:hAnsi="Book Antiqua" w:cs="宋体"/>
          <w:sz w:val="24"/>
          <w:szCs w:val="24"/>
          <w:lang w:val="en-US"/>
        </w:rPr>
        <w:t>, Cubitt J, Booth MI, Dehn TC.</w:t>
      </w:r>
      <w:proofErr w:type="gramEnd"/>
      <w:r w:rsidRPr="002D6713">
        <w:rPr>
          <w:rFonts w:ascii="Book Antiqua" w:hAnsi="Book Antiqua" w:cs="宋体"/>
          <w:sz w:val="24"/>
          <w:szCs w:val="24"/>
          <w:lang w:val="en-US"/>
        </w:rPr>
        <w:t xml:space="preserve"> Review of open and minimal access approaches to oesophagectomy for cancer.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10; </w:t>
      </w:r>
      <w:r w:rsidRPr="002D6713">
        <w:rPr>
          <w:rFonts w:ascii="Book Antiqua" w:hAnsi="Book Antiqua" w:cs="宋体"/>
          <w:b/>
          <w:bCs/>
          <w:sz w:val="24"/>
          <w:szCs w:val="24"/>
          <w:lang w:val="en-US"/>
        </w:rPr>
        <w:t>97</w:t>
      </w:r>
      <w:r w:rsidRPr="002D6713">
        <w:rPr>
          <w:rFonts w:ascii="Book Antiqua" w:hAnsi="Book Antiqua" w:cs="宋体"/>
          <w:sz w:val="24"/>
          <w:szCs w:val="24"/>
          <w:lang w:val="en-US"/>
        </w:rPr>
        <w:t>: 1845-1853 [PMID: 20922782 DOI: 10.1002/bjs.7231]</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43 </w:t>
      </w:r>
      <w:r w:rsidRPr="002D6713">
        <w:rPr>
          <w:rFonts w:ascii="Book Antiqua" w:hAnsi="Book Antiqua" w:cs="宋体"/>
          <w:b/>
          <w:bCs/>
          <w:sz w:val="24"/>
          <w:szCs w:val="24"/>
          <w:lang w:val="en-US"/>
        </w:rPr>
        <w:t>Dantoc MM</w:t>
      </w:r>
      <w:r w:rsidRPr="002D6713">
        <w:rPr>
          <w:rFonts w:ascii="Book Antiqua" w:hAnsi="Book Antiqua" w:cs="宋体"/>
          <w:sz w:val="24"/>
          <w:szCs w:val="24"/>
          <w:lang w:val="en-US"/>
        </w:rPr>
        <w:t xml:space="preserve">, Cox MR, Eslick GD. </w:t>
      </w:r>
      <w:proofErr w:type="gramStart"/>
      <w:r w:rsidRPr="002D6713">
        <w:rPr>
          <w:rFonts w:ascii="Book Antiqua" w:hAnsi="Book Antiqua" w:cs="宋体"/>
          <w:sz w:val="24"/>
          <w:szCs w:val="24"/>
          <w:lang w:val="en-US"/>
        </w:rPr>
        <w:t>Does</w:t>
      </w:r>
      <w:proofErr w:type="gramEnd"/>
      <w:r w:rsidRPr="002D6713">
        <w:rPr>
          <w:rFonts w:ascii="Book Antiqua" w:hAnsi="Book Antiqua" w:cs="宋体"/>
          <w:sz w:val="24"/>
          <w:szCs w:val="24"/>
          <w:lang w:val="en-US"/>
        </w:rPr>
        <w:t xml:space="preserve"> minimally invasive esophagectomy (MIE) provide for comparable oncologic outcomes to open techniques? </w:t>
      </w:r>
      <w:proofErr w:type="gramStart"/>
      <w:r w:rsidRPr="002D6713">
        <w:rPr>
          <w:rFonts w:ascii="Book Antiqua" w:hAnsi="Book Antiqua" w:cs="宋体"/>
          <w:sz w:val="24"/>
          <w:szCs w:val="24"/>
          <w:lang w:val="en-US"/>
        </w:rPr>
        <w:t>A systematic review.</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J Gastrointest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16</w:t>
      </w:r>
      <w:r w:rsidRPr="002D6713">
        <w:rPr>
          <w:rFonts w:ascii="Book Antiqua" w:hAnsi="Book Antiqua" w:cs="宋体"/>
          <w:sz w:val="24"/>
          <w:szCs w:val="24"/>
          <w:lang w:val="en-US"/>
        </w:rPr>
        <w:t>: 486-494 [PMID: 22183862 DOI: 10.1007/s11605-011-1792-3]</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44 </w:t>
      </w:r>
      <w:r w:rsidRPr="002D6713">
        <w:rPr>
          <w:rFonts w:ascii="Book Antiqua" w:hAnsi="Book Antiqua" w:cs="宋体"/>
          <w:b/>
          <w:bCs/>
          <w:sz w:val="24"/>
          <w:szCs w:val="24"/>
          <w:lang w:val="en-US"/>
        </w:rPr>
        <w:t>Cash JC</w:t>
      </w:r>
      <w:r w:rsidRPr="002D6713">
        <w:rPr>
          <w:rFonts w:ascii="Book Antiqua" w:hAnsi="Book Antiqua" w:cs="宋体"/>
          <w:sz w:val="24"/>
          <w:szCs w:val="24"/>
          <w:lang w:val="en-US"/>
        </w:rPr>
        <w:t xml:space="preserve">, Zehetner J, Hedayati B, Bildzukewicz NA, Katkhouda N, Mason RJ, Lipham JC. </w:t>
      </w:r>
      <w:proofErr w:type="gramStart"/>
      <w:r w:rsidRPr="002D6713">
        <w:rPr>
          <w:rFonts w:ascii="Book Antiqua" w:hAnsi="Book Antiqua" w:cs="宋体"/>
          <w:sz w:val="24"/>
          <w:szCs w:val="24"/>
          <w:lang w:val="en-US"/>
        </w:rPr>
        <w:t xml:space="preserve">Outcomes following laparoscopic transhiatal esophagectomy </w:t>
      </w:r>
      <w:r w:rsidRPr="002D6713">
        <w:rPr>
          <w:rFonts w:ascii="Book Antiqua" w:hAnsi="Book Antiqua" w:cs="宋体"/>
          <w:sz w:val="24"/>
          <w:szCs w:val="24"/>
          <w:lang w:val="en-US"/>
        </w:rPr>
        <w:lastRenderedPageBreak/>
        <w:t>for esophageal cancer.</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28</w:t>
      </w:r>
      <w:r w:rsidRPr="002D6713">
        <w:rPr>
          <w:rFonts w:ascii="Book Antiqua" w:hAnsi="Book Antiqua" w:cs="宋体"/>
          <w:sz w:val="24"/>
          <w:szCs w:val="24"/>
          <w:lang w:val="en-US"/>
        </w:rPr>
        <w:t>: 492-499 [PMID: 24100862 DOI: 10.1007/s00464-013-3230-y]</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45 </w:t>
      </w:r>
      <w:r w:rsidRPr="002D6713">
        <w:rPr>
          <w:rFonts w:ascii="Book Antiqua" w:hAnsi="Book Antiqua" w:cs="宋体"/>
          <w:b/>
          <w:bCs/>
          <w:sz w:val="24"/>
          <w:szCs w:val="24"/>
          <w:lang w:val="en-US"/>
        </w:rPr>
        <w:t>Dantoc M</w:t>
      </w:r>
      <w:r w:rsidRPr="002D6713">
        <w:rPr>
          <w:rFonts w:ascii="Book Antiqua" w:hAnsi="Book Antiqua" w:cs="宋体"/>
          <w:sz w:val="24"/>
          <w:szCs w:val="24"/>
          <w:lang w:val="en-US"/>
        </w:rPr>
        <w:t xml:space="preserve">, Cox MR, Eslick GD. Evidence to support the use of minimally invasive esophagectomy for esophageal cancer: a meta-analysis. </w:t>
      </w:r>
      <w:r w:rsidRPr="002D6713">
        <w:rPr>
          <w:rFonts w:ascii="Book Antiqua" w:hAnsi="Book Antiqua" w:cs="宋体"/>
          <w:i/>
          <w:iCs/>
          <w:sz w:val="24"/>
          <w:szCs w:val="24"/>
          <w:lang w:val="en-US"/>
        </w:rPr>
        <w:t>Arch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147</w:t>
      </w:r>
      <w:r w:rsidRPr="002D6713">
        <w:rPr>
          <w:rFonts w:ascii="Book Antiqua" w:hAnsi="Book Antiqua" w:cs="宋体"/>
          <w:sz w:val="24"/>
          <w:szCs w:val="24"/>
          <w:lang w:val="en-US"/>
        </w:rPr>
        <w:t>: 768-776 [PMID: 22911078 DOI: 10.1001/archsurg.2012.1326]</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46 </w:t>
      </w:r>
      <w:r w:rsidRPr="002D6713">
        <w:rPr>
          <w:rFonts w:ascii="Book Antiqua" w:hAnsi="Book Antiqua" w:cs="宋体"/>
          <w:b/>
          <w:bCs/>
          <w:sz w:val="24"/>
          <w:szCs w:val="24"/>
          <w:lang w:val="en-US"/>
        </w:rPr>
        <w:t>Zhang J</w:t>
      </w:r>
      <w:r w:rsidRPr="002D6713">
        <w:rPr>
          <w:rFonts w:ascii="Book Antiqua" w:hAnsi="Book Antiqua" w:cs="宋体"/>
          <w:sz w:val="24"/>
          <w:szCs w:val="24"/>
          <w:lang w:val="en-US"/>
        </w:rPr>
        <w:t xml:space="preserve">, Wang R, Liu S, Luketich JD, Chen S, Chen H, Schuchert MJ. </w:t>
      </w:r>
      <w:proofErr w:type="gramStart"/>
      <w:r w:rsidRPr="002D6713">
        <w:rPr>
          <w:rFonts w:ascii="Book Antiqua" w:hAnsi="Book Antiqua" w:cs="宋体"/>
          <w:sz w:val="24"/>
          <w:szCs w:val="24"/>
          <w:lang w:val="en-US"/>
        </w:rPr>
        <w:t>Refinement of minimally invasive esophagectomy techniques after 15 years of experience.</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J Gastrointest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16</w:t>
      </w:r>
      <w:r w:rsidRPr="002D6713">
        <w:rPr>
          <w:rFonts w:ascii="Book Antiqua" w:hAnsi="Book Antiqua" w:cs="宋体"/>
          <w:sz w:val="24"/>
          <w:szCs w:val="24"/>
          <w:lang w:val="en-US"/>
        </w:rPr>
        <w:t>: 1768-1774 [PMID: 22777054 DOI: 10.1007/s11605-012-1950-2]</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47 </w:t>
      </w:r>
      <w:r w:rsidRPr="002D6713">
        <w:rPr>
          <w:rFonts w:ascii="Book Antiqua" w:hAnsi="Book Antiqua" w:cs="宋体"/>
          <w:b/>
          <w:bCs/>
          <w:sz w:val="24"/>
          <w:szCs w:val="24"/>
          <w:lang w:val="en-US"/>
        </w:rPr>
        <w:t>Luketich JD</w:t>
      </w:r>
      <w:r w:rsidRPr="002D6713">
        <w:rPr>
          <w:rFonts w:ascii="Book Antiqua" w:hAnsi="Book Antiqua" w:cs="宋体"/>
          <w:sz w:val="24"/>
          <w:szCs w:val="24"/>
          <w:lang w:val="en-US"/>
        </w:rPr>
        <w:t xml:space="preserve">, Pennathur A, Awais O, Levy RM, Keeley S, Shende M, Christie NA, Weksler B, Landreneau RJ, Abbas G, Schuchert MJ, Nason KS. Outcomes after minimally invasive esophagectomy: review of over 1000 patients. </w:t>
      </w:r>
      <w:r w:rsidRPr="002D6713">
        <w:rPr>
          <w:rFonts w:ascii="Book Antiqua" w:hAnsi="Book Antiqua" w:cs="宋体"/>
          <w:i/>
          <w:iCs/>
          <w:sz w:val="24"/>
          <w:szCs w:val="24"/>
          <w:lang w:val="en-US"/>
        </w:rPr>
        <w:t>Ann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256</w:t>
      </w:r>
      <w:r w:rsidRPr="002D6713">
        <w:rPr>
          <w:rFonts w:ascii="Book Antiqua" w:hAnsi="Book Antiqua" w:cs="宋体"/>
          <w:sz w:val="24"/>
          <w:szCs w:val="24"/>
          <w:lang w:val="en-US"/>
        </w:rPr>
        <w:t>: 95-103 [PMID: 22668811 DOI: 10.1097/SLA.0b013e3182590603]</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48 </w:t>
      </w:r>
      <w:r w:rsidRPr="002D6713">
        <w:rPr>
          <w:rFonts w:ascii="Book Antiqua" w:hAnsi="Book Antiqua" w:cs="宋体"/>
          <w:b/>
          <w:bCs/>
          <w:sz w:val="24"/>
          <w:szCs w:val="24"/>
          <w:lang w:val="en-US"/>
        </w:rPr>
        <w:t>Burdall OC</w:t>
      </w:r>
      <w:r w:rsidRPr="002D6713">
        <w:rPr>
          <w:rFonts w:ascii="Book Antiqua" w:hAnsi="Book Antiqua" w:cs="宋体"/>
          <w:sz w:val="24"/>
          <w:szCs w:val="24"/>
          <w:lang w:val="en-US"/>
        </w:rPr>
        <w:t xml:space="preserve">, Boddy AP, Fullick J, Blazeby J, Krysztopik R, Streets C, Hollowood A, Barham CP, Titcomb D. </w:t>
      </w:r>
      <w:proofErr w:type="gramStart"/>
      <w:r w:rsidRPr="002D6713">
        <w:rPr>
          <w:rFonts w:ascii="Book Antiqua" w:hAnsi="Book Antiqua" w:cs="宋体"/>
          <w:sz w:val="24"/>
          <w:szCs w:val="24"/>
          <w:lang w:val="en-US"/>
        </w:rPr>
        <w:t>A comparative study of survival after minimally invasive and open oesophagectomy.</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29</w:t>
      </w:r>
      <w:r w:rsidRPr="002D6713">
        <w:rPr>
          <w:rFonts w:ascii="Book Antiqua" w:hAnsi="Book Antiqua" w:cs="宋体"/>
          <w:sz w:val="24"/>
          <w:szCs w:val="24"/>
          <w:lang w:val="en-US"/>
        </w:rPr>
        <w:t>: 431-437 [PMID: 25125095 DOI: 10.1007/s00464-014-3694-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49 </w:t>
      </w:r>
      <w:r w:rsidRPr="002D6713">
        <w:rPr>
          <w:rFonts w:ascii="Book Antiqua" w:hAnsi="Book Antiqua" w:cs="宋体"/>
          <w:b/>
          <w:bCs/>
          <w:sz w:val="24"/>
          <w:szCs w:val="24"/>
          <w:lang w:val="en-US"/>
        </w:rPr>
        <w:t>Peters MJ</w:t>
      </w:r>
      <w:r w:rsidRPr="002D6713">
        <w:rPr>
          <w:rFonts w:ascii="Book Antiqua" w:hAnsi="Book Antiqua" w:cs="宋体"/>
          <w:sz w:val="24"/>
          <w:szCs w:val="24"/>
          <w:lang w:val="en-US"/>
        </w:rPr>
        <w:t xml:space="preserve">, Mukhtar A, Yunus RM, Khan S, Pappalardo J, Memon B, Memon MA. Meta-analysis of randomized clinical trials comparing open and laparoscopic anti-reflux surgery. </w:t>
      </w:r>
      <w:r w:rsidRPr="002D6713">
        <w:rPr>
          <w:rFonts w:ascii="Book Antiqua" w:hAnsi="Book Antiqua" w:cs="宋体"/>
          <w:i/>
          <w:iCs/>
          <w:sz w:val="24"/>
          <w:szCs w:val="24"/>
          <w:lang w:val="en-US"/>
        </w:rPr>
        <w:t>Am J Gastroenterol</w:t>
      </w:r>
      <w:r w:rsidRPr="002D6713">
        <w:rPr>
          <w:rFonts w:ascii="Book Antiqua" w:hAnsi="Book Antiqua" w:cs="宋体"/>
          <w:sz w:val="24"/>
          <w:szCs w:val="24"/>
          <w:lang w:val="en-US"/>
        </w:rPr>
        <w:t xml:space="preserve"> 2009; </w:t>
      </w:r>
      <w:r w:rsidRPr="002D6713">
        <w:rPr>
          <w:rFonts w:ascii="Book Antiqua" w:hAnsi="Book Antiqua" w:cs="宋体"/>
          <w:b/>
          <w:bCs/>
          <w:sz w:val="24"/>
          <w:szCs w:val="24"/>
          <w:lang w:val="en-US"/>
        </w:rPr>
        <w:t>104</w:t>
      </w:r>
      <w:r w:rsidRPr="002D6713">
        <w:rPr>
          <w:rFonts w:ascii="Book Antiqua" w:hAnsi="Book Antiqua" w:cs="宋体"/>
          <w:sz w:val="24"/>
          <w:szCs w:val="24"/>
          <w:lang w:val="en-US"/>
        </w:rPr>
        <w:t>: 1548-1561; quiz 1547, 1562 [PMID: 19491872 DOI: 10.1038/ajg.2009.176</w:t>
      </w:r>
      <w:proofErr w:type="gramStart"/>
      <w:r w:rsidRPr="002D6713">
        <w:rPr>
          <w:rFonts w:ascii="Book Antiqua" w:hAnsi="Book Antiqua" w:cs="宋体"/>
          <w:sz w:val="24"/>
          <w:szCs w:val="24"/>
          <w:lang w:val="en-US"/>
        </w:rPr>
        <w:t>]</w:t>
      </w:r>
      <w:proofErr w:type="gramEnd"/>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50 </w:t>
      </w:r>
      <w:r w:rsidRPr="002D6713">
        <w:rPr>
          <w:rFonts w:ascii="Book Antiqua" w:hAnsi="Book Antiqua" w:cs="宋体"/>
          <w:b/>
          <w:bCs/>
          <w:sz w:val="24"/>
          <w:szCs w:val="24"/>
          <w:lang w:val="en-US"/>
        </w:rPr>
        <w:t>Memon MA</w:t>
      </w:r>
      <w:r w:rsidRPr="002D6713">
        <w:rPr>
          <w:rFonts w:ascii="Book Antiqua" w:hAnsi="Book Antiqua" w:cs="宋体"/>
          <w:sz w:val="24"/>
          <w:szCs w:val="24"/>
          <w:lang w:val="en-US"/>
        </w:rPr>
        <w:t xml:space="preserve">, Subramanya MS, Hossain MB, Yunus RM, Khan S, Memon B. Laparoscopic anterior versus posterior fundoplication for gastro-esophageal reflux disease: a meta-analysis and systematic review. </w:t>
      </w:r>
      <w:r w:rsidRPr="002D6713">
        <w:rPr>
          <w:rFonts w:ascii="Book Antiqua" w:hAnsi="Book Antiqua" w:cs="宋体"/>
          <w:i/>
          <w:iCs/>
          <w:sz w:val="24"/>
          <w:szCs w:val="24"/>
          <w:lang w:val="en-US"/>
        </w:rPr>
        <w:t>World J Surg</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39</w:t>
      </w:r>
      <w:r w:rsidRPr="002D6713">
        <w:rPr>
          <w:rFonts w:ascii="Book Antiqua" w:hAnsi="Book Antiqua" w:cs="宋体"/>
          <w:sz w:val="24"/>
          <w:szCs w:val="24"/>
          <w:lang w:val="en-US"/>
        </w:rPr>
        <w:t>: 981-996 [PMID: 25446479 DOI: 10.1007/s00268-014-2889-0]</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51 </w:t>
      </w:r>
      <w:r w:rsidRPr="002D6713">
        <w:rPr>
          <w:rFonts w:ascii="Book Antiqua" w:hAnsi="Book Antiqua" w:cs="宋体"/>
          <w:b/>
          <w:bCs/>
          <w:sz w:val="24"/>
          <w:szCs w:val="24"/>
          <w:lang w:val="en-US"/>
        </w:rPr>
        <w:t>Rickenbacher N</w:t>
      </w:r>
      <w:r w:rsidRPr="002D6713">
        <w:rPr>
          <w:rFonts w:ascii="Book Antiqua" w:hAnsi="Book Antiqua" w:cs="宋体"/>
          <w:sz w:val="24"/>
          <w:szCs w:val="24"/>
          <w:lang w:val="en-US"/>
        </w:rPr>
        <w:t xml:space="preserve">, Kötter T, Kochen MM, Scherer M, Blozik E. Fundoplication versus medical management of gastroesophageal reflux disease: systematic review and meta-analysis.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28</w:t>
      </w:r>
      <w:r w:rsidRPr="002D6713">
        <w:rPr>
          <w:rFonts w:ascii="Book Antiqua" w:hAnsi="Book Antiqua" w:cs="宋体"/>
          <w:sz w:val="24"/>
          <w:szCs w:val="24"/>
          <w:lang w:val="en-US"/>
        </w:rPr>
        <w:t>: 143-155 [PMID: 24018760 DOI: 10.1007/s00464-013-3140-z]</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lastRenderedPageBreak/>
        <w:t xml:space="preserve">52 </w:t>
      </w:r>
      <w:r w:rsidRPr="002D6713">
        <w:rPr>
          <w:rFonts w:ascii="Book Antiqua" w:hAnsi="Book Antiqua" w:cs="宋体"/>
          <w:b/>
          <w:bCs/>
          <w:sz w:val="24"/>
          <w:szCs w:val="24"/>
          <w:lang w:val="en-US"/>
        </w:rPr>
        <w:t>Khatri K</w:t>
      </w:r>
      <w:r w:rsidRPr="002D6713">
        <w:rPr>
          <w:rFonts w:ascii="Book Antiqua" w:hAnsi="Book Antiqua" w:cs="宋体"/>
          <w:sz w:val="24"/>
          <w:szCs w:val="24"/>
          <w:lang w:val="en-US"/>
        </w:rPr>
        <w:t>, Sajid MS, Brodrick R, Baig MK, Sayegh M, Singh KK.</w:t>
      </w:r>
      <w:proofErr w:type="gramEnd"/>
      <w:r w:rsidRPr="002D6713">
        <w:rPr>
          <w:rFonts w:ascii="Book Antiqua" w:hAnsi="Book Antiqua" w:cs="宋体"/>
          <w:sz w:val="24"/>
          <w:szCs w:val="24"/>
          <w:lang w:val="en-US"/>
        </w:rPr>
        <w:t xml:space="preserve"> Laparoscopic Nissen fundoplication with or without short gastric vessel division: a meta-analysis.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26</w:t>
      </w:r>
      <w:r w:rsidRPr="002D6713">
        <w:rPr>
          <w:rFonts w:ascii="Book Antiqua" w:hAnsi="Book Antiqua" w:cs="宋体"/>
          <w:sz w:val="24"/>
          <w:szCs w:val="24"/>
          <w:lang w:val="en-US"/>
        </w:rPr>
        <w:t>: 970-978 [PMID: 22042586 DOI: 10.1007/s00464-011-1979-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53 </w:t>
      </w:r>
      <w:r w:rsidRPr="002D6713">
        <w:rPr>
          <w:rFonts w:ascii="Book Antiqua" w:hAnsi="Book Antiqua" w:cs="宋体"/>
          <w:b/>
          <w:bCs/>
          <w:sz w:val="24"/>
          <w:szCs w:val="24"/>
          <w:lang w:val="en-US"/>
        </w:rPr>
        <w:t>Markar SR</w:t>
      </w:r>
      <w:r w:rsidRPr="002D6713">
        <w:rPr>
          <w:rFonts w:ascii="Book Antiqua" w:hAnsi="Book Antiqua" w:cs="宋体"/>
          <w:sz w:val="24"/>
          <w:szCs w:val="24"/>
          <w:lang w:val="en-US"/>
        </w:rPr>
        <w:t xml:space="preserve">, Karthikesalingam AP, Wagner OJ, Jackson D, Hewes JC, Vyas S, Hashemi M. Systematic review and meta-analysis of laparoscopic Nissen fundoplication with or without division of the short gastric vessels.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98</w:t>
      </w:r>
      <w:r w:rsidRPr="002D6713">
        <w:rPr>
          <w:rFonts w:ascii="Book Antiqua" w:hAnsi="Book Antiqua" w:cs="宋体"/>
          <w:sz w:val="24"/>
          <w:szCs w:val="24"/>
          <w:lang w:val="en-US"/>
        </w:rPr>
        <w:t>: 1056-1062 [PMID: 21560121 DOI: 10.1002/bjs.7519]</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54 </w:t>
      </w:r>
      <w:r w:rsidRPr="002D6713">
        <w:rPr>
          <w:rFonts w:ascii="Book Antiqua" w:hAnsi="Book Antiqua" w:cs="宋体"/>
          <w:b/>
          <w:bCs/>
          <w:sz w:val="24"/>
          <w:szCs w:val="24"/>
          <w:lang w:val="en-US"/>
        </w:rPr>
        <w:t>Engström C</w:t>
      </w:r>
      <w:r w:rsidRPr="002D6713">
        <w:rPr>
          <w:rFonts w:ascii="Book Antiqua" w:hAnsi="Book Antiqua" w:cs="宋体"/>
          <w:sz w:val="24"/>
          <w:szCs w:val="24"/>
          <w:lang w:val="en-US"/>
        </w:rPr>
        <w:t>, Jamieson GG, Devitt PG, Watson DI.</w:t>
      </w:r>
      <w:proofErr w:type="gramEnd"/>
      <w:r w:rsidRPr="002D6713">
        <w:rPr>
          <w:rFonts w:ascii="Book Antiqua" w:hAnsi="Book Antiqua" w:cs="宋体"/>
          <w:sz w:val="24"/>
          <w:szCs w:val="24"/>
          <w:lang w:val="en-US"/>
        </w:rPr>
        <w:t xml:space="preserve"> Meta-analysis of two randomized controlled trials to identify long-term symptoms after division of the short gastric vessels during Nissen fundoplication.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98</w:t>
      </w:r>
      <w:r w:rsidRPr="002D6713">
        <w:rPr>
          <w:rFonts w:ascii="Book Antiqua" w:hAnsi="Book Antiqua" w:cs="宋体"/>
          <w:sz w:val="24"/>
          <w:szCs w:val="24"/>
          <w:lang w:val="en-US"/>
        </w:rPr>
        <w:t>: 1063-1067 [PMID: 21618497 DOI: 10.1002/bjs.7563]</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55 </w:t>
      </w:r>
      <w:r w:rsidRPr="002D6713">
        <w:rPr>
          <w:rFonts w:ascii="Book Antiqua" w:hAnsi="Book Antiqua" w:cs="宋体"/>
          <w:b/>
          <w:bCs/>
          <w:sz w:val="24"/>
          <w:szCs w:val="24"/>
          <w:lang w:val="en-US"/>
        </w:rPr>
        <w:t>Broeders JA</w:t>
      </w:r>
      <w:r w:rsidRPr="002D6713">
        <w:rPr>
          <w:rFonts w:ascii="Book Antiqua" w:hAnsi="Book Antiqua" w:cs="宋体"/>
          <w:sz w:val="24"/>
          <w:szCs w:val="24"/>
          <w:lang w:val="en-US"/>
        </w:rPr>
        <w:t xml:space="preserve">, Mauritz FA, Ahmed Ali U, Draaisma WA, Ruurda JP, Gooszen HG, Smout AJ, Broeders IA, Hazebroek EJ. Systematic review and meta-analysis of laparoscopic Nissen (posterior total) versus Toupet (posterior partial) fundoplication for gastro-oesophageal reflux disease.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10; </w:t>
      </w:r>
      <w:r w:rsidRPr="002D6713">
        <w:rPr>
          <w:rFonts w:ascii="Book Antiqua" w:hAnsi="Book Antiqua" w:cs="宋体"/>
          <w:b/>
          <w:bCs/>
          <w:sz w:val="24"/>
          <w:szCs w:val="24"/>
          <w:lang w:val="en-US"/>
        </w:rPr>
        <w:t>97</w:t>
      </w:r>
      <w:r w:rsidRPr="002D6713">
        <w:rPr>
          <w:rFonts w:ascii="Book Antiqua" w:hAnsi="Book Antiqua" w:cs="宋体"/>
          <w:sz w:val="24"/>
          <w:szCs w:val="24"/>
          <w:lang w:val="en-US"/>
        </w:rPr>
        <w:t>: 1318-1330 [PMID: 20641062 DOI: 10.1002/bjs.717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56 </w:t>
      </w:r>
      <w:r w:rsidRPr="002D6713">
        <w:rPr>
          <w:rFonts w:ascii="Book Antiqua" w:hAnsi="Book Antiqua" w:cs="宋体"/>
          <w:b/>
          <w:bCs/>
          <w:sz w:val="24"/>
          <w:szCs w:val="24"/>
          <w:lang w:val="en-US"/>
        </w:rPr>
        <w:t>Shan CX</w:t>
      </w:r>
      <w:r w:rsidRPr="002D6713">
        <w:rPr>
          <w:rFonts w:ascii="Book Antiqua" w:hAnsi="Book Antiqua" w:cs="宋体"/>
          <w:sz w:val="24"/>
          <w:szCs w:val="24"/>
          <w:lang w:val="en-US"/>
        </w:rPr>
        <w:t xml:space="preserve">, Zhang W, Zheng XM, Jiang DZ, Liu S, Qiu M. Evidence-based appraisal in laparoscopic Nissen and Toupet fundoplications for gastroesophageal reflux disease. </w:t>
      </w:r>
      <w:r w:rsidRPr="002D6713">
        <w:rPr>
          <w:rFonts w:ascii="Book Antiqua" w:hAnsi="Book Antiqua" w:cs="宋体"/>
          <w:i/>
          <w:iCs/>
          <w:sz w:val="24"/>
          <w:szCs w:val="24"/>
          <w:lang w:val="en-US"/>
        </w:rPr>
        <w:t>World J Gastroenterol</w:t>
      </w:r>
      <w:r w:rsidRPr="002D6713">
        <w:rPr>
          <w:rFonts w:ascii="Book Antiqua" w:hAnsi="Book Antiqua" w:cs="宋体"/>
          <w:sz w:val="24"/>
          <w:szCs w:val="24"/>
          <w:lang w:val="en-US"/>
        </w:rPr>
        <w:t xml:space="preserve"> 2010; </w:t>
      </w:r>
      <w:r w:rsidRPr="002D6713">
        <w:rPr>
          <w:rFonts w:ascii="Book Antiqua" w:hAnsi="Book Antiqua" w:cs="宋体"/>
          <w:b/>
          <w:bCs/>
          <w:sz w:val="24"/>
          <w:szCs w:val="24"/>
          <w:lang w:val="en-US"/>
        </w:rPr>
        <w:t>16</w:t>
      </w:r>
      <w:r w:rsidRPr="002D6713">
        <w:rPr>
          <w:rFonts w:ascii="Book Antiqua" w:hAnsi="Book Antiqua" w:cs="宋体"/>
          <w:sz w:val="24"/>
          <w:szCs w:val="24"/>
          <w:lang w:val="en-US"/>
        </w:rPr>
        <w:t>: 3063-3071 [PMID: 20572311 DOI: 10.3748/wjg.v16.i24.3063]</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57 </w:t>
      </w:r>
      <w:r w:rsidRPr="002D6713">
        <w:rPr>
          <w:rFonts w:ascii="Book Antiqua" w:hAnsi="Book Antiqua" w:cs="宋体"/>
          <w:b/>
          <w:bCs/>
          <w:sz w:val="24"/>
          <w:szCs w:val="24"/>
          <w:lang w:val="en-US"/>
        </w:rPr>
        <w:t>Broeders JA</w:t>
      </w:r>
      <w:r w:rsidRPr="002D6713">
        <w:rPr>
          <w:rFonts w:ascii="Book Antiqua" w:hAnsi="Book Antiqua" w:cs="宋体"/>
          <w:sz w:val="24"/>
          <w:szCs w:val="24"/>
          <w:lang w:val="en-US"/>
        </w:rPr>
        <w:t xml:space="preserve">, Roks DJ, Ahmed Ali U, Draaisma WA, Smout AJ, Hazebroek EJ. Laparoscopic anterior versus posterior fundoplication for gastroesophageal reflux disease: systematic review and meta-analysis of randomized clinical trials. </w:t>
      </w:r>
      <w:r w:rsidRPr="002D6713">
        <w:rPr>
          <w:rFonts w:ascii="Book Antiqua" w:hAnsi="Book Antiqua" w:cs="宋体"/>
          <w:i/>
          <w:iCs/>
          <w:sz w:val="24"/>
          <w:szCs w:val="24"/>
          <w:lang w:val="en-US"/>
        </w:rPr>
        <w:t>Ann Surg</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254</w:t>
      </w:r>
      <w:r w:rsidRPr="002D6713">
        <w:rPr>
          <w:rFonts w:ascii="Book Antiqua" w:hAnsi="Book Antiqua" w:cs="宋体"/>
          <w:sz w:val="24"/>
          <w:szCs w:val="24"/>
          <w:lang w:val="en-US"/>
        </w:rPr>
        <w:t>: 39-47 [PMID: 21543968 DOI: 10.1097/SLA.0b013e31821d4ba0]</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58 </w:t>
      </w:r>
      <w:r w:rsidRPr="002D6713">
        <w:rPr>
          <w:rFonts w:ascii="Book Antiqua" w:hAnsi="Book Antiqua" w:cs="宋体"/>
          <w:b/>
          <w:bCs/>
          <w:sz w:val="24"/>
          <w:szCs w:val="24"/>
          <w:lang w:val="en-US"/>
        </w:rPr>
        <w:t>Mi J</w:t>
      </w:r>
      <w:r w:rsidRPr="002D6713">
        <w:rPr>
          <w:rFonts w:ascii="Book Antiqua" w:hAnsi="Book Antiqua" w:cs="宋体"/>
          <w:sz w:val="24"/>
          <w:szCs w:val="24"/>
          <w:lang w:val="en-US"/>
        </w:rPr>
        <w:t xml:space="preserve">, Kang Y, Chen X, Wang B, Wang Z. Whether robot-assisted laparoscopic fundoplication is better for gastroesophageal reflux disease in adults: a systematic review and meta-analysis.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0; </w:t>
      </w:r>
      <w:r w:rsidRPr="002D6713">
        <w:rPr>
          <w:rFonts w:ascii="Book Antiqua" w:hAnsi="Book Antiqua" w:cs="宋体"/>
          <w:b/>
          <w:bCs/>
          <w:sz w:val="24"/>
          <w:szCs w:val="24"/>
          <w:lang w:val="en-US"/>
        </w:rPr>
        <w:t>24</w:t>
      </w:r>
      <w:r w:rsidRPr="002D6713">
        <w:rPr>
          <w:rFonts w:ascii="Book Antiqua" w:hAnsi="Book Antiqua" w:cs="宋体"/>
          <w:sz w:val="24"/>
          <w:szCs w:val="24"/>
          <w:lang w:val="en-US"/>
        </w:rPr>
        <w:t>: 1803-1814 [PMID: 20112116 DOI: 10.1007/s00464-009-0873-9]</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lastRenderedPageBreak/>
        <w:t xml:space="preserve">59 </w:t>
      </w:r>
      <w:r w:rsidRPr="002D6713">
        <w:rPr>
          <w:rFonts w:ascii="Book Antiqua" w:hAnsi="Book Antiqua" w:cs="宋体"/>
          <w:b/>
          <w:bCs/>
          <w:sz w:val="24"/>
          <w:szCs w:val="24"/>
          <w:lang w:val="en-US"/>
        </w:rPr>
        <w:t>Parisi A</w:t>
      </w:r>
      <w:r w:rsidRPr="002D6713">
        <w:rPr>
          <w:rFonts w:ascii="Book Antiqua" w:hAnsi="Book Antiqua" w:cs="宋体"/>
          <w:sz w:val="24"/>
          <w:szCs w:val="24"/>
          <w:lang w:val="en-US"/>
        </w:rPr>
        <w:t xml:space="preserve">, Nguyen NT, Reim D, Zhang S, Jiang ZW, Brower ST, Azagra JS, Facy O, Alimoglu O, Jackson PG, Tsujimoto H, Kurokawa Y, Zang L, Coburn NG, Yu PW, Zhang B, Qi F, Coratti A, Annecchiarico M, Novotny A, Goergen M, Lequeu JB, Eren T, Leblebici M, Al-Refaie W, Takiguchi S, Ma J, Zhao YL, Liu T, Desiderio J. Current status of minimally invasive surgery for gastric cancer: A literature review to highlight studies limits. </w:t>
      </w:r>
      <w:r w:rsidRPr="002D6713">
        <w:rPr>
          <w:rFonts w:ascii="Book Antiqua" w:hAnsi="Book Antiqua" w:cs="宋体"/>
          <w:i/>
          <w:iCs/>
          <w:sz w:val="24"/>
          <w:szCs w:val="24"/>
          <w:lang w:val="en-US"/>
        </w:rPr>
        <w:t>Int J Surg</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17</w:t>
      </w:r>
      <w:r w:rsidRPr="002D6713">
        <w:rPr>
          <w:rFonts w:ascii="Book Antiqua" w:hAnsi="Book Antiqua" w:cs="宋体"/>
          <w:sz w:val="24"/>
          <w:szCs w:val="24"/>
          <w:lang w:val="en-US"/>
        </w:rPr>
        <w:t>: 34-40 [PMID: 25758348 DOI: 10.1016/j.ijsu.2015.02.021]</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60 </w:t>
      </w:r>
      <w:r w:rsidRPr="002D6713">
        <w:rPr>
          <w:rFonts w:ascii="Book Antiqua" w:hAnsi="Book Antiqua" w:cs="宋体"/>
          <w:b/>
          <w:bCs/>
          <w:sz w:val="24"/>
          <w:szCs w:val="24"/>
          <w:lang w:val="en-US"/>
        </w:rPr>
        <w:t>Zhang CD</w:t>
      </w:r>
      <w:r w:rsidRPr="002D6713">
        <w:rPr>
          <w:rFonts w:ascii="Book Antiqua" w:hAnsi="Book Antiqua" w:cs="宋体"/>
          <w:sz w:val="24"/>
          <w:szCs w:val="24"/>
          <w:lang w:val="en-US"/>
        </w:rPr>
        <w:t xml:space="preserve">, Chen SC, Feng ZF, Zhao ZM, Wang JN, Dai DQ. Laparoscopic versus open gastrectomy for early gastric cancer in Asia: a meta-analysis. </w:t>
      </w:r>
      <w:r w:rsidRPr="002D6713">
        <w:rPr>
          <w:rFonts w:ascii="Book Antiqua" w:hAnsi="Book Antiqua" w:cs="宋体"/>
          <w:i/>
          <w:iCs/>
          <w:sz w:val="24"/>
          <w:szCs w:val="24"/>
          <w:lang w:val="en-US"/>
        </w:rPr>
        <w:t>Surg Laparosc Endosc Percutan Tech</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23</w:t>
      </w:r>
      <w:r w:rsidRPr="002D6713">
        <w:rPr>
          <w:rFonts w:ascii="Book Antiqua" w:hAnsi="Book Antiqua" w:cs="宋体"/>
          <w:sz w:val="24"/>
          <w:szCs w:val="24"/>
          <w:lang w:val="en-US"/>
        </w:rPr>
        <w:t>: 365-377 [PMID: 23917592 DOI: 10.1097/SLE.0b013e31828e3e6e]</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61 </w:t>
      </w:r>
      <w:r w:rsidRPr="002D6713">
        <w:rPr>
          <w:rFonts w:ascii="Book Antiqua" w:hAnsi="Book Antiqua" w:cs="宋体"/>
          <w:b/>
          <w:bCs/>
          <w:sz w:val="24"/>
          <w:szCs w:val="24"/>
          <w:lang w:val="en-US"/>
        </w:rPr>
        <w:t>Inokuchi M</w:t>
      </w:r>
      <w:r w:rsidRPr="002D6713">
        <w:rPr>
          <w:rFonts w:ascii="Book Antiqua" w:hAnsi="Book Antiqua" w:cs="宋体"/>
          <w:sz w:val="24"/>
          <w:szCs w:val="24"/>
          <w:lang w:val="en-US"/>
        </w:rPr>
        <w:t xml:space="preserve">, Sugita H, Otsuki S, Sato Y, Nakagawa M, Kojima K. Laparoscopic distal gastrectomy reduced surgical site infection as compared with open distal gastrectomy for gastric cancer in a meta-analysis of both randomized controlled and case-controlled studies. </w:t>
      </w:r>
      <w:r w:rsidRPr="002D6713">
        <w:rPr>
          <w:rFonts w:ascii="Book Antiqua" w:hAnsi="Book Antiqua" w:cs="宋体"/>
          <w:i/>
          <w:iCs/>
          <w:sz w:val="24"/>
          <w:szCs w:val="24"/>
          <w:lang w:val="en-US"/>
        </w:rPr>
        <w:t>Int J Surg</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15</w:t>
      </w:r>
      <w:r w:rsidRPr="002D6713">
        <w:rPr>
          <w:rFonts w:ascii="Book Antiqua" w:hAnsi="Book Antiqua" w:cs="宋体"/>
          <w:sz w:val="24"/>
          <w:szCs w:val="24"/>
          <w:lang w:val="en-US"/>
        </w:rPr>
        <w:t>: 61-67 [PMID: 25644544 DOI: 10.1016/j.ijsu.2015.01.030]</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62 </w:t>
      </w:r>
      <w:r w:rsidRPr="002D6713">
        <w:rPr>
          <w:rFonts w:ascii="Book Antiqua" w:hAnsi="Book Antiqua" w:cs="宋体"/>
          <w:b/>
          <w:bCs/>
          <w:sz w:val="24"/>
          <w:szCs w:val="24"/>
          <w:lang w:val="en-US"/>
        </w:rPr>
        <w:t>Sun J</w:t>
      </w:r>
      <w:r w:rsidRPr="002D6713">
        <w:rPr>
          <w:rFonts w:ascii="Book Antiqua" w:hAnsi="Book Antiqua" w:cs="宋体"/>
          <w:sz w:val="24"/>
          <w:szCs w:val="24"/>
          <w:lang w:val="en-US"/>
        </w:rPr>
        <w:t xml:space="preserve">, Li J, Wang J, Pan T, Zhou J, Fu X, Zhang S. Meta-analysis of randomized controlled trials on laparoscopic gastrectomy vs. open gastrectomy for distal gastric cancer. </w:t>
      </w:r>
      <w:r w:rsidRPr="002D6713">
        <w:rPr>
          <w:rFonts w:ascii="Book Antiqua" w:hAnsi="Book Antiqua" w:cs="宋体"/>
          <w:i/>
          <w:iCs/>
          <w:sz w:val="24"/>
          <w:szCs w:val="24"/>
          <w:lang w:val="en-US"/>
        </w:rPr>
        <w:t>Hepatogastroenterology</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59</w:t>
      </w:r>
      <w:r w:rsidRPr="002D6713">
        <w:rPr>
          <w:rFonts w:ascii="Book Antiqua" w:hAnsi="Book Antiqua" w:cs="宋体"/>
          <w:sz w:val="24"/>
          <w:szCs w:val="24"/>
          <w:lang w:val="en-US"/>
        </w:rPr>
        <w:t>: 1699-1705 [PMID: 22626787 DOI: 10.5754/hge12259]</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63 </w:t>
      </w:r>
      <w:r w:rsidRPr="002D6713">
        <w:rPr>
          <w:rFonts w:ascii="Book Antiqua" w:hAnsi="Book Antiqua" w:cs="宋体"/>
          <w:b/>
          <w:bCs/>
          <w:sz w:val="24"/>
          <w:szCs w:val="24"/>
          <w:lang w:val="en-US"/>
        </w:rPr>
        <w:t>Zeng YK</w:t>
      </w:r>
      <w:r w:rsidRPr="002D6713">
        <w:rPr>
          <w:rFonts w:ascii="Book Antiqua" w:hAnsi="Book Antiqua" w:cs="宋体"/>
          <w:sz w:val="24"/>
          <w:szCs w:val="24"/>
          <w:lang w:val="en-US"/>
        </w:rPr>
        <w:t xml:space="preserve">, Yang ZL, Peng JS, Lin HS, </w:t>
      </w:r>
      <w:proofErr w:type="gramStart"/>
      <w:r w:rsidRPr="002D6713">
        <w:rPr>
          <w:rFonts w:ascii="Book Antiqua" w:hAnsi="Book Antiqua" w:cs="宋体"/>
          <w:sz w:val="24"/>
          <w:szCs w:val="24"/>
          <w:lang w:val="en-US"/>
        </w:rPr>
        <w:t>Cai</w:t>
      </w:r>
      <w:proofErr w:type="gramEnd"/>
      <w:r w:rsidRPr="002D6713">
        <w:rPr>
          <w:rFonts w:ascii="Book Antiqua" w:hAnsi="Book Antiqua" w:cs="宋体"/>
          <w:sz w:val="24"/>
          <w:szCs w:val="24"/>
          <w:lang w:val="en-US"/>
        </w:rPr>
        <w:t xml:space="preserve"> L. Laparoscopy-assisted versus open distal gastrectomy for early gastric cancer: evidence from randomized and nonrandomized clinical trials. </w:t>
      </w:r>
      <w:r w:rsidRPr="002D6713">
        <w:rPr>
          <w:rFonts w:ascii="Book Antiqua" w:hAnsi="Book Antiqua" w:cs="宋体"/>
          <w:i/>
          <w:iCs/>
          <w:sz w:val="24"/>
          <w:szCs w:val="24"/>
          <w:lang w:val="en-US"/>
        </w:rPr>
        <w:t>Ann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256</w:t>
      </w:r>
      <w:r w:rsidRPr="002D6713">
        <w:rPr>
          <w:rFonts w:ascii="Book Antiqua" w:hAnsi="Book Antiqua" w:cs="宋体"/>
          <w:sz w:val="24"/>
          <w:szCs w:val="24"/>
          <w:lang w:val="en-US"/>
        </w:rPr>
        <w:t>: 39-52 [PMID: 22664559 DOI: 10.1097/SLA.0b013e3182583e2e]</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64 </w:t>
      </w:r>
      <w:r w:rsidRPr="002D6713">
        <w:rPr>
          <w:rFonts w:ascii="Book Antiqua" w:hAnsi="Book Antiqua" w:cs="宋体"/>
          <w:b/>
          <w:bCs/>
          <w:sz w:val="24"/>
          <w:szCs w:val="24"/>
          <w:lang w:val="en-US"/>
        </w:rPr>
        <w:t>Viñuela EF</w:t>
      </w:r>
      <w:r w:rsidRPr="002D6713">
        <w:rPr>
          <w:rFonts w:ascii="Book Antiqua" w:hAnsi="Book Antiqua" w:cs="宋体"/>
          <w:sz w:val="24"/>
          <w:szCs w:val="24"/>
          <w:lang w:val="en-US"/>
        </w:rPr>
        <w:t xml:space="preserve">, Gonen M, Brennan MF, Coit DG, Strong VE. Laparoscopic versus open distal gastrectomy for gastric cancer: a meta-analysis of randomized controlled trials and high-quality nonrandomized studies. </w:t>
      </w:r>
      <w:r w:rsidRPr="002D6713">
        <w:rPr>
          <w:rFonts w:ascii="Book Antiqua" w:hAnsi="Book Antiqua" w:cs="宋体"/>
          <w:i/>
          <w:iCs/>
          <w:sz w:val="24"/>
          <w:szCs w:val="24"/>
          <w:lang w:val="en-US"/>
        </w:rPr>
        <w:t>Ann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255</w:t>
      </w:r>
      <w:r w:rsidRPr="002D6713">
        <w:rPr>
          <w:rFonts w:ascii="Book Antiqua" w:hAnsi="Book Antiqua" w:cs="宋体"/>
          <w:sz w:val="24"/>
          <w:szCs w:val="24"/>
          <w:lang w:val="en-US"/>
        </w:rPr>
        <w:t>: 446-456 [PMID: 22330034 DOI: 10.1097/SLA.0b013e31824682f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lastRenderedPageBreak/>
        <w:t xml:space="preserve">65 </w:t>
      </w:r>
      <w:r w:rsidRPr="002D6713">
        <w:rPr>
          <w:rFonts w:ascii="Book Antiqua" w:hAnsi="Book Antiqua" w:cs="宋体"/>
          <w:b/>
          <w:bCs/>
          <w:sz w:val="24"/>
          <w:szCs w:val="24"/>
          <w:lang w:val="en-US"/>
        </w:rPr>
        <w:t>Lu C</w:t>
      </w:r>
      <w:r w:rsidRPr="002D6713">
        <w:rPr>
          <w:rFonts w:ascii="Book Antiqua" w:hAnsi="Book Antiqua" w:cs="宋体"/>
          <w:sz w:val="24"/>
          <w:szCs w:val="24"/>
          <w:lang w:val="en-US"/>
        </w:rPr>
        <w:t xml:space="preserve">, Zhou S, Peng Z, Chen L. Quality of D2 lymphadenectomy for advanced gastric cancer: is laparoscopic-assisted distal gastrectomy as effective as open distal gastrectomy?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29</w:t>
      </w:r>
      <w:r w:rsidRPr="002D6713">
        <w:rPr>
          <w:rFonts w:ascii="Book Antiqua" w:hAnsi="Book Antiqua" w:cs="宋体"/>
          <w:sz w:val="24"/>
          <w:szCs w:val="24"/>
          <w:lang w:val="en-US"/>
        </w:rPr>
        <w:t>: 1537-1544 [PMID: 25294526 DOI: 10.1007/s00464-014-3838-6]</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66 </w:t>
      </w:r>
      <w:r w:rsidRPr="002D6713">
        <w:rPr>
          <w:rFonts w:ascii="Book Antiqua" w:hAnsi="Book Antiqua" w:cs="宋体"/>
          <w:b/>
          <w:bCs/>
          <w:sz w:val="24"/>
          <w:szCs w:val="24"/>
          <w:lang w:val="en-US"/>
        </w:rPr>
        <w:t>Ding J</w:t>
      </w:r>
      <w:r w:rsidRPr="002D6713">
        <w:rPr>
          <w:rFonts w:ascii="Book Antiqua" w:hAnsi="Book Antiqua" w:cs="宋体"/>
          <w:sz w:val="24"/>
          <w:szCs w:val="24"/>
          <w:lang w:val="en-US"/>
        </w:rPr>
        <w:t xml:space="preserve">, Liao GQ, Liu HL, Liu S, Tang J. Meta-analysis of laparoscopy-assisted distal gastrectomy with D2 lymph node dissection for gastric cancer. </w:t>
      </w:r>
      <w:r w:rsidRPr="002D6713">
        <w:rPr>
          <w:rFonts w:ascii="Book Antiqua" w:hAnsi="Book Antiqua" w:cs="宋体"/>
          <w:i/>
          <w:iCs/>
          <w:sz w:val="24"/>
          <w:szCs w:val="24"/>
          <w:lang w:val="en-US"/>
        </w:rPr>
        <w:t>J Surg Oncol</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105</w:t>
      </w:r>
      <w:r w:rsidRPr="002D6713">
        <w:rPr>
          <w:rFonts w:ascii="Book Antiqua" w:hAnsi="Book Antiqua" w:cs="宋体"/>
          <w:sz w:val="24"/>
          <w:szCs w:val="24"/>
          <w:lang w:val="en-US"/>
        </w:rPr>
        <w:t>: 297-303 [PMID: 21952834 DOI: 10.1002/jso.22098]</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67 </w:t>
      </w:r>
      <w:r w:rsidRPr="002D6713">
        <w:rPr>
          <w:rFonts w:ascii="Book Antiqua" w:hAnsi="Book Antiqua" w:cs="宋体"/>
          <w:b/>
          <w:bCs/>
          <w:sz w:val="24"/>
          <w:szCs w:val="24"/>
          <w:lang w:val="en-US"/>
        </w:rPr>
        <w:t>Oh SY</w:t>
      </w:r>
      <w:r w:rsidRPr="002D6713">
        <w:rPr>
          <w:rFonts w:ascii="Book Antiqua" w:hAnsi="Book Antiqua" w:cs="宋体"/>
          <w:sz w:val="24"/>
          <w:szCs w:val="24"/>
          <w:lang w:val="en-US"/>
        </w:rPr>
        <w:t>, Kwon S, Lee KG, Suh YS, Choe HN, Kong SH, Lee HJ, Kim WH, Yang HK.</w:t>
      </w:r>
      <w:proofErr w:type="gramEnd"/>
      <w:r w:rsidRPr="002D6713">
        <w:rPr>
          <w:rFonts w:ascii="Book Antiqua" w:hAnsi="Book Antiqua" w:cs="宋体"/>
          <w:sz w:val="24"/>
          <w:szCs w:val="24"/>
          <w:lang w:val="en-US"/>
        </w:rPr>
        <w:t xml:space="preserve"> Outcomes of minimally invasive surgery for early gastric cancer are comparable with those for open surgery: analysis of 1,013 minimally invasive surgeries at a single institution.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28</w:t>
      </w:r>
      <w:r w:rsidRPr="002D6713">
        <w:rPr>
          <w:rFonts w:ascii="Book Antiqua" w:hAnsi="Book Antiqua" w:cs="宋体"/>
          <w:sz w:val="24"/>
          <w:szCs w:val="24"/>
          <w:lang w:val="en-US"/>
        </w:rPr>
        <w:t>: 789-795 [PMID: 24263458 DOI: 10.1007/s00464-013-3256-1]</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68 </w:t>
      </w:r>
      <w:r w:rsidRPr="002D6713">
        <w:rPr>
          <w:rFonts w:ascii="Book Antiqua" w:hAnsi="Book Antiqua" w:cs="宋体"/>
          <w:b/>
          <w:bCs/>
          <w:sz w:val="24"/>
          <w:szCs w:val="24"/>
          <w:lang w:val="en-US"/>
        </w:rPr>
        <w:t>Kunisaki C</w:t>
      </w:r>
      <w:r w:rsidRPr="002D6713">
        <w:rPr>
          <w:rFonts w:ascii="Book Antiqua" w:hAnsi="Book Antiqua" w:cs="宋体"/>
          <w:sz w:val="24"/>
          <w:szCs w:val="24"/>
          <w:lang w:val="en-US"/>
        </w:rPr>
        <w:t>, Makino H, Takagawa R, Kimura J, Ota M, Ichikawa Y, Kosaka T, Akiyama H, Endo I.</w:t>
      </w:r>
      <w:proofErr w:type="gramEnd"/>
      <w:r w:rsidRPr="002D6713">
        <w:rPr>
          <w:rFonts w:ascii="Book Antiqua" w:hAnsi="Book Antiqua" w:cs="宋体"/>
          <w:sz w:val="24"/>
          <w:szCs w:val="24"/>
          <w:lang w:val="en-US"/>
        </w:rPr>
        <w:t xml:space="preserve"> </w:t>
      </w:r>
      <w:proofErr w:type="gramStart"/>
      <w:r w:rsidRPr="002D6713">
        <w:rPr>
          <w:rFonts w:ascii="Book Antiqua" w:hAnsi="Book Antiqua" w:cs="宋体"/>
          <w:sz w:val="24"/>
          <w:szCs w:val="24"/>
          <w:lang w:val="en-US"/>
        </w:rPr>
        <w:t>A systematic review of laparoscopic total gastrectomy for gastric cancer.</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Gastric Cancer</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18</w:t>
      </w:r>
      <w:r w:rsidRPr="002D6713">
        <w:rPr>
          <w:rFonts w:ascii="Book Antiqua" w:hAnsi="Book Antiqua" w:cs="宋体"/>
          <w:sz w:val="24"/>
          <w:szCs w:val="24"/>
          <w:lang w:val="en-US"/>
        </w:rPr>
        <w:t>: 218-226 [PMID: 25666184 DOI: 10.1007/s10120-015-0474-3]</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69 </w:t>
      </w:r>
      <w:r w:rsidRPr="002D6713">
        <w:rPr>
          <w:rFonts w:ascii="Book Antiqua" w:hAnsi="Book Antiqua" w:cs="宋体"/>
          <w:b/>
          <w:bCs/>
          <w:sz w:val="24"/>
          <w:szCs w:val="24"/>
          <w:lang w:val="en-US"/>
        </w:rPr>
        <w:t>Lee HJ</w:t>
      </w:r>
      <w:r w:rsidRPr="002D6713">
        <w:rPr>
          <w:rFonts w:ascii="Book Antiqua" w:hAnsi="Book Antiqua" w:cs="宋体"/>
          <w:sz w:val="24"/>
          <w:szCs w:val="24"/>
          <w:lang w:val="en-US"/>
        </w:rPr>
        <w:t xml:space="preserve">, Yang HK. </w:t>
      </w:r>
      <w:proofErr w:type="gramStart"/>
      <w:r w:rsidRPr="002D6713">
        <w:rPr>
          <w:rFonts w:ascii="Book Antiqua" w:hAnsi="Book Antiqua" w:cs="宋体"/>
          <w:sz w:val="24"/>
          <w:szCs w:val="24"/>
          <w:lang w:val="en-US"/>
        </w:rPr>
        <w:t>Laparoscopic gastrectomy for gastric cancer.</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Dig Surg</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30</w:t>
      </w:r>
      <w:r w:rsidRPr="002D6713">
        <w:rPr>
          <w:rFonts w:ascii="Book Antiqua" w:hAnsi="Book Antiqua" w:cs="宋体"/>
          <w:sz w:val="24"/>
          <w:szCs w:val="24"/>
          <w:lang w:val="en-US"/>
        </w:rPr>
        <w:t>: 132-141 [PMID: 23867590 DOI: 10.1159/00035088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70 </w:t>
      </w:r>
      <w:r w:rsidRPr="002D6713">
        <w:rPr>
          <w:rFonts w:ascii="Book Antiqua" w:hAnsi="Book Antiqua" w:cs="宋体"/>
          <w:b/>
          <w:bCs/>
          <w:sz w:val="24"/>
          <w:szCs w:val="24"/>
          <w:lang w:val="en-US"/>
        </w:rPr>
        <w:t>Choi YY</w:t>
      </w:r>
      <w:r w:rsidRPr="002D6713">
        <w:rPr>
          <w:rFonts w:ascii="Book Antiqua" w:hAnsi="Book Antiqua" w:cs="宋体"/>
          <w:sz w:val="24"/>
          <w:szCs w:val="24"/>
          <w:lang w:val="en-US"/>
        </w:rPr>
        <w:t xml:space="preserve">, Bae JM, An JY, Hyung WJ, Noh SH. Laparoscopic gastrectomy for advanced gastric cancer: are the long-term results comparable with conventional open gastrectomy? </w:t>
      </w:r>
      <w:proofErr w:type="gramStart"/>
      <w:r w:rsidRPr="002D6713">
        <w:rPr>
          <w:rFonts w:ascii="Book Antiqua" w:hAnsi="Book Antiqua" w:cs="宋体"/>
          <w:sz w:val="24"/>
          <w:szCs w:val="24"/>
          <w:lang w:val="en-US"/>
        </w:rPr>
        <w:t>A systematic review and meta-analysis.</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J Surg Oncol</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108</w:t>
      </w:r>
      <w:r w:rsidRPr="002D6713">
        <w:rPr>
          <w:rFonts w:ascii="Book Antiqua" w:hAnsi="Book Antiqua" w:cs="宋体"/>
          <w:sz w:val="24"/>
          <w:szCs w:val="24"/>
          <w:lang w:val="en-US"/>
        </w:rPr>
        <w:t>: 550-556 [PMID: 24115104 DOI: 10.1002/jso.23438]</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71 </w:t>
      </w:r>
      <w:r w:rsidRPr="002D6713">
        <w:rPr>
          <w:rFonts w:ascii="Book Antiqua" w:hAnsi="Book Antiqua" w:cs="宋体"/>
          <w:b/>
          <w:bCs/>
          <w:sz w:val="24"/>
          <w:szCs w:val="24"/>
          <w:lang w:val="en-US"/>
        </w:rPr>
        <w:t>Chen XZ</w:t>
      </w:r>
      <w:r w:rsidRPr="002D6713">
        <w:rPr>
          <w:rFonts w:ascii="Book Antiqua" w:hAnsi="Book Antiqua" w:cs="宋体"/>
          <w:sz w:val="24"/>
          <w:szCs w:val="24"/>
          <w:lang w:val="en-US"/>
        </w:rPr>
        <w:t xml:space="preserve">, Wen L, Rui YY, Liu CX, Zhao QC, Zhou ZG, Hu JK. Long-term survival outcomes of laparoscopic versus open gastrectomy for gastric cancer: a systematic review and meta-analysis. </w:t>
      </w:r>
      <w:r w:rsidRPr="002D6713">
        <w:rPr>
          <w:rFonts w:ascii="Book Antiqua" w:hAnsi="Book Antiqua" w:cs="宋体"/>
          <w:i/>
          <w:iCs/>
          <w:sz w:val="24"/>
          <w:szCs w:val="24"/>
          <w:lang w:val="en-US"/>
        </w:rPr>
        <w:t>Medicine</w:t>
      </w:r>
      <w:r w:rsidRPr="002D6713">
        <w:rPr>
          <w:rFonts w:ascii="Book Antiqua" w:hAnsi="Book Antiqua" w:cs="宋体"/>
          <w:iCs/>
          <w:sz w:val="24"/>
          <w:szCs w:val="24"/>
          <w:lang w:val="en-US"/>
        </w:rPr>
        <w:t xml:space="preserve"> (Baltimore)</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94</w:t>
      </w:r>
      <w:r w:rsidRPr="002D6713">
        <w:rPr>
          <w:rFonts w:ascii="Book Antiqua" w:hAnsi="Book Antiqua" w:cs="宋体"/>
          <w:sz w:val="24"/>
          <w:szCs w:val="24"/>
          <w:lang w:val="en-US"/>
        </w:rPr>
        <w:t>: e454 [PMID: 25634185 DOI: 10.1097/MD.000000000000045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72 </w:t>
      </w:r>
      <w:r w:rsidRPr="002D6713">
        <w:rPr>
          <w:rFonts w:ascii="Book Antiqua" w:hAnsi="Book Antiqua" w:cs="宋体"/>
          <w:b/>
          <w:bCs/>
          <w:sz w:val="24"/>
          <w:szCs w:val="24"/>
          <w:lang w:val="en-US"/>
        </w:rPr>
        <w:t>Koh YX</w:t>
      </w:r>
      <w:r w:rsidRPr="002D6713">
        <w:rPr>
          <w:rFonts w:ascii="Book Antiqua" w:hAnsi="Book Antiqua" w:cs="宋体"/>
          <w:sz w:val="24"/>
          <w:szCs w:val="24"/>
          <w:lang w:val="en-US"/>
        </w:rPr>
        <w:t xml:space="preserve">, Chok AY, Zheng HL, Tan CS, Chow PK, Wong WK, Goh BK. A systematic review and meta-analysis comparing laparoscopic versus open </w:t>
      </w:r>
      <w:r w:rsidRPr="002D6713">
        <w:rPr>
          <w:rFonts w:ascii="Book Antiqua" w:hAnsi="Book Antiqua" w:cs="宋体"/>
          <w:sz w:val="24"/>
          <w:szCs w:val="24"/>
          <w:lang w:val="en-US"/>
        </w:rPr>
        <w:lastRenderedPageBreak/>
        <w:t xml:space="preserve">gastric resections for gastrointestinal stromal tumors of the stomach. </w:t>
      </w:r>
      <w:r w:rsidRPr="002D6713">
        <w:rPr>
          <w:rFonts w:ascii="Book Antiqua" w:hAnsi="Book Antiqua" w:cs="宋体"/>
          <w:i/>
          <w:iCs/>
          <w:sz w:val="24"/>
          <w:szCs w:val="24"/>
          <w:lang w:val="en-US"/>
        </w:rPr>
        <w:t>Ann Surg Oncol</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20</w:t>
      </w:r>
      <w:r w:rsidRPr="002D6713">
        <w:rPr>
          <w:rFonts w:ascii="Book Antiqua" w:hAnsi="Book Antiqua" w:cs="宋体"/>
          <w:sz w:val="24"/>
          <w:szCs w:val="24"/>
          <w:lang w:val="en-US"/>
        </w:rPr>
        <w:t>: 3549-3560 [PMID: 23793362 DOI: 10.1245/s10434-013-3051-1]</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73 </w:t>
      </w:r>
      <w:r w:rsidRPr="002D6713">
        <w:rPr>
          <w:rFonts w:ascii="Book Antiqua" w:hAnsi="Book Antiqua" w:cs="宋体"/>
          <w:b/>
          <w:bCs/>
          <w:sz w:val="24"/>
          <w:szCs w:val="24"/>
          <w:lang w:val="en-US"/>
        </w:rPr>
        <w:t>Zheng L</w:t>
      </w:r>
      <w:r w:rsidRPr="002D6713">
        <w:rPr>
          <w:rFonts w:ascii="Book Antiqua" w:hAnsi="Book Antiqua" w:cs="宋体"/>
          <w:sz w:val="24"/>
          <w:szCs w:val="24"/>
          <w:lang w:val="en-US"/>
        </w:rPr>
        <w:t xml:space="preserve">, Ding W, Zhou D, Lu L, Yao L. Laparoscopic versus open resection for gastric gastrointestinal stromal tumors: a meta-analysis. </w:t>
      </w:r>
      <w:r w:rsidRPr="002D6713">
        <w:rPr>
          <w:rFonts w:ascii="Book Antiqua" w:hAnsi="Book Antiqua" w:cs="宋体"/>
          <w:i/>
          <w:iCs/>
          <w:sz w:val="24"/>
          <w:szCs w:val="24"/>
          <w:lang w:val="en-US"/>
        </w:rPr>
        <w:t>Am Surg</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80</w:t>
      </w:r>
      <w:r w:rsidRPr="002D6713">
        <w:rPr>
          <w:rFonts w:ascii="Book Antiqua" w:hAnsi="Book Antiqua" w:cs="宋体"/>
          <w:sz w:val="24"/>
          <w:szCs w:val="24"/>
          <w:lang w:val="en-US"/>
        </w:rPr>
        <w:t>: 48-56 [PMID: 24401515 DOI: 10.1186/1477-7819-12-206</w:t>
      </w:r>
      <w:proofErr w:type="gramStart"/>
      <w:r w:rsidRPr="002D6713">
        <w:rPr>
          <w:rFonts w:ascii="Book Antiqua" w:hAnsi="Book Antiqua" w:cs="宋体"/>
          <w:sz w:val="24"/>
          <w:szCs w:val="24"/>
          <w:lang w:val="en-US"/>
        </w:rPr>
        <w:t>]</w:t>
      </w:r>
      <w:proofErr w:type="gramEnd"/>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74 </w:t>
      </w:r>
      <w:r w:rsidRPr="002D6713">
        <w:rPr>
          <w:rFonts w:ascii="Book Antiqua" w:hAnsi="Book Antiqua" w:cs="宋体"/>
          <w:b/>
          <w:sz w:val="24"/>
          <w:szCs w:val="24"/>
          <w:lang w:val="en-US"/>
        </w:rPr>
        <w:t>Lee J,</w:t>
      </w:r>
      <w:r w:rsidRPr="002D6713">
        <w:rPr>
          <w:rFonts w:ascii="Book Antiqua" w:hAnsi="Book Antiqua" w:cs="宋体"/>
          <w:sz w:val="24"/>
          <w:szCs w:val="24"/>
          <w:lang w:val="en-US"/>
        </w:rPr>
        <w:t xml:space="preserve"> Kim Y-M, Woo Y, Obama K, Noh SH, Hyung WJ.</w:t>
      </w:r>
      <w:proofErr w:type="gramEnd"/>
      <w:r w:rsidRPr="002D6713">
        <w:rPr>
          <w:rFonts w:ascii="Book Antiqua" w:hAnsi="Book Antiqua" w:cs="宋体"/>
          <w:sz w:val="24"/>
          <w:szCs w:val="24"/>
          <w:lang w:val="en-US"/>
        </w:rPr>
        <w:t xml:space="preserve"> Robotic distal subtotal gastrectomy with D2 lymphadenectomy for gastric cancer patients with high body mass index: comparison with conventional laparoscopic distal subtotal gastrectomy with D2 lymphadenectomy.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5 Jan 29; Epub ahead of print [PMID: </w:t>
      </w:r>
      <w:bookmarkStart w:id="12" w:name="OLE_LINK38"/>
      <w:bookmarkStart w:id="13" w:name="OLE_LINK37"/>
      <w:bookmarkStart w:id="14" w:name="OLE_LINK36"/>
      <w:r w:rsidRPr="002D6713">
        <w:rPr>
          <w:rFonts w:ascii="Book Antiqua" w:hAnsi="Book Antiqua" w:cs="宋体"/>
          <w:sz w:val="24"/>
          <w:szCs w:val="24"/>
          <w:lang w:val="en-US"/>
        </w:rPr>
        <w:t xml:space="preserve">25631106 </w:t>
      </w:r>
      <w:bookmarkEnd w:id="12"/>
      <w:bookmarkEnd w:id="13"/>
      <w:bookmarkEnd w:id="14"/>
      <w:r w:rsidRPr="002D6713">
        <w:rPr>
          <w:rFonts w:ascii="Book Antiqua" w:hAnsi="Book Antiqua" w:cs="宋体"/>
          <w:sz w:val="24"/>
          <w:szCs w:val="24"/>
          <w:lang w:val="en-US"/>
        </w:rPr>
        <w:t>DOI: 10.1007/s00464-015-4069-1]</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75 </w:t>
      </w:r>
      <w:r w:rsidRPr="002D6713">
        <w:rPr>
          <w:rFonts w:ascii="Book Antiqua" w:hAnsi="Book Antiqua" w:cs="宋体"/>
          <w:b/>
          <w:bCs/>
          <w:sz w:val="24"/>
          <w:szCs w:val="24"/>
          <w:lang w:val="en-US"/>
        </w:rPr>
        <w:t>Xiong B</w:t>
      </w:r>
      <w:r w:rsidRPr="002D6713">
        <w:rPr>
          <w:rFonts w:ascii="Book Antiqua" w:hAnsi="Book Antiqua" w:cs="宋体"/>
          <w:sz w:val="24"/>
          <w:szCs w:val="24"/>
          <w:lang w:val="en-US"/>
        </w:rPr>
        <w:t xml:space="preserve">, Ma L, Zhang C. Robotic versus laparoscopic gastrectomy for gastric cancer: a meta-analysis of short outcomes. </w:t>
      </w:r>
      <w:r w:rsidRPr="002D6713">
        <w:rPr>
          <w:rFonts w:ascii="Book Antiqua" w:hAnsi="Book Antiqua" w:cs="宋体"/>
          <w:i/>
          <w:iCs/>
          <w:sz w:val="24"/>
          <w:szCs w:val="24"/>
          <w:lang w:val="en-US"/>
        </w:rPr>
        <w:t>Surg Oncol</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21</w:t>
      </w:r>
      <w:r w:rsidRPr="002D6713">
        <w:rPr>
          <w:rFonts w:ascii="Book Antiqua" w:hAnsi="Book Antiqua" w:cs="宋体"/>
          <w:sz w:val="24"/>
          <w:szCs w:val="24"/>
          <w:lang w:val="en-US"/>
        </w:rPr>
        <w:t>: 274-280 [PMID: 22789391 DOI: 10.1016/j.suronc.2012.05.00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76 </w:t>
      </w:r>
      <w:r w:rsidRPr="002D6713">
        <w:rPr>
          <w:rFonts w:ascii="Book Antiqua" w:hAnsi="Book Antiqua" w:cs="宋体"/>
          <w:b/>
          <w:sz w:val="24"/>
          <w:szCs w:val="24"/>
          <w:lang w:val="en-US"/>
        </w:rPr>
        <w:t>Spanjersberg WR,</w:t>
      </w:r>
      <w:r w:rsidRPr="002D6713">
        <w:rPr>
          <w:rFonts w:ascii="Book Antiqua" w:hAnsi="Book Antiqua" w:cs="宋体"/>
          <w:sz w:val="24"/>
          <w:szCs w:val="24"/>
          <w:lang w:val="en-US"/>
        </w:rPr>
        <w:t xml:space="preserve"> van Sambeeck JDP, Bremers A, </w:t>
      </w:r>
      <w:proofErr w:type="gramStart"/>
      <w:r w:rsidRPr="002D6713">
        <w:rPr>
          <w:rFonts w:ascii="Book Antiqua" w:hAnsi="Book Antiqua" w:cs="宋体"/>
          <w:sz w:val="24"/>
          <w:szCs w:val="24"/>
          <w:lang w:val="en-US"/>
        </w:rPr>
        <w:t>Rosman C, van</w:t>
      </w:r>
      <w:proofErr w:type="gramEnd"/>
      <w:r w:rsidRPr="002D6713">
        <w:rPr>
          <w:rFonts w:ascii="Book Antiqua" w:hAnsi="Book Antiqua" w:cs="宋体"/>
          <w:sz w:val="24"/>
          <w:szCs w:val="24"/>
          <w:lang w:val="en-US"/>
        </w:rPr>
        <w:t xml:space="preserve"> Laarhoven CJHM. </w:t>
      </w:r>
      <w:proofErr w:type="gramStart"/>
      <w:r w:rsidRPr="002D6713">
        <w:rPr>
          <w:rFonts w:ascii="Book Antiqua" w:hAnsi="Book Antiqua" w:cs="宋体"/>
          <w:sz w:val="24"/>
          <w:szCs w:val="24"/>
          <w:lang w:val="en-US"/>
        </w:rPr>
        <w:t>Systematic review and meta-analysis for laparoscopic versus open colon surgery with or without an ERAS programme.</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5 Mar 24; Epub ahead of print [PMID: </w:t>
      </w:r>
      <w:bookmarkStart w:id="15" w:name="OLE_LINK40"/>
      <w:bookmarkStart w:id="16" w:name="OLE_LINK39"/>
      <w:r w:rsidRPr="002D6713">
        <w:rPr>
          <w:rFonts w:ascii="Book Antiqua" w:hAnsi="Book Antiqua" w:cs="宋体"/>
          <w:sz w:val="24"/>
          <w:szCs w:val="24"/>
          <w:lang w:val="en-US"/>
        </w:rPr>
        <w:t xml:space="preserve">25801106 </w:t>
      </w:r>
      <w:bookmarkEnd w:id="15"/>
      <w:bookmarkEnd w:id="16"/>
      <w:r w:rsidRPr="002D6713">
        <w:rPr>
          <w:rFonts w:ascii="Book Antiqua" w:hAnsi="Book Antiqua" w:cs="宋体"/>
          <w:sz w:val="24"/>
          <w:szCs w:val="24"/>
          <w:lang w:val="en-US"/>
        </w:rPr>
        <w:t>DOI: 10.1007/s00464-015-4148-3]</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77 </w:t>
      </w:r>
      <w:r w:rsidRPr="002D6713">
        <w:rPr>
          <w:rFonts w:ascii="Book Antiqua" w:hAnsi="Book Antiqua" w:cs="宋体"/>
          <w:b/>
          <w:bCs/>
          <w:sz w:val="24"/>
          <w:szCs w:val="24"/>
          <w:lang w:val="en-US"/>
        </w:rPr>
        <w:t>Esteban F</w:t>
      </w:r>
      <w:r w:rsidRPr="002D6713">
        <w:rPr>
          <w:rFonts w:ascii="Book Antiqua" w:hAnsi="Book Antiqua" w:cs="宋体"/>
          <w:sz w:val="24"/>
          <w:szCs w:val="24"/>
          <w:lang w:val="en-US"/>
        </w:rPr>
        <w:t xml:space="preserve">, Cerdan FJ, Garcia-Alonso M, Sanz-Lopez R, Arroyo A, Ramirez JM, Moreno C, Morales R, Navarro A, Fuentes M. </w:t>
      </w:r>
      <w:proofErr w:type="gramStart"/>
      <w:r w:rsidRPr="002D6713">
        <w:rPr>
          <w:rFonts w:ascii="Book Antiqua" w:hAnsi="Book Antiqua" w:cs="宋体"/>
          <w:sz w:val="24"/>
          <w:szCs w:val="24"/>
          <w:lang w:val="en-US"/>
        </w:rPr>
        <w:t>A multicentre comparison of a fast track or conventional postoperative protocol following laparoscopic or open elective surgery for colorectal cancer surgery.</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Colorectal Dis</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16</w:t>
      </w:r>
      <w:r w:rsidRPr="002D6713">
        <w:rPr>
          <w:rFonts w:ascii="Book Antiqua" w:hAnsi="Book Antiqua" w:cs="宋体"/>
          <w:sz w:val="24"/>
          <w:szCs w:val="24"/>
          <w:lang w:val="en-US"/>
        </w:rPr>
        <w:t>: 134-140 [PMID: 24164975 DOI: 10.1111/codi.12472]</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78 </w:t>
      </w:r>
      <w:r w:rsidRPr="002D6713">
        <w:rPr>
          <w:rFonts w:ascii="Book Antiqua" w:hAnsi="Book Antiqua" w:cs="宋体"/>
          <w:b/>
          <w:bCs/>
          <w:sz w:val="24"/>
          <w:szCs w:val="24"/>
          <w:lang w:val="en-US"/>
        </w:rPr>
        <w:t>Jones OM</w:t>
      </w:r>
      <w:r w:rsidRPr="002D6713">
        <w:rPr>
          <w:rFonts w:ascii="Book Antiqua" w:hAnsi="Book Antiqua" w:cs="宋体"/>
          <w:sz w:val="24"/>
          <w:szCs w:val="24"/>
          <w:lang w:val="en-US"/>
        </w:rPr>
        <w:t>, Lindsey I, Cunningham C. Laparoscopic colorectal surgery.</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BMJ</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343</w:t>
      </w:r>
      <w:r w:rsidRPr="002D6713">
        <w:rPr>
          <w:rFonts w:ascii="Book Antiqua" w:hAnsi="Book Antiqua" w:cs="宋体"/>
          <w:sz w:val="24"/>
          <w:szCs w:val="24"/>
          <w:lang w:val="en-US"/>
        </w:rPr>
        <w:t>: d8029 [PMID: 22207042 DOI: 10.1136/bmj.d8029]</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79 </w:t>
      </w:r>
      <w:r w:rsidRPr="002D6713">
        <w:rPr>
          <w:rFonts w:ascii="Book Antiqua" w:hAnsi="Book Antiqua" w:cs="宋体"/>
          <w:b/>
          <w:bCs/>
          <w:sz w:val="24"/>
          <w:szCs w:val="24"/>
          <w:lang w:val="en-US"/>
        </w:rPr>
        <w:t>Tan JJ</w:t>
      </w:r>
      <w:r w:rsidRPr="002D6713">
        <w:rPr>
          <w:rFonts w:ascii="Book Antiqua" w:hAnsi="Book Antiqua" w:cs="宋体"/>
          <w:sz w:val="24"/>
          <w:szCs w:val="24"/>
          <w:lang w:val="en-US"/>
        </w:rPr>
        <w:t>, Tjandra JJ.</w:t>
      </w:r>
      <w:proofErr w:type="gramEnd"/>
      <w:r w:rsidRPr="002D6713">
        <w:rPr>
          <w:rFonts w:ascii="Book Antiqua" w:hAnsi="Book Antiqua" w:cs="宋体"/>
          <w:sz w:val="24"/>
          <w:szCs w:val="24"/>
          <w:lang w:val="en-US"/>
        </w:rPr>
        <w:t xml:space="preserve"> </w:t>
      </w:r>
      <w:proofErr w:type="gramStart"/>
      <w:r w:rsidRPr="002D6713">
        <w:rPr>
          <w:rFonts w:ascii="Book Antiqua" w:hAnsi="Book Antiqua" w:cs="宋体"/>
          <w:sz w:val="24"/>
          <w:szCs w:val="24"/>
          <w:lang w:val="en-US"/>
        </w:rPr>
        <w:t>Laparoscopic surgery for ulcerative colitis - a meta-analysis.</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Colorectal Dis</w:t>
      </w:r>
      <w:r w:rsidRPr="002D6713">
        <w:rPr>
          <w:rFonts w:ascii="Book Antiqua" w:hAnsi="Book Antiqua" w:cs="宋体"/>
          <w:sz w:val="24"/>
          <w:szCs w:val="24"/>
          <w:lang w:val="en-US"/>
        </w:rPr>
        <w:t xml:space="preserve"> 2006; </w:t>
      </w:r>
      <w:r w:rsidRPr="002D6713">
        <w:rPr>
          <w:rFonts w:ascii="Book Antiqua" w:hAnsi="Book Antiqua" w:cs="宋体"/>
          <w:b/>
          <w:bCs/>
          <w:sz w:val="24"/>
          <w:szCs w:val="24"/>
          <w:lang w:val="en-US"/>
        </w:rPr>
        <w:t>8</w:t>
      </w:r>
      <w:r w:rsidRPr="002D6713">
        <w:rPr>
          <w:rFonts w:ascii="Book Antiqua" w:hAnsi="Book Antiqua" w:cs="宋体"/>
          <w:sz w:val="24"/>
          <w:szCs w:val="24"/>
          <w:lang w:val="en-US"/>
        </w:rPr>
        <w:t>: 626-636 [PMID: 16970571 DOI: 10.1111/j.1463-1318.2006.00971.x]</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lastRenderedPageBreak/>
        <w:t xml:space="preserve">80 </w:t>
      </w:r>
      <w:r w:rsidRPr="002D6713">
        <w:rPr>
          <w:rFonts w:ascii="Book Antiqua" w:hAnsi="Book Antiqua" w:cs="宋体"/>
          <w:b/>
          <w:bCs/>
          <w:sz w:val="24"/>
          <w:szCs w:val="24"/>
          <w:lang w:val="en-US"/>
        </w:rPr>
        <w:t>Dasari BV</w:t>
      </w:r>
      <w:r w:rsidRPr="002D6713">
        <w:rPr>
          <w:rFonts w:ascii="Book Antiqua" w:hAnsi="Book Antiqua" w:cs="宋体"/>
          <w:sz w:val="24"/>
          <w:szCs w:val="24"/>
          <w:lang w:val="en-US"/>
        </w:rPr>
        <w:t xml:space="preserve">, McKay D, Gardiner K. Laparoscopic versus Open surgery for small bowel Crohn's disease. </w:t>
      </w:r>
      <w:r w:rsidRPr="002D6713">
        <w:rPr>
          <w:rFonts w:ascii="Book Antiqua" w:hAnsi="Book Antiqua" w:cs="宋体"/>
          <w:i/>
          <w:iCs/>
          <w:sz w:val="24"/>
          <w:szCs w:val="24"/>
          <w:lang w:val="en-US"/>
        </w:rPr>
        <w:t>Cochrane Database Syst Rev</w:t>
      </w:r>
      <w:r w:rsidRPr="002D6713">
        <w:rPr>
          <w:rFonts w:ascii="Book Antiqua" w:hAnsi="Book Antiqua" w:cs="宋体"/>
          <w:sz w:val="24"/>
          <w:szCs w:val="24"/>
          <w:lang w:val="en-US"/>
        </w:rPr>
        <w:t xml:space="preserve"> 2011; </w:t>
      </w:r>
      <w:r w:rsidRPr="002D6713">
        <w:rPr>
          <w:rFonts w:ascii="Book Antiqua" w:hAnsi="Book Antiqua" w:cs="宋体"/>
          <w:b/>
          <w:sz w:val="24"/>
          <w:szCs w:val="24"/>
          <w:lang w:val="en-US"/>
        </w:rPr>
        <w:t>(1)</w:t>
      </w:r>
      <w:r w:rsidRPr="002D6713">
        <w:rPr>
          <w:rFonts w:ascii="Book Antiqua" w:hAnsi="Book Antiqua" w:cs="宋体"/>
          <w:sz w:val="24"/>
          <w:szCs w:val="24"/>
          <w:lang w:val="en-US"/>
        </w:rPr>
        <w:t xml:space="preserve">: CD006956 [PMID: </w:t>
      </w:r>
      <w:bookmarkStart w:id="17" w:name="OLE_LINK42"/>
      <w:bookmarkStart w:id="18" w:name="OLE_LINK41"/>
      <w:r w:rsidRPr="002D6713">
        <w:rPr>
          <w:rFonts w:ascii="Book Antiqua" w:hAnsi="Book Antiqua" w:cs="宋体"/>
          <w:sz w:val="24"/>
          <w:szCs w:val="24"/>
          <w:lang w:val="en-US"/>
        </w:rPr>
        <w:t xml:space="preserve">21249684 </w:t>
      </w:r>
      <w:bookmarkEnd w:id="17"/>
      <w:bookmarkEnd w:id="18"/>
      <w:r w:rsidRPr="002D6713">
        <w:rPr>
          <w:rFonts w:ascii="Book Antiqua" w:hAnsi="Book Antiqua" w:cs="宋体"/>
          <w:sz w:val="24"/>
          <w:szCs w:val="24"/>
          <w:lang w:val="en-US"/>
        </w:rPr>
        <w:t>DOI: 10.1002/14651858.CD006956.pub2]</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81 </w:t>
      </w:r>
      <w:r w:rsidRPr="002D6713">
        <w:rPr>
          <w:rFonts w:ascii="Book Antiqua" w:hAnsi="Book Antiqua" w:cs="宋体"/>
          <w:b/>
          <w:bCs/>
          <w:sz w:val="24"/>
          <w:szCs w:val="24"/>
          <w:lang w:val="en-US"/>
        </w:rPr>
        <w:t>Antoniou SA</w:t>
      </w:r>
      <w:r w:rsidRPr="002D6713">
        <w:rPr>
          <w:rFonts w:ascii="Book Antiqua" w:hAnsi="Book Antiqua" w:cs="宋体"/>
          <w:sz w:val="24"/>
          <w:szCs w:val="24"/>
          <w:lang w:val="en-US"/>
        </w:rPr>
        <w:t>, Antoniou GA, Koch OO, Pointner R, Granderath FA.</w:t>
      </w:r>
      <w:proofErr w:type="gramEnd"/>
      <w:r w:rsidRPr="002D6713">
        <w:rPr>
          <w:rFonts w:ascii="Book Antiqua" w:hAnsi="Book Antiqua" w:cs="宋体"/>
          <w:sz w:val="24"/>
          <w:szCs w:val="24"/>
          <w:lang w:val="en-US"/>
        </w:rPr>
        <w:t xml:space="preserve"> Is laparoscopic ileocecal resection a safe option for Crohn's disease? Best evidence topic. </w:t>
      </w:r>
      <w:r w:rsidRPr="002D6713">
        <w:rPr>
          <w:rFonts w:ascii="Book Antiqua" w:hAnsi="Book Antiqua" w:cs="宋体"/>
          <w:i/>
          <w:iCs/>
          <w:sz w:val="24"/>
          <w:szCs w:val="24"/>
          <w:lang w:val="en-US"/>
        </w:rPr>
        <w:t>Int J Surg</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12</w:t>
      </w:r>
      <w:r w:rsidRPr="002D6713">
        <w:rPr>
          <w:rFonts w:ascii="Book Antiqua" w:hAnsi="Book Antiqua" w:cs="宋体"/>
          <w:sz w:val="24"/>
          <w:szCs w:val="24"/>
          <w:lang w:val="en-US"/>
        </w:rPr>
        <w:t>: 22-25 [PMID: 24246171 DOI: 10.1016/j.ijsu.2013.11.003]</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82 </w:t>
      </w:r>
      <w:r w:rsidRPr="002D6713">
        <w:rPr>
          <w:rFonts w:ascii="Book Antiqua" w:hAnsi="Book Antiqua" w:cs="宋体"/>
          <w:b/>
          <w:bCs/>
          <w:sz w:val="24"/>
          <w:szCs w:val="24"/>
          <w:lang w:val="en-US"/>
        </w:rPr>
        <w:t>Gervaz P</w:t>
      </w:r>
      <w:r w:rsidRPr="002D6713">
        <w:rPr>
          <w:rFonts w:ascii="Book Antiqua" w:hAnsi="Book Antiqua" w:cs="宋体"/>
          <w:sz w:val="24"/>
          <w:szCs w:val="24"/>
          <w:lang w:val="en-US"/>
        </w:rPr>
        <w:t xml:space="preserve">, Inan I, Perneger T, Schiffer E, Morel P. A prospective, randomized, </w:t>
      </w:r>
      <w:proofErr w:type="gramStart"/>
      <w:r w:rsidRPr="002D6713">
        <w:rPr>
          <w:rFonts w:ascii="Book Antiqua" w:hAnsi="Book Antiqua" w:cs="宋体"/>
          <w:sz w:val="24"/>
          <w:szCs w:val="24"/>
          <w:lang w:val="en-US"/>
        </w:rPr>
        <w:t>single-blind</w:t>
      </w:r>
      <w:proofErr w:type="gramEnd"/>
      <w:r w:rsidRPr="002D6713">
        <w:rPr>
          <w:rFonts w:ascii="Book Antiqua" w:hAnsi="Book Antiqua" w:cs="宋体"/>
          <w:sz w:val="24"/>
          <w:szCs w:val="24"/>
          <w:lang w:val="en-US"/>
        </w:rPr>
        <w:t xml:space="preserve"> comparison of laparoscopic versus open sigmoid colectomy for diverticulitis. </w:t>
      </w:r>
      <w:r w:rsidRPr="002D6713">
        <w:rPr>
          <w:rFonts w:ascii="Book Antiqua" w:hAnsi="Book Antiqua" w:cs="宋体"/>
          <w:i/>
          <w:iCs/>
          <w:sz w:val="24"/>
          <w:szCs w:val="24"/>
          <w:lang w:val="en-US"/>
        </w:rPr>
        <w:t>Ann Surg</w:t>
      </w:r>
      <w:r w:rsidRPr="002D6713">
        <w:rPr>
          <w:rFonts w:ascii="Book Antiqua" w:hAnsi="Book Antiqua" w:cs="宋体"/>
          <w:sz w:val="24"/>
          <w:szCs w:val="24"/>
          <w:lang w:val="en-US"/>
        </w:rPr>
        <w:t xml:space="preserve"> 2010; </w:t>
      </w:r>
      <w:r w:rsidRPr="002D6713">
        <w:rPr>
          <w:rFonts w:ascii="Book Antiqua" w:hAnsi="Book Antiqua" w:cs="宋体"/>
          <w:b/>
          <w:bCs/>
          <w:sz w:val="24"/>
          <w:szCs w:val="24"/>
          <w:lang w:val="en-US"/>
        </w:rPr>
        <w:t>252</w:t>
      </w:r>
      <w:r w:rsidRPr="002D6713">
        <w:rPr>
          <w:rFonts w:ascii="Book Antiqua" w:hAnsi="Book Antiqua" w:cs="宋体"/>
          <w:sz w:val="24"/>
          <w:szCs w:val="24"/>
          <w:lang w:val="en-US"/>
        </w:rPr>
        <w:t>: 3-8 [PMID: 20505508 DOI: 10.1097/SLA.0b013e3181dbb5a5]</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83 </w:t>
      </w:r>
      <w:r w:rsidRPr="002D6713">
        <w:rPr>
          <w:rFonts w:ascii="Book Antiqua" w:hAnsi="Book Antiqua" w:cs="宋体"/>
          <w:b/>
          <w:bCs/>
          <w:sz w:val="24"/>
          <w:szCs w:val="24"/>
          <w:lang w:val="en-US"/>
        </w:rPr>
        <w:t>Klarenbeek BR</w:t>
      </w:r>
      <w:r w:rsidRPr="002D6713">
        <w:rPr>
          <w:rFonts w:ascii="Book Antiqua" w:hAnsi="Book Antiqua" w:cs="宋体"/>
          <w:sz w:val="24"/>
          <w:szCs w:val="24"/>
          <w:lang w:val="en-US"/>
        </w:rPr>
        <w:t xml:space="preserve">, Veenhof AA, Bergamaschi R, van der Peet DL, van den Broek WT, de Lange ES, Bemelman WA, Heres P, Lacy AM, Engel AF, Cuesta MA. Laparoscopic sigmoid resection for diverticulitis decreases major morbidity rates: a randomized control trial: short-term results of the Sigma Trial. </w:t>
      </w:r>
      <w:r w:rsidRPr="002D6713">
        <w:rPr>
          <w:rFonts w:ascii="Book Antiqua" w:hAnsi="Book Antiqua" w:cs="宋体"/>
          <w:i/>
          <w:iCs/>
          <w:sz w:val="24"/>
          <w:szCs w:val="24"/>
          <w:lang w:val="en-US"/>
        </w:rPr>
        <w:t>Ann Surg</w:t>
      </w:r>
      <w:r w:rsidRPr="002D6713">
        <w:rPr>
          <w:rFonts w:ascii="Book Antiqua" w:hAnsi="Book Antiqua" w:cs="宋体"/>
          <w:sz w:val="24"/>
          <w:szCs w:val="24"/>
          <w:lang w:val="en-US"/>
        </w:rPr>
        <w:t xml:space="preserve"> 2009; </w:t>
      </w:r>
      <w:r w:rsidRPr="002D6713">
        <w:rPr>
          <w:rFonts w:ascii="Book Antiqua" w:hAnsi="Book Antiqua" w:cs="宋体"/>
          <w:b/>
          <w:bCs/>
          <w:sz w:val="24"/>
          <w:szCs w:val="24"/>
          <w:lang w:val="en-US"/>
        </w:rPr>
        <w:t>249</w:t>
      </w:r>
      <w:r w:rsidRPr="002D6713">
        <w:rPr>
          <w:rFonts w:ascii="Book Antiqua" w:hAnsi="Book Antiqua" w:cs="宋体"/>
          <w:sz w:val="24"/>
          <w:szCs w:val="24"/>
          <w:lang w:val="en-US"/>
        </w:rPr>
        <w:t>: 39-44 [PMID: 19106674 DOI: 10.1097/SLA.0b013e31818e416a]</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84 </w:t>
      </w:r>
      <w:r w:rsidRPr="002D6713">
        <w:rPr>
          <w:rFonts w:ascii="Book Antiqua" w:hAnsi="Book Antiqua" w:cs="宋体"/>
          <w:b/>
          <w:bCs/>
          <w:sz w:val="24"/>
          <w:szCs w:val="24"/>
          <w:lang w:val="en-US"/>
        </w:rPr>
        <w:t>Jones OM</w:t>
      </w:r>
      <w:r w:rsidRPr="002D6713">
        <w:rPr>
          <w:rFonts w:ascii="Book Antiqua" w:hAnsi="Book Antiqua" w:cs="宋体"/>
          <w:sz w:val="24"/>
          <w:szCs w:val="24"/>
          <w:lang w:val="en-US"/>
        </w:rPr>
        <w:t>, Stevenson AR, Clark D, Stitz RW, Lumley JW.</w:t>
      </w:r>
      <w:proofErr w:type="gramEnd"/>
      <w:r w:rsidRPr="002D6713">
        <w:rPr>
          <w:rFonts w:ascii="Book Antiqua" w:hAnsi="Book Antiqua" w:cs="宋体"/>
          <w:sz w:val="24"/>
          <w:szCs w:val="24"/>
          <w:lang w:val="en-US"/>
        </w:rPr>
        <w:t xml:space="preserve"> Laparoscopic resection for diverticular disease: follow-up of 500 consecutive patients. </w:t>
      </w:r>
      <w:r w:rsidRPr="002D6713">
        <w:rPr>
          <w:rFonts w:ascii="Book Antiqua" w:hAnsi="Book Antiqua" w:cs="宋体"/>
          <w:i/>
          <w:iCs/>
          <w:sz w:val="24"/>
          <w:szCs w:val="24"/>
          <w:lang w:val="en-US"/>
        </w:rPr>
        <w:t>Ann Surg</w:t>
      </w:r>
      <w:r w:rsidRPr="002D6713">
        <w:rPr>
          <w:rFonts w:ascii="Book Antiqua" w:hAnsi="Book Antiqua" w:cs="宋体"/>
          <w:sz w:val="24"/>
          <w:szCs w:val="24"/>
          <w:lang w:val="en-US"/>
        </w:rPr>
        <w:t xml:space="preserve"> 2008; </w:t>
      </w:r>
      <w:r w:rsidRPr="002D6713">
        <w:rPr>
          <w:rFonts w:ascii="Book Antiqua" w:hAnsi="Book Antiqua" w:cs="宋体"/>
          <w:b/>
          <w:bCs/>
          <w:sz w:val="24"/>
          <w:szCs w:val="24"/>
          <w:lang w:val="en-US"/>
        </w:rPr>
        <w:t>248</w:t>
      </w:r>
      <w:r w:rsidRPr="002D6713">
        <w:rPr>
          <w:rFonts w:ascii="Book Antiqua" w:hAnsi="Book Antiqua" w:cs="宋体"/>
          <w:sz w:val="24"/>
          <w:szCs w:val="24"/>
          <w:lang w:val="en-US"/>
        </w:rPr>
        <w:t>: 1092-1097 [PMID: 19092355 DOI: 10.1097/SLA.0b013e3181884923]</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85 </w:t>
      </w:r>
      <w:r w:rsidRPr="002D6713">
        <w:rPr>
          <w:rFonts w:ascii="Book Antiqua" w:hAnsi="Book Antiqua" w:cs="宋体"/>
          <w:b/>
          <w:bCs/>
          <w:sz w:val="24"/>
          <w:szCs w:val="24"/>
          <w:lang w:val="en-US"/>
        </w:rPr>
        <w:t>Siddiqui MR</w:t>
      </w:r>
      <w:r w:rsidRPr="002D6713">
        <w:rPr>
          <w:rFonts w:ascii="Book Antiqua" w:hAnsi="Book Antiqua" w:cs="宋体"/>
          <w:sz w:val="24"/>
          <w:szCs w:val="24"/>
          <w:lang w:val="en-US"/>
        </w:rPr>
        <w:t xml:space="preserve">, Sajid MS, Qureshi S, Cheek E, Baig MK. Elective laparoscopic sigmoid resection for diverticular disease has fewer complications than conventional surgery: a meta-analysis. </w:t>
      </w:r>
      <w:r w:rsidRPr="002D6713">
        <w:rPr>
          <w:rFonts w:ascii="Book Antiqua" w:hAnsi="Book Antiqua" w:cs="宋体"/>
          <w:i/>
          <w:iCs/>
          <w:sz w:val="24"/>
          <w:szCs w:val="24"/>
          <w:lang w:val="en-US"/>
        </w:rPr>
        <w:t>Am J Surg</w:t>
      </w:r>
      <w:r w:rsidRPr="002D6713">
        <w:rPr>
          <w:rFonts w:ascii="Book Antiqua" w:hAnsi="Book Antiqua" w:cs="宋体"/>
          <w:sz w:val="24"/>
          <w:szCs w:val="24"/>
          <w:lang w:val="en-US"/>
        </w:rPr>
        <w:t xml:space="preserve"> 2010; </w:t>
      </w:r>
      <w:r w:rsidRPr="002D6713">
        <w:rPr>
          <w:rFonts w:ascii="Book Antiqua" w:hAnsi="Book Antiqua" w:cs="宋体"/>
          <w:b/>
          <w:bCs/>
          <w:sz w:val="24"/>
          <w:szCs w:val="24"/>
          <w:lang w:val="en-US"/>
        </w:rPr>
        <w:t>200</w:t>
      </w:r>
      <w:r w:rsidRPr="002D6713">
        <w:rPr>
          <w:rFonts w:ascii="Book Antiqua" w:hAnsi="Book Antiqua" w:cs="宋体"/>
          <w:sz w:val="24"/>
          <w:szCs w:val="24"/>
          <w:lang w:val="en-US"/>
        </w:rPr>
        <w:t>: 144-161 [PMID: 20637347 DOI: 10.1016/j.amjsurg.2009.08.021</w:t>
      </w:r>
      <w:proofErr w:type="gramStart"/>
      <w:r w:rsidRPr="002D6713">
        <w:rPr>
          <w:rFonts w:ascii="Book Antiqua" w:hAnsi="Book Antiqua" w:cs="宋体"/>
          <w:sz w:val="24"/>
          <w:szCs w:val="24"/>
          <w:lang w:val="en-US"/>
        </w:rPr>
        <w:t>]</w:t>
      </w:r>
      <w:proofErr w:type="gramEnd"/>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86 </w:t>
      </w:r>
      <w:r w:rsidRPr="002D6713">
        <w:rPr>
          <w:rFonts w:ascii="Book Antiqua" w:hAnsi="Book Antiqua" w:cs="宋体"/>
          <w:b/>
          <w:sz w:val="24"/>
          <w:szCs w:val="24"/>
          <w:lang w:val="en-US"/>
        </w:rPr>
        <w:t>Cirocchi R,</w:t>
      </w:r>
      <w:r w:rsidRPr="002D6713">
        <w:rPr>
          <w:rFonts w:ascii="Book Antiqua" w:hAnsi="Book Antiqua" w:cs="宋体"/>
          <w:sz w:val="24"/>
          <w:szCs w:val="24"/>
          <w:lang w:val="en-US"/>
        </w:rPr>
        <w:t xml:space="preserve"> Farinella E, Trastulli S, Sciannameo F, Audisio RA. </w:t>
      </w:r>
      <w:proofErr w:type="gramStart"/>
      <w:r w:rsidRPr="002D6713">
        <w:rPr>
          <w:rFonts w:ascii="Book Antiqua" w:hAnsi="Book Antiqua" w:cs="宋体"/>
          <w:sz w:val="24"/>
          <w:szCs w:val="24"/>
          <w:lang w:val="en-US"/>
        </w:rPr>
        <w:t>Elective sigmoid colectomy for diverticular disease.</w:t>
      </w:r>
      <w:proofErr w:type="gramEnd"/>
      <w:r w:rsidRPr="002D6713">
        <w:rPr>
          <w:rFonts w:ascii="Book Antiqua" w:hAnsi="Book Antiqua" w:cs="宋体"/>
          <w:sz w:val="24"/>
          <w:szCs w:val="24"/>
          <w:lang w:val="en-US"/>
        </w:rPr>
        <w:t xml:space="preserve"> Laparoscopic vs open surgery: A systematic review. </w:t>
      </w:r>
      <w:r w:rsidRPr="002D6713">
        <w:rPr>
          <w:rFonts w:ascii="Book Antiqua" w:hAnsi="Book Antiqua" w:cs="宋体"/>
          <w:i/>
          <w:sz w:val="24"/>
          <w:szCs w:val="24"/>
          <w:lang w:val="en-US"/>
        </w:rPr>
        <w:t>Color Dis</w:t>
      </w:r>
      <w:r w:rsidRPr="002D6713">
        <w:rPr>
          <w:rFonts w:ascii="Book Antiqua" w:hAnsi="Book Antiqua" w:cs="宋体"/>
          <w:sz w:val="24"/>
          <w:szCs w:val="24"/>
          <w:lang w:val="en-US"/>
        </w:rPr>
        <w:t xml:space="preserve"> 2012; </w:t>
      </w:r>
      <w:r w:rsidRPr="002D6713">
        <w:rPr>
          <w:rFonts w:ascii="Book Antiqua" w:hAnsi="Book Antiqua" w:cs="宋体"/>
          <w:b/>
          <w:sz w:val="24"/>
          <w:szCs w:val="24"/>
          <w:lang w:val="en-US"/>
        </w:rPr>
        <w:t>14</w:t>
      </w:r>
      <w:r w:rsidRPr="002D6713">
        <w:rPr>
          <w:rFonts w:ascii="Book Antiqua" w:hAnsi="Book Antiqua" w:cs="宋体"/>
          <w:sz w:val="24"/>
          <w:szCs w:val="24"/>
          <w:lang w:val="en-US"/>
        </w:rPr>
        <w:t>: 671-683 [</w:t>
      </w:r>
      <w:bookmarkStart w:id="19" w:name="OLE_LINK44"/>
      <w:bookmarkStart w:id="20" w:name="OLE_LINK43"/>
      <w:r w:rsidRPr="002D6713">
        <w:rPr>
          <w:rFonts w:ascii="Book Antiqua" w:hAnsi="Book Antiqua" w:cs="宋体"/>
          <w:sz w:val="24"/>
          <w:szCs w:val="24"/>
          <w:lang w:val="en-US"/>
        </w:rPr>
        <w:t xml:space="preserve">PMID: 21689339 </w:t>
      </w:r>
      <w:bookmarkEnd w:id="19"/>
      <w:bookmarkEnd w:id="20"/>
      <w:r w:rsidRPr="002D6713">
        <w:rPr>
          <w:rFonts w:ascii="Book Antiqua" w:hAnsi="Book Antiqua" w:cs="宋体"/>
          <w:sz w:val="24"/>
          <w:szCs w:val="24"/>
          <w:lang w:val="en-US"/>
        </w:rPr>
        <w:t>DOI: 10.1111/j.1463-1318.2011.02666.x]</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lastRenderedPageBreak/>
        <w:t xml:space="preserve">87 </w:t>
      </w:r>
      <w:r w:rsidRPr="002D6713">
        <w:rPr>
          <w:rFonts w:ascii="Book Antiqua" w:hAnsi="Book Antiqua" w:cs="宋体"/>
          <w:b/>
          <w:bCs/>
          <w:sz w:val="24"/>
          <w:szCs w:val="24"/>
          <w:lang w:val="en-US"/>
        </w:rPr>
        <w:t>Moloo H</w:t>
      </w:r>
      <w:r w:rsidRPr="002D6713">
        <w:rPr>
          <w:rFonts w:ascii="Book Antiqua" w:hAnsi="Book Antiqua" w:cs="宋体"/>
          <w:sz w:val="24"/>
          <w:szCs w:val="24"/>
          <w:lang w:val="en-US"/>
        </w:rPr>
        <w:t xml:space="preserve">, Haggar F, Coyle D, Hutton B, Duhaime S, Mamazza J, Poulin EC, Boushey RP, Grimshaw J. Hand assisted laparoscopic surgery versus conventional laparoscopy for colorectal surgery. </w:t>
      </w:r>
      <w:r w:rsidRPr="002D6713">
        <w:rPr>
          <w:rFonts w:ascii="Book Antiqua" w:hAnsi="Book Antiqua" w:cs="宋体"/>
          <w:i/>
          <w:iCs/>
          <w:sz w:val="24"/>
          <w:szCs w:val="24"/>
          <w:lang w:val="en-US"/>
        </w:rPr>
        <w:t>Cochrane Database Syst Rev</w:t>
      </w:r>
      <w:r w:rsidRPr="002D6713">
        <w:rPr>
          <w:rFonts w:ascii="Book Antiqua" w:hAnsi="Book Antiqua" w:cs="宋体"/>
          <w:sz w:val="24"/>
          <w:szCs w:val="24"/>
          <w:lang w:val="en-US"/>
        </w:rPr>
        <w:t xml:space="preserve"> 2010; </w:t>
      </w:r>
      <w:r w:rsidRPr="002D6713">
        <w:rPr>
          <w:rFonts w:ascii="Book Antiqua" w:hAnsi="Book Antiqua" w:cs="宋体"/>
          <w:b/>
          <w:sz w:val="24"/>
          <w:szCs w:val="24"/>
          <w:lang w:val="en-US"/>
        </w:rPr>
        <w:t>(10)</w:t>
      </w:r>
      <w:r w:rsidRPr="002D6713">
        <w:rPr>
          <w:rFonts w:ascii="Book Antiqua" w:hAnsi="Book Antiqua" w:cs="宋体"/>
          <w:sz w:val="24"/>
          <w:szCs w:val="24"/>
          <w:lang w:val="en-US"/>
        </w:rPr>
        <w:t xml:space="preserve">: CD006585 [PMID: </w:t>
      </w:r>
      <w:bookmarkStart w:id="21" w:name="OLE_LINK46"/>
      <w:bookmarkStart w:id="22" w:name="OLE_LINK45"/>
      <w:r w:rsidRPr="002D6713">
        <w:rPr>
          <w:rFonts w:ascii="Book Antiqua" w:hAnsi="Book Antiqua" w:cs="宋体"/>
          <w:sz w:val="24"/>
          <w:szCs w:val="24"/>
          <w:lang w:val="en-US"/>
        </w:rPr>
        <w:t xml:space="preserve">20927747 </w:t>
      </w:r>
      <w:bookmarkEnd w:id="21"/>
      <w:bookmarkEnd w:id="22"/>
      <w:r w:rsidRPr="002D6713">
        <w:rPr>
          <w:rFonts w:ascii="Book Antiqua" w:hAnsi="Book Antiqua" w:cs="宋体"/>
          <w:sz w:val="24"/>
          <w:szCs w:val="24"/>
          <w:lang w:val="en-US"/>
        </w:rPr>
        <w:t>DOI: 10.1002/14651858.CD006585.pub2]</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88 </w:t>
      </w:r>
      <w:r w:rsidRPr="002D6713">
        <w:rPr>
          <w:rFonts w:ascii="Book Antiqua" w:hAnsi="Book Antiqua" w:cs="宋体"/>
          <w:b/>
          <w:bCs/>
          <w:sz w:val="24"/>
          <w:szCs w:val="24"/>
          <w:lang w:val="en-US"/>
        </w:rPr>
        <w:t>Myers E</w:t>
      </w:r>
      <w:r w:rsidRPr="002D6713">
        <w:rPr>
          <w:rFonts w:ascii="Book Antiqua" w:hAnsi="Book Antiqua" w:cs="宋体"/>
          <w:sz w:val="24"/>
          <w:szCs w:val="24"/>
          <w:lang w:val="en-US"/>
        </w:rPr>
        <w:t xml:space="preserve">, Hurley M, O'Sullivan GC, Kavanagh D, Wilson I, Winter DC. Laparoscopic peritoneal lavage for generalized peritonitis due to perforated diverticulitis.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08; </w:t>
      </w:r>
      <w:r w:rsidRPr="002D6713">
        <w:rPr>
          <w:rFonts w:ascii="Book Antiqua" w:hAnsi="Book Antiqua" w:cs="宋体"/>
          <w:b/>
          <w:bCs/>
          <w:sz w:val="24"/>
          <w:szCs w:val="24"/>
          <w:lang w:val="en-US"/>
        </w:rPr>
        <w:t>95</w:t>
      </w:r>
      <w:r w:rsidRPr="002D6713">
        <w:rPr>
          <w:rFonts w:ascii="Book Antiqua" w:hAnsi="Book Antiqua" w:cs="宋体"/>
          <w:sz w:val="24"/>
          <w:szCs w:val="24"/>
          <w:lang w:val="en-US"/>
        </w:rPr>
        <w:t>: 97-101 [PMID: 18076019 DOI: 10.1002/bjs.602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89 </w:t>
      </w:r>
      <w:r w:rsidRPr="002D6713">
        <w:rPr>
          <w:rFonts w:ascii="Book Antiqua" w:hAnsi="Book Antiqua" w:cs="宋体"/>
          <w:b/>
          <w:bCs/>
          <w:sz w:val="24"/>
          <w:szCs w:val="24"/>
          <w:lang w:val="en-US"/>
        </w:rPr>
        <w:t>Wolthuis AM</w:t>
      </w:r>
      <w:r w:rsidRPr="002D6713">
        <w:rPr>
          <w:rFonts w:ascii="Book Antiqua" w:hAnsi="Book Antiqua" w:cs="宋体"/>
          <w:sz w:val="24"/>
          <w:szCs w:val="24"/>
          <w:lang w:val="en-US"/>
        </w:rPr>
        <w:t xml:space="preserve">, Penninckx F, D'Hoore A. Laparoscopic sigmoid resection with transrectal specimen extraction has a good short-term outcome.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25</w:t>
      </w:r>
      <w:r w:rsidRPr="002D6713">
        <w:rPr>
          <w:rFonts w:ascii="Book Antiqua" w:hAnsi="Book Antiqua" w:cs="宋体"/>
          <w:sz w:val="24"/>
          <w:szCs w:val="24"/>
          <w:lang w:val="en-US"/>
        </w:rPr>
        <w:t>: 2034-2038 [PMID: 21136110 DOI: 10.1111/j.1463-1318.2011.02869.x]</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90 </w:t>
      </w:r>
      <w:r w:rsidRPr="002D6713">
        <w:rPr>
          <w:rFonts w:ascii="Book Antiqua" w:hAnsi="Book Antiqua" w:cs="宋体"/>
          <w:b/>
          <w:bCs/>
          <w:sz w:val="24"/>
          <w:szCs w:val="24"/>
          <w:lang w:val="en-US"/>
        </w:rPr>
        <w:t>Lorenzon L</w:t>
      </w:r>
      <w:r w:rsidRPr="002D6713">
        <w:rPr>
          <w:rFonts w:ascii="Book Antiqua" w:hAnsi="Book Antiqua" w:cs="宋体"/>
          <w:sz w:val="24"/>
          <w:szCs w:val="24"/>
          <w:lang w:val="en-US"/>
        </w:rPr>
        <w:t xml:space="preserve">, La Torre M, Ziparo V, Montebelli F, Mercantini P, Balducci G, Ferri M. Evidence based medicine and surgical approaches for colon cancer: evidences, benefits and limitations of the laparoscopic vs open resection. </w:t>
      </w:r>
      <w:r w:rsidRPr="002D6713">
        <w:rPr>
          <w:rFonts w:ascii="Book Antiqua" w:hAnsi="Book Antiqua" w:cs="宋体"/>
          <w:i/>
          <w:iCs/>
          <w:sz w:val="24"/>
          <w:szCs w:val="24"/>
          <w:lang w:val="en-US"/>
        </w:rPr>
        <w:t>World J Gastroenterol</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20</w:t>
      </w:r>
      <w:r w:rsidRPr="002D6713">
        <w:rPr>
          <w:rFonts w:ascii="Book Antiqua" w:hAnsi="Book Antiqua" w:cs="宋体"/>
          <w:sz w:val="24"/>
          <w:szCs w:val="24"/>
          <w:lang w:val="en-US"/>
        </w:rPr>
        <w:t>: 3680-3692 [PMID: 24707154 DOI: 10.3748/wjg.v20.i13.3680]</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91 </w:t>
      </w:r>
      <w:r w:rsidRPr="002D6713">
        <w:rPr>
          <w:rFonts w:ascii="Book Antiqua" w:hAnsi="Book Antiqua" w:cs="宋体"/>
          <w:b/>
          <w:bCs/>
          <w:sz w:val="24"/>
          <w:szCs w:val="24"/>
          <w:lang w:val="en-US"/>
        </w:rPr>
        <w:t>Martel G</w:t>
      </w:r>
      <w:r w:rsidRPr="002D6713">
        <w:rPr>
          <w:rFonts w:ascii="Book Antiqua" w:hAnsi="Book Antiqua" w:cs="宋体"/>
          <w:sz w:val="24"/>
          <w:szCs w:val="24"/>
          <w:lang w:val="en-US"/>
        </w:rPr>
        <w:t xml:space="preserve">, Crawford A, Barkun JS, Boushey RP, Ramsay CR, Fergusson DA. Expert opinion on laparoscopic surgery for colorectal cancer parallels evidence from a cumulative meta-analysis of randomized controlled trials. </w:t>
      </w:r>
      <w:r w:rsidRPr="002D6713">
        <w:rPr>
          <w:rFonts w:ascii="Book Antiqua" w:hAnsi="Book Antiqua" w:cs="宋体"/>
          <w:i/>
          <w:iCs/>
          <w:sz w:val="24"/>
          <w:szCs w:val="24"/>
          <w:lang w:val="en-US"/>
        </w:rPr>
        <w:t>PLoS One</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7</w:t>
      </w:r>
      <w:r w:rsidRPr="002D6713">
        <w:rPr>
          <w:rFonts w:ascii="Book Antiqua" w:hAnsi="Book Antiqua" w:cs="宋体"/>
          <w:sz w:val="24"/>
          <w:szCs w:val="24"/>
          <w:lang w:val="en-US"/>
        </w:rPr>
        <w:t>: e35292 [PMID: 22532846 DOI: 10.1371/journal.pone.0035292]</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92 </w:t>
      </w:r>
      <w:r w:rsidRPr="002D6713">
        <w:rPr>
          <w:rFonts w:ascii="Book Antiqua" w:hAnsi="Book Antiqua" w:cs="宋体"/>
          <w:b/>
          <w:bCs/>
          <w:sz w:val="24"/>
          <w:szCs w:val="24"/>
          <w:lang w:val="en-US"/>
        </w:rPr>
        <w:t>Kuhry E</w:t>
      </w:r>
      <w:r w:rsidRPr="002D6713">
        <w:rPr>
          <w:rFonts w:ascii="Book Antiqua" w:hAnsi="Book Antiqua" w:cs="宋体"/>
          <w:sz w:val="24"/>
          <w:szCs w:val="24"/>
          <w:lang w:val="en-US"/>
        </w:rPr>
        <w:t xml:space="preserve">, Schwenk W, Gaupset R, Romild U, Bonjer J. Long-term outcome of laparoscopic surgery for colorectal cancer: a cochrane systematic review of randomised controlled trials. </w:t>
      </w:r>
      <w:r w:rsidRPr="002D6713">
        <w:rPr>
          <w:rFonts w:ascii="Book Antiqua" w:hAnsi="Book Antiqua" w:cs="宋体"/>
          <w:i/>
          <w:iCs/>
          <w:sz w:val="24"/>
          <w:szCs w:val="24"/>
          <w:lang w:val="en-US"/>
        </w:rPr>
        <w:t>Cancer Treat Rev</w:t>
      </w:r>
      <w:r w:rsidRPr="002D6713">
        <w:rPr>
          <w:rFonts w:ascii="Book Antiqua" w:hAnsi="Book Antiqua" w:cs="宋体"/>
          <w:sz w:val="24"/>
          <w:szCs w:val="24"/>
          <w:lang w:val="en-US"/>
        </w:rPr>
        <w:t xml:space="preserve"> 2008; </w:t>
      </w:r>
      <w:r w:rsidRPr="002D6713">
        <w:rPr>
          <w:rFonts w:ascii="Book Antiqua" w:hAnsi="Book Antiqua" w:cs="宋体"/>
          <w:b/>
          <w:bCs/>
          <w:sz w:val="24"/>
          <w:szCs w:val="24"/>
          <w:lang w:val="en-US"/>
        </w:rPr>
        <w:t>34</w:t>
      </w:r>
      <w:r w:rsidRPr="002D6713">
        <w:rPr>
          <w:rFonts w:ascii="Book Antiqua" w:hAnsi="Book Antiqua" w:cs="宋体"/>
          <w:sz w:val="24"/>
          <w:szCs w:val="24"/>
          <w:lang w:val="en-US"/>
        </w:rPr>
        <w:t>: 498-504 [PMID: 18468803 DOI: 10.1016/j.ctrv.2008.03.011]</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93 </w:t>
      </w:r>
      <w:r w:rsidRPr="002D6713">
        <w:rPr>
          <w:rFonts w:ascii="Book Antiqua" w:hAnsi="Book Antiqua" w:cs="宋体"/>
          <w:b/>
          <w:bCs/>
          <w:sz w:val="24"/>
          <w:szCs w:val="24"/>
          <w:lang w:val="en-US"/>
        </w:rPr>
        <w:t>Søndenaa K</w:t>
      </w:r>
      <w:r w:rsidRPr="002D6713">
        <w:rPr>
          <w:rFonts w:ascii="Book Antiqua" w:hAnsi="Book Antiqua" w:cs="宋体"/>
          <w:sz w:val="24"/>
          <w:szCs w:val="24"/>
          <w:lang w:val="en-US"/>
        </w:rPr>
        <w:t xml:space="preserve">, Quirke P, Hohenberger W, Sugihara K, Kobayashi H, Kessler H, Brown G, Tudyka V, D'Hoore A, Kennedy RH, West NP, Kim SH, Heald R, Storli KE, Nesbakken A, Moran B. The rationale behind complete mesocolic </w:t>
      </w:r>
      <w:r w:rsidRPr="002D6713">
        <w:rPr>
          <w:rFonts w:ascii="Book Antiqua" w:hAnsi="Book Antiqua" w:cs="宋体"/>
          <w:sz w:val="24"/>
          <w:szCs w:val="24"/>
          <w:lang w:val="en-US"/>
        </w:rPr>
        <w:lastRenderedPageBreak/>
        <w:t xml:space="preserve">excision (CME) and a central vascular ligation for colon cancer in open and laparoscopic surgery: proceedings of a consensus conference. </w:t>
      </w:r>
      <w:r w:rsidRPr="002D6713">
        <w:rPr>
          <w:rFonts w:ascii="Book Antiqua" w:hAnsi="Book Antiqua" w:cs="宋体"/>
          <w:i/>
          <w:iCs/>
          <w:sz w:val="24"/>
          <w:szCs w:val="24"/>
          <w:lang w:val="en-US"/>
        </w:rPr>
        <w:t>Int J Colorectal Dis</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29</w:t>
      </w:r>
      <w:r w:rsidRPr="002D6713">
        <w:rPr>
          <w:rFonts w:ascii="Book Antiqua" w:hAnsi="Book Antiqua" w:cs="宋体"/>
          <w:sz w:val="24"/>
          <w:szCs w:val="24"/>
          <w:lang w:val="en-US"/>
        </w:rPr>
        <w:t>: 419-428 [PMID: 24477788 DOI: 10.1007/s00384-013-1818-2]</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94 </w:t>
      </w:r>
      <w:r w:rsidRPr="002D6713">
        <w:rPr>
          <w:rFonts w:ascii="Book Antiqua" w:hAnsi="Book Antiqua" w:cs="宋体"/>
          <w:b/>
          <w:bCs/>
          <w:sz w:val="24"/>
          <w:szCs w:val="24"/>
          <w:lang w:val="en-US"/>
        </w:rPr>
        <w:t>Rondelli F</w:t>
      </w:r>
      <w:r w:rsidRPr="002D6713">
        <w:rPr>
          <w:rFonts w:ascii="Book Antiqua" w:hAnsi="Book Antiqua" w:cs="宋体"/>
          <w:sz w:val="24"/>
          <w:szCs w:val="24"/>
          <w:lang w:val="en-US"/>
        </w:rPr>
        <w:t xml:space="preserve">, Trastulli S, Avenia N, Schillaci G, Cirocchi R, Gullà N, Mariani E, Bistoni G, Noya G. Is laparoscopic right colectomy more effective than open resection? </w:t>
      </w:r>
      <w:proofErr w:type="gramStart"/>
      <w:r w:rsidRPr="002D6713">
        <w:rPr>
          <w:rFonts w:ascii="Book Antiqua" w:hAnsi="Book Antiqua" w:cs="宋体"/>
          <w:sz w:val="24"/>
          <w:szCs w:val="24"/>
          <w:lang w:val="en-US"/>
        </w:rPr>
        <w:t>A meta-analysis of randomized and nonrandomized studies.</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Colorectal Dis</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14</w:t>
      </w:r>
      <w:r w:rsidRPr="002D6713">
        <w:rPr>
          <w:rFonts w:ascii="Book Antiqua" w:hAnsi="Book Antiqua" w:cs="宋体"/>
          <w:sz w:val="24"/>
          <w:szCs w:val="24"/>
          <w:lang w:val="en-US"/>
        </w:rPr>
        <w:t>: e447-e469 [PMID: 22540533 DOI: 10.1111/j.1463-1318.2012.03054.x]</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95 </w:t>
      </w:r>
      <w:r w:rsidRPr="002D6713">
        <w:rPr>
          <w:rFonts w:ascii="Book Antiqua" w:hAnsi="Book Antiqua" w:cs="宋体"/>
          <w:b/>
          <w:bCs/>
          <w:sz w:val="24"/>
          <w:szCs w:val="24"/>
          <w:lang w:val="en-US"/>
        </w:rPr>
        <w:t>Chand M</w:t>
      </w:r>
      <w:r w:rsidRPr="002D6713">
        <w:rPr>
          <w:rFonts w:ascii="Book Antiqua" w:hAnsi="Book Antiqua" w:cs="宋体"/>
          <w:sz w:val="24"/>
          <w:szCs w:val="24"/>
          <w:lang w:val="en-US"/>
        </w:rPr>
        <w:t xml:space="preserve">, Siddiqui MR, Rasheed S, Brown G, Tekkis P, Parvaiz A, Qureshi T. </w:t>
      </w:r>
      <w:proofErr w:type="gramStart"/>
      <w:r w:rsidRPr="002D6713">
        <w:rPr>
          <w:rFonts w:ascii="Book Antiqua" w:hAnsi="Book Antiqua" w:cs="宋体"/>
          <w:sz w:val="24"/>
          <w:szCs w:val="24"/>
          <w:lang w:val="en-US"/>
        </w:rPr>
        <w:t>A systematic review and meta-analysis evaluating the role of laparoscopic surgical resection of transverse colon tumours.</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28</w:t>
      </w:r>
      <w:r w:rsidRPr="002D6713">
        <w:rPr>
          <w:rFonts w:ascii="Book Antiqua" w:hAnsi="Book Antiqua" w:cs="宋体"/>
          <w:sz w:val="24"/>
          <w:szCs w:val="24"/>
          <w:lang w:val="en-US"/>
        </w:rPr>
        <w:t>: 3263-3272 [PMID: 24962859 DOI: 10.1007/s00464-014-3634-3]</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96 </w:t>
      </w:r>
      <w:r w:rsidRPr="002D6713">
        <w:rPr>
          <w:rFonts w:ascii="Book Antiqua" w:hAnsi="Book Antiqua" w:cs="宋体"/>
          <w:b/>
          <w:bCs/>
          <w:sz w:val="24"/>
          <w:szCs w:val="24"/>
          <w:lang w:val="en-US"/>
        </w:rPr>
        <w:t>Theophilus M</w:t>
      </w:r>
      <w:r w:rsidRPr="002D6713">
        <w:rPr>
          <w:rFonts w:ascii="Book Antiqua" w:hAnsi="Book Antiqua" w:cs="宋体"/>
          <w:sz w:val="24"/>
          <w:szCs w:val="24"/>
          <w:lang w:val="en-US"/>
        </w:rPr>
        <w:t xml:space="preserve">, Platell C, Spilsbury K. Long-term survival following laparoscopic and open colectomy for colon cancer: a meta-analysis of randomized controlled trials. </w:t>
      </w:r>
      <w:r w:rsidRPr="002D6713">
        <w:rPr>
          <w:rFonts w:ascii="Book Antiqua" w:hAnsi="Book Antiqua" w:cs="宋体"/>
          <w:i/>
          <w:iCs/>
          <w:sz w:val="24"/>
          <w:szCs w:val="24"/>
          <w:lang w:val="en-US"/>
        </w:rPr>
        <w:t>Colorectal Dis</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16</w:t>
      </w:r>
      <w:r w:rsidRPr="002D6713">
        <w:rPr>
          <w:rFonts w:ascii="Book Antiqua" w:hAnsi="Book Antiqua" w:cs="宋体"/>
          <w:sz w:val="24"/>
          <w:szCs w:val="24"/>
          <w:lang w:val="en-US"/>
        </w:rPr>
        <w:t>: O75-O81 [PMID: 24206016 DOI: 10.1111/codi.12483]</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97 </w:t>
      </w:r>
      <w:r w:rsidRPr="002D6713">
        <w:rPr>
          <w:rFonts w:ascii="Book Antiqua" w:hAnsi="Book Antiqua" w:cs="宋体"/>
          <w:b/>
          <w:bCs/>
          <w:sz w:val="24"/>
          <w:szCs w:val="24"/>
          <w:lang w:val="en-US"/>
        </w:rPr>
        <w:t>Di B</w:t>
      </w:r>
      <w:r w:rsidRPr="002D6713">
        <w:rPr>
          <w:rFonts w:ascii="Book Antiqua" w:hAnsi="Book Antiqua" w:cs="宋体"/>
          <w:sz w:val="24"/>
          <w:szCs w:val="24"/>
          <w:lang w:val="en-US"/>
        </w:rPr>
        <w:t xml:space="preserve">, Li Y, Wei K, Xiao X, Shi J, Zhang Y, Yang X, Gao P, Zhang K, Yuan Y, Zhang D, Wei X, Liu S, Wang J, Wang X, Zhang Y, Cai H. Laparoscopic versus open surgery for colon cancer: a meta-analysis of 5-year follow-up outcomes. </w:t>
      </w:r>
      <w:r w:rsidRPr="002D6713">
        <w:rPr>
          <w:rFonts w:ascii="Book Antiqua" w:hAnsi="Book Antiqua" w:cs="宋体"/>
          <w:i/>
          <w:iCs/>
          <w:sz w:val="24"/>
          <w:szCs w:val="24"/>
          <w:lang w:val="en-US"/>
        </w:rPr>
        <w:t>Surg Oncol</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22</w:t>
      </w:r>
      <w:r w:rsidRPr="002D6713">
        <w:rPr>
          <w:rFonts w:ascii="Book Antiqua" w:hAnsi="Book Antiqua" w:cs="宋体"/>
          <w:sz w:val="24"/>
          <w:szCs w:val="24"/>
          <w:lang w:val="en-US"/>
        </w:rPr>
        <w:t>: e39-e43 [PMID: 23643698 DOI: 10.1016/j.suronc.2013.03.002]</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98 </w:t>
      </w:r>
      <w:r w:rsidRPr="002D6713">
        <w:rPr>
          <w:rFonts w:ascii="Book Antiqua" w:hAnsi="Book Antiqua" w:cs="宋体"/>
          <w:b/>
          <w:bCs/>
          <w:sz w:val="24"/>
          <w:szCs w:val="24"/>
          <w:lang w:val="en-US"/>
        </w:rPr>
        <w:t>Clancy C</w:t>
      </w:r>
      <w:r w:rsidRPr="002D6713">
        <w:rPr>
          <w:rFonts w:ascii="Book Antiqua" w:hAnsi="Book Antiqua" w:cs="宋体"/>
          <w:sz w:val="24"/>
          <w:szCs w:val="24"/>
          <w:lang w:val="en-US"/>
        </w:rPr>
        <w:t>, O'Leary DP, Burke JP, Redmond HP, Coffey JC, Kerin MJ, Myers E.</w:t>
      </w:r>
      <w:proofErr w:type="gramEnd"/>
      <w:r w:rsidRPr="002D6713">
        <w:rPr>
          <w:rFonts w:ascii="Book Antiqua" w:hAnsi="Book Antiqua" w:cs="宋体"/>
          <w:sz w:val="24"/>
          <w:szCs w:val="24"/>
          <w:lang w:val="en-US"/>
        </w:rPr>
        <w:t xml:space="preserve"> </w:t>
      </w:r>
      <w:proofErr w:type="gramStart"/>
      <w:r w:rsidRPr="002D6713">
        <w:rPr>
          <w:rFonts w:ascii="Book Antiqua" w:hAnsi="Book Antiqua" w:cs="宋体"/>
          <w:sz w:val="24"/>
          <w:szCs w:val="24"/>
          <w:lang w:val="en-US"/>
        </w:rPr>
        <w:t>A meta-analysis to determine the oncological implications of conversion in laparoscopic colorectal cancer surgery.</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Colorectal Dis</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17</w:t>
      </w:r>
      <w:r w:rsidRPr="002D6713">
        <w:rPr>
          <w:rFonts w:ascii="Book Antiqua" w:hAnsi="Book Antiqua" w:cs="宋体"/>
          <w:sz w:val="24"/>
          <w:szCs w:val="24"/>
          <w:lang w:val="en-US"/>
        </w:rPr>
        <w:t>: 482-490 [PMID: 25524157 DOI: 10.1111/codi.12875]</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99 </w:t>
      </w:r>
      <w:r w:rsidRPr="002D6713">
        <w:rPr>
          <w:rFonts w:ascii="Book Antiqua" w:hAnsi="Book Antiqua" w:cs="宋体"/>
          <w:b/>
          <w:bCs/>
          <w:sz w:val="24"/>
          <w:szCs w:val="24"/>
          <w:lang w:val="en-US"/>
        </w:rPr>
        <w:t>Liao G</w:t>
      </w:r>
      <w:r w:rsidRPr="002D6713">
        <w:rPr>
          <w:rFonts w:ascii="Book Antiqua" w:hAnsi="Book Antiqua" w:cs="宋体"/>
          <w:sz w:val="24"/>
          <w:szCs w:val="24"/>
          <w:lang w:val="en-US"/>
        </w:rPr>
        <w:t xml:space="preserve">, Zhao Z, Lin S, Li R, Yuan Y, Du S, Chen J, Deng H. Robotic-assisted versus laparoscopic colorectal surgery: a meta-analysis of four randomized controlled trials. </w:t>
      </w:r>
      <w:r w:rsidRPr="002D6713">
        <w:rPr>
          <w:rFonts w:ascii="Book Antiqua" w:hAnsi="Book Antiqua" w:cs="宋体"/>
          <w:i/>
          <w:iCs/>
          <w:sz w:val="24"/>
          <w:szCs w:val="24"/>
          <w:lang w:val="en-US"/>
        </w:rPr>
        <w:t>World J Surg Oncol</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12</w:t>
      </w:r>
      <w:r w:rsidRPr="002D6713">
        <w:rPr>
          <w:rFonts w:ascii="Book Antiqua" w:hAnsi="Book Antiqua" w:cs="宋体"/>
          <w:sz w:val="24"/>
          <w:szCs w:val="24"/>
          <w:lang w:val="en-US"/>
        </w:rPr>
        <w:t>: 122 [PMID: 24767102 DOI: 10.1186/1477-7819-12-122]</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lastRenderedPageBreak/>
        <w:t xml:space="preserve">100 </w:t>
      </w:r>
      <w:r w:rsidRPr="002D6713">
        <w:rPr>
          <w:rFonts w:ascii="Book Antiqua" w:hAnsi="Book Antiqua" w:cs="宋体"/>
          <w:b/>
          <w:bCs/>
          <w:sz w:val="24"/>
          <w:szCs w:val="24"/>
          <w:lang w:val="en-US"/>
        </w:rPr>
        <w:t>Tou S</w:t>
      </w:r>
      <w:r w:rsidRPr="002D6713">
        <w:rPr>
          <w:rFonts w:ascii="Book Antiqua" w:hAnsi="Book Antiqua" w:cs="宋体"/>
          <w:sz w:val="24"/>
          <w:szCs w:val="24"/>
          <w:lang w:val="en-US"/>
        </w:rPr>
        <w:t>, Brown SR, Malik AI, Nelson RL.</w:t>
      </w:r>
      <w:proofErr w:type="gramEnd"/>
      <w:r w:rsidRPr="002D6713">
        <w:rPr>
          <w:rFonts w:ascii="Book Antiqua" w:hAnsi="Book Antiqua" w:cs="宋体"/>
          <w:sz w:val="24"/>
          <w:szCs w:val="24"/>
          <w:lang w:val="en-US"/>
        </w:rPr>
        <w:t xml:space="preserve"> </w:t>
      </w:r>
      <w:bookmarkStart w:id="23" w:name="OLE_LINK52"/>
      <w:bookmarkStart w:id="24" w:name="OLE_LINK51"/>
      <w:proofErr w:type="gramStart"/>
      <w:r w:rsidRPr="002D6713">
        <w:rPr>
          <w:rFonts w:ascii="Book Antiqua" w:hAnsi="Book Antiqua" w:cs="宋体"/>
          <w:sz w:val="24"/>
          <w:szCs w:val="24"/>
          <w:lang w:val="en-US"/>
        </w:rPr>
        <w:t>Surgery for complete rectal prolapse in adults</w:t>
      </w:r>
      <w:bookmarkEnd w:id="23"/>
      <w:bookmarkEnd w:id="24"/>
      <w:r w:rsidRPr="002D6713">
        <w:rPr>
          <w:rFonts w:ascii="Book Antiqua" w:hAnsi="Book Antiqua" w:cs="宋体"/>
          <w:sz w:val="24"/>
          <w:szCs w:val="24"/>
          <w:lang w:val="en-US"/>
        </w:rPr>
        <w:t>.</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Cochrane Database Syst Rev</w:t>
      </w:r>
      <w:r w:rsidRPr="002D6713">
        <w:rPr>
          <w:rFonts w:ascii="Book Antiqua" w:hAnsi="Book Antiqua" w:cs="宋体"/>
          <w:sz w:val="24"/>
          <w:szCs w:val="24"/>
          <w:lang w:val="en-US"/>
        </w:rPr>
        <w:t xml:space="preserve"> 2008; </w:t>
      </w:r>
      <w:r w:rsidRPr="002D6713">
        <w:rPr>
          <w:rFonts w:ascii="Book Antiqua" w:hAnsi="Book Antiqua" w:cs="宋体"/>
          <w:b/>
          <w:sz w:val="24"/>
          <w:szCs w:val="24"/>
          <w:lang w:val="en-US"/>
        </w:rPr>
        <w:t>(4)</w:t>
      </w:r>
      <w:r w:rsidRPr="002D6713">
        <w:rPr>
          <w:rFonts w:ascii="Book Antiqua" w:hAnsi="Book Antiqua" w:cs="宋体"/>
          <w:sz w:val="24"/>
          <w:szCs w:val="24"/>
          <w:lang w:val="en-US"/>
        </w:rPr>
        <w:t xml:space="preserve">: CD001758 [PMID: </w:t>
      </w:r>
      <w:bookmarkStart w:id="25" w:name="OLE_LINK50"/>
      <w:bookmarkStart w:id="26" w:name="OLE_LINK49"/>
      <w:bookmarkStart w:id="27" w:name="OLE_LINK48"/>
      <w:bookmarkStart w:id="28" w:name="OLE_LINK47"/>
      <w:r w:rsidRPr="002D6713">
        <w:rPr>
          <w:rFonts w:ascii="Book Antiqua" w:hAnsi="Book Antiqua" w:cs="宋体"/>
          <w:sz w:val="24"/>
          <w:szCs w:val="24"/>
          <w:lang w:val="en-US"/>
        </w:rPr>
        <w:t xml:space="preserve">18843623 </w:t>
      </w:r>
      <w:bookmarkEnd w:id="25"/>
      <w:bookmarkEnd w:id="26"/>
      <w:bookmarkEnd w:id="27"/>
      <w:bookmarkEnd w:id="28"/>
      <w:r w:rsidRPr="002D6713">
        <w:rPr>
          <w:rFonts w:ascii="Book Antiqua" w:hAnsi="Book Antiqua" w:cs="宋体"/>
          <w:sz w:val="24"/>
          <w:szCs w:val="24"/>
          <w:lang w:val="en-US"/>
        </w:rPr>
        <w:t>DOI: 10.1002/14651858.CD001758.pub2]</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01 </w:t>
      </w:r>
      <w:r w:rsidRPr="002D6713">
        <w:rPr>
          <w:rFonts w:ascii="Book Antiqua" w:hAnsi="Book Antiqua" w:cs="宋体"/>
          <w:b/>
          <w:bCs/>
          <w:sz w:val="24"/>
          <w:szCs w:val="24"/>
          <w:lang w:val="en-US"/>
        </w:rPr>
        <w:t>Young MT</w:t>
      </w:r>
      <w:r w:rsidRPr="002D6713">
        <w:rPr>
          <w:rFonts w:ascii="Book Antiqua" w:hAnsi="Book Antiqua" w:cs="宋体"/>
          <w:sz w:val="24"/>
          <w:szCs w:val="24"/>
          <w:lang w:val="en-US"/>
        </w:rPr>
        <w:t xml:space="preserve">, Jafari MD, Phelan MJ, Stamos MJ, Mills S, Pigazzi A, Carmichael JC. Surgical treatments for rectal prolapse: how does a perineal approach compare in the laparoscopic era?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29</w:t>
      </w:r>
      <w:r w:rsidRPr="002D6713">
        <w:rPr>
          <w:rFonts w:ascii="Book Antiqua" w:hAnsi="Book Antiqua" w:cs="宋体"/>
          <w:sz w:val="24"/>
          <w:szCs w:val="24"/>
          <w:lang w:val="en-US"/>
        </w:rPr>
        <w:t>: 607-613 [PMID: 25052123 DOI: 10.1007/s00464-014-3707-3]</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102</w:t>
      </w:r>
      <w:r w:rsidRPr="002D6713">
        <w:rPr>
          <w:rFonts w:ascii="Book Antiqua" w:hAnsi="Book Antiqua" w:cs="宋体"/>
          <w:b/>
          <w:sz w:val="24"/>
          <w:szCs w:val="24"/>
          <w:lang w:val="en-US"/>
        </w:rPr>
        <w:t xml:space="preserve"> Zhao J,</w:t>
      </w:r>
      <w:r w:rsidRPr="002D6713">
        <w:rPr>
          <w:rFonts w:ascii="Book Antiqua" w:hAnsi="Book Antiqua" w:cs="宋体"/>
          <w:sz w:val="24"/>
          <w:szCs w:val="24"/>
          <w:lang w:val="en-US"/>
        </w:rPr>
        <w:t xml:space="preserve"> Chen N, Zheng J, He S, Sun X. Laparoscopic versus open surgery for rectal cancer: Results of a systematic review and meta-analysis on clinical efficacy. </w:t>
      </w:r>
      <w:r w:rsidRPr="002D6713">
        <w:rPr>
          <w:rFonts w:ascii="Book Antiqua" w:hAnsi="Book Antiqua" w:cs="宋体"/>
          <w:i/>
          <w:iCs/>
          <w:sz w:val="24"/>
          <w:szCs w:val="24"/>
          <w:lang w:val="en-US"/>
        </w:rPr>
        <w:t>Mol Clin Oncol</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2</w:t>
      </w:r>
      <w:r w:rsidRPr="002D6713">
        <w:rPr>
          <w:rFonts w:ascii="Book Antiqua" w:hAnsi="Book Antiqua" w:cs="宋体"/>
          <w:sz w:val="24"/>
          <w:szCs w:val="24"/>
          <w:lang w:val="en-US"/>
        </w:rPr>
        <w:t>: 1097-1102 [PMID: 25279204 DOI: 10.3892/mco.2014.345]</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03 </w:t>
      </w:r>
      <w:r w:rsidRPr="002D6713">
        <w:rPr>
          <w:rFonts w:ascii="Book Antiqua" w:hAnsi="Book Antiqua" w:cs="宋体"/>
          <w:b/>
          <w:bCs/>
          <w:sz w:val="24"/>
          <w:szCs w:val="24"/>
          <w:lang w:val="en-US"/>
        </w:rPr>
        <w:t>Zhang FW</w:t>
      </w:r>
      <w:r w:rsidRPr="002D6713">
        <w:rPr>
          <w:rFonts w:ascii="Book Antiqua" w:hAnsi="Book Antiqua" w:cs="宋体"/>
          <w:sz w:val="24"/>
          <w:szCs w:val="24"/>
          <w:lang w:val="en-US"/>
        </w:rPr>
        <w:t xml:space="preserve">, Zhou ZY, Wang HL, Zhang JX, Di BS, Huang WH, Yang KH. Laparoscopic versus open surgery for rectal cancer: a systematic review and meta-analysis of randomized controlled trials. </w:t>
      </w:r>
      <w:r w:rsidRPr="002D6713">
        <w:rPr>
          <w:rFonts w:ascii="Book Antiqua" w:hAnsi="Book Antiqua" w:cs="宋体"/>
          <w:i/>
          <w:iCs/>
          <w:sz w:val="24"/>
          <w:szCs w:val="24"/>
          <w:lang w:val="en-US"/>
        </w:rPr>
        <w:t>Asian Pac J Cancer Prev</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15</w:t>
      </w:r>
      <w:r w:rsidRPr="002D6713">
        <w:rPr>
          <w:rFonts w:ascii="Book Antiqua" w:hAnsi="Book Antiqua" w:cs="宋体"/>
          <w:sz w:val="24"/>
          <w:szCs w:val="24"/>
          <w:lang w:val="en-US"/>
        </w:rPr>
        <w:t>: 9985-9996 [PMID: 25520140 DOI: 10.7314/APJCP.2014.15.22.9985]</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04 </w:t>
      </w:r>
      <w:r w:rsidRPr="002D6713">
        <w:rPr>
          <w:rFonts w:ascii="Book Antiqua" w:hAnsi="Book Antiqua" w:cs="宋体"/>
          <w:b/>
          <w:bCs/>
          <w:sz w:val="24"/>
          <w:szCs w:val="24"/>
          <w:lang w:val="en-US"/>
        </w:rPr>
        <w:t>Morino M</w:t>
      </w:r>
      <w:r w:rsidRPr="002D6713">
        <w:rPr>
          <w:rFonts w:ascii="Book Antiqua" w:hAnsi="Book Antiqua" w:cs="宋体"/>
          <w:sz w:val="24"/>
          <w:szCs w:val="24"/>
          <w:lang w:val="en-US"/>
        </w:rPr>
        <w:t xml:space="preserve">, Risio M, Bach S, Beets-Tan R, Bujko K, Panis Y, Quirke P, Rembacken B, Rullier E, Saito Y, Young-Fadok T, Allaix ME. Early rectal cancer: the European Association for Endoscopic Surgery (EAES) clinical consensus conference.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29</w:t>
      </w:r>
      <w:r w:rsidRPr="002D6713">
        <w:rPr>
          <w:rFonts w:ascii="Book Antiqua" w:hAnsi="Book Antiqua" w:cs="宋体"/>
          <w:sz w:val="24"/>
          <w:szCs w:val="24"/>
          <w:lang w:val="en-US"/>
        </w:rPr>
        <w:t>: 755-773 [PMID: 25609317 DOI: 10.1007/s00464-015-4067-3]</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05 </w:t>
      </w:r>
      <w:r w:rsidRPr="002D6713">
        <w:rPr>
          <w:rFonts w:ascii="Book Antiqua" w:hAnsi="Book Antiqua" w:cs="宋体"/>
          <w:b/>
          <w:bCs/>
          <w:sz w:val="24"/>
          <w:szCs w:val="24"/>
          <w:lang w:val="en-US"/>
        </w:rPr>
        <w:t>Keller DS</w:t>
      </w:r>
      <w:r w:rsidRPr="002D6713">
        <w:rPr>
          <w:rFonts w:ascii="Book Antiqua" w:hAnsi="Book Antiqua" w:cs="宋体"/>
          <w:sz w:val="24"/>
          <w:szCs w:val="24"/>
          <w:lang w:val="en-US"/>
        </w:rPr>
        <w:t xml:space="preserve">, Khorgami Z, Swendseid B, Champagne BJ, Reynolds HL, Stein SL, Delaney CP. Laparoscopic and converted approaches to rectal cancer resection have superior long-term outcomes: a comparative study by operative approach.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28</w:t>
      </w:r>
      <w:r w:rsidRPr="002D6713">
        <w:rPr>
          <w:rFonts w:ascii="Book Antiqua" w:hAnsi="Book Antiqua" w:cs="宋体"/>
          <w:sz w:val="24"/>
          <w:szCs w:val="24"/>
          <w:lang w:val="en-US"/>
        </w:rPr>
        <w:t>: 1940-1948 [PMID: 24515259 DOI: 10.1007/s00464-014-3419-8]</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06 </w:t>
      </w:r>
      <w:r w:rsidRPr="002D6713">
        <w:rPr>
          <w:rFonts w:ascii="Book Antiqua" w:hAnsi="Book Antiqua" w:cs="宋体"/>
          <w:b/>
          <w:bCs/>
          <w:sz w:val="24"/>
          <w:szCs w:val="24"/>
          <w:lang w:val="en-US"/>
        </w:rPr>
        <w:t>Chen H</w:t>
      </w:r>
      <w:r w:rsidRPr="002D6713">
        <w:rPr>
          <w:rFonts w:ascii="Book Antiqua" w:hAnsi="Book Antiqua" w:cs="宋体"/>
          <w:sz w:val="24"/>
          <w:szCs w:val="24"/>
          <w:lang w:val="en-US"/>
        </w:rPr>
        <w:t xml:space="preserve">, Zhao L, An S, Wu J, Zou Z, Liu H, Li G. Laparoscopic versus open surgery following neoadjuvant chemoradiotherapy for rectal cancer: a systematic review and meta-analysis. </w:t>
      </w:r>
      <w:r w:rsidRPr="002D6713">
        <w:rPr>
          <w:rFonts w:ascii="Book Antiqua" w:hAnsi="Book Antiqua" w:cs="宋体"/>
          <w:i/>
          <w:iCs/>
          <w:sz w:val="24"/>
          <w:szCs w:val="24"/>
          <w:lang w:val="en-US"/>
        </w:rPr>
        <w:t>J Gastrointest Surg</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18</w:t>
      </w:r>
      <w:r w:rsidRPr="002D6713">
        <w:rPr>
          <w:rFonts w:ascii="Book Antiqua" w:hAnsi="Book Antiqua" w:cs="宋体"/>
          <w:sz w:val="24"/>
          <w:szCs w:val="24"/>
          <w:lang w:val="en-US"/>
        </w:rPr>
        <w:t>: 617-626 [PMID: 24424713 DOI: 10.1007/s11605-014-2452-1]</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lastRenderedPageBreak/>
        <w:t xml:space="preserve">107 </w:t>
      </w:r>
      <w:r w:rsidRPr="002D6713">
        <w:rPr>
          <w:rFonts w:ascii="Book Antiqua" w:hAnsi="Book Antiqua" w:cs="宋体"/>
          <w:b/>
          <w:bCs/>
          <w:sz w:val="24"/>
          <w:szCs w:val="24"/>
          <w:lang w:val="en-US"/>
        </w:rPr>
        <w:t>Lim RS</w:t>
      </w:r>
      <w:r w:rsidRPr="002D6713">
        <w:rPr>
          <w:rFonts w:ascii="Book Antiqua" w:hAnsi="Book Antiqua" w:cs="宋体"/>
          <w:sz w:val="24"/>
          <w:szCs w:val="24"/>
          <w:lang w:val="en-US"/>
        </w:rPr>
        <w:t>, Yang TX, Chua TC.</w:t>
      </w:r>
      <w:proofErr w:type="gramEnd"/>
      <w:r w:rsidRPr="002D6713">
        <w:rPr>
          <w:rFonts w:ascii="Book Antiqua" w:hAnsi="Book Antiqua" w:cs="宋体"/>
          <w:sz w:val="24"/>
          <w:szCs w:val="24"/>
          <w:lang w:val="en-US"/>
        </w:rPr>
        <w:t xml:space="preserve"> Postoperative bladder and sexual function in patients undergoing surgery for rectal cancer: a systematic review and meta-analysis of laparoscopic versus open resection of rectal cancer. </w:t>
      </w:r>
      <w:r w:rsidRPr="002D6713">
        <w:rPr>
          <w:rFonts w:ascii="Book Antiqua" w:hAnsi="Book Antiqua" w:cs="宋体"/>
          <w:i/>
          <w:iCs/>
          <w:sz w:val="24"/>
          <w:szCs w:val="24"/>
          <w:lang w:val="en-US"/>
        </w:rPr>
        <w:t>Tech Coloproctol</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18</w:t>
      </w:r>
      <w:r w:rsidRPr="002D6713">
        <w:rPr>
          <w:rFonts w:ascii="Book Antiqua" w:hAnsi="Book Antiqua" w:cs="宋体"/>
          <w:sz w:val="24"/>
          <w:szCs w:val="24"/>
          <w:lang w:val="en-US"/>
        </w:rPr>
        <w:t>: 993-1002 [PMID: 25056719 DOI: 10.1007/s10151-014-1189-x]</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08 </w:t>
      </w:r>
      <w:r w:rsidRPr="002D6713">
        <w:rPr>
          <w:rFonts w:ascii="Book Antiqua" w:hAnsi="Book Antiqua" w:cs="宋体"/>
          <w:b/>
          <w:bCs/>
          <w:sz w:val="24"/>
          <w:szCs w:val="24"/>
          <w:lang w:val="en-US"/>
        </w:rPr>
        <w:t>Arezzo A</w:t>
      </w:r>
      <w:r w:rsidRPr="002D6713">
        <w:rPr>
          <w:rFonts w:ascii="Book Antiqua" w:hAnsi="Book Antiqua" w:cs="宋体"/>
          <w:sz w:val="24"/>
          <w:szCs w:val="24"/>
          <w:lang w:val="en-US"/>
        </w:rPr>
        <w:t xml:space="preserve">, Passera R, Salvai A, Arolfo S, Allaix ME, Schwarzer G, Morino M. Laparoscopy for rectal cancer is oncologically adequate: a systematic review and meta-analysis of the literature.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29</w:t>
      </w:r>
      <w:r w:rsidRPr="002D6713">
        <w:rPr>
          <w:rFonts w:ascii="Book Antiqua" w:hAnsi="Book Antiqua" w:cs="宋体"/>
          <w:sz w:val="24"/>
          <w:szCs w:val="24"/>
          <w:lang w:val="en-US"/>
        </w:rPr>
        <w:t>: 334-348 [PMID: 25007974 DOI: 10.1007/s00464-014-3686-4]</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09 </w:t>
      </w:r>
      <w:r w:rsidRPr="002D6713">
        <w:rPr>
          <w:rFonts w:ascii="Book Antiqua" w:hAnsi="Book Antiqua" w:cs="宋体"/>
          <w:b/>
          <w:bCs/>
          <w:sz w:val="24"/>
          <w:szCs w:val="24"/>
          <w:lang w:val="en-US"/>
        </w:rPr>
        <w:t>Breukink S</w:t>
      </w:r>
      <w:r w:rsidRPr="002D6713">
        <w:rPr>
          <w:rFonts w:ascii="Book Antiqua" w:hAnsi="Book Antiqua" w:cs="宋体"/>
          <w:sz w:val="24"/>
          <w:szCs w:val="24"/>
          <w:lang w:val="en-US"/>
        </w:rPr>
        <w:t>, Pierie J, Wiggers T. Laparoscopic versus open total mesorectal excision for rectal cancer.</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Cochrane Database Syst Rev</w:t>
      </w:r>
      <w:r w:rsidRPr="002D6713">
        <w:rPr>
          <w:rFonts w:ascii="Book Antiqua" w:hAnsi="Book Antiqua" w:cs="宋体"/>
          <w:sz w:val="24"/>
          <w:szCs w:val="24"/>
          <w:lang w:val="en-US"/>
        </w:rPr>
        <w:t xml:space="preserve"> 2006; </w:t>
      </w:r>
      <w:r w:rsidRPr="002D6713">
        <w:rPr>
          <w:rFonts w:ascii="Book Antiqua" w:hAnsi="Book Antiqua" w:cs="宋体"/>
          <w:b/>
          <w:sz w:val="24"/>
          <w:szCs w:val="24"/>
          <w:lang w:val="en-US"/>
        </w:rPr>
        <w:t>(4)</w:t>
      </w:r>
      <w:r w:rsidRPr="002D6713">
        <w:rPr>
          <w:rFonts w:ascii="Book Antiqua" w:hAnsi="Book Antiqua" w:cs="宋体"/>
          <w:sz w:val="24"/>
          <w:szCs w:val="24"/>
          <w:lang w:val="en-US"/>
        </w:rPr>
        <w:t xml:space="preserve">: CD005200 [PMID: </w:t>
      </w:r>
      <w:bookmarkStart w:id="29" w:name="OLE_LINK54"/>
      <w:bookmarkStart w:id="30" w:name="OLE_LINK53"/>
      <w:r w:rsidRPr="002D6713">
        <w:rPr>
          <w:rFonts w:ascii="Book Antiqua" w:hAnsi="Book Antiqua" w:cs="宋体"/>
          <w:sz w:val="24"/>
          <w:szCs w:val="24"/>
          <w:lang w:val="en-US"/>
        </w:rPr>
        <w:t xml:space="preserve">17054246 </w:t>
      </w:r>
      <w:bookmarkEnd w:id="29"/>
      <w:bookmarkEnd w:id="30"/>
      <w:r w:rsidRPr="002D6713">
        <w:rPr>
          <w:rFonts w:ascii="Book Antiqua" w:hAnsi="Book Antiqua" w:cs="宋体"/>
          <w:sz w:val="24"/>
          <w:szCs w:val="24"/>
          <w:lang w:val="en-US"/>
        </w:rPr>
        <w:t>DOI: 10.1002/14651858.CD005200.pub2]</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10 </w:t>
      </w:r>
      <w:r w:rsidRPr="002D6713">
        <w:rPr>
          <w:rFonts w:ascii="Book Antiqua" w:hAnsi="Book Antiqua" w:cs="宋体"/>
          <w:b/>
          <w:bCs/>
          <w:sz w:val="24"/>
          <w:szCs w:val="24"/>
          <w:lang w:val="en-US"/>
        </w:rPr>
        <w:t>Kelly M</w:t>
      </w:r>
      <w:r w:rsidRPr="002D6713">
        <w:rPr>
          <w:rFonts w:ascii="Book Antiqua" w:hAnsi="Book Antiqua" w:cs="宋体"/>
          <w:sz w:val="24"/>
          <w:szCs w:val="24"/>
          <w:lang w:val="en-US"/>
        </w:rPr>
        <w:t xml:space="preserve">, Bhangu A, Singh P, Fitzgerald JE, Tekkis PP. Systematic review and meta-analysis of trainee- versus expert surgeon-performed colorectal resection.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101</w:t>
      </w:r>
      <w:r w:rsidRPr="002D6713">
        <w:rPr>
          <w:rFonts w:ascii="Book Antiqua" w:hAnsi="Book Antiqua" w:cs="宋体"/>
          <w:sz w:val="24"/>
          <w:szCs w:val="24"/>
          <w:lang w:val="en-US"/>
        </w:rPr>
        <w:t>: 750-759 [PMID: 24760684 DOI: 10.1002/bjs.9472]</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11 </w:t>
      </w:r>
      <w:r w:rsidRPr="002D6713">
        <w:rPr>
          <w:rFonts w:ascii="Book Antiqua" w:hAnsi="Book Antiqua" w:cs="宋体"/>
          <w:b/>
          <w:bCs/>
          <w:sz w:val="24"/>
          <w:szCs w:val="24"/>
          <w:lang w:val="en-US"/>
        </w:rPr>
        <w:t>Araujo SE</w:t>
      </w:r>
      <w:r w:rsidRPr="002D6713">
        <w:rPr>
          <w:rFonts w:ascii="Book Antiqua" w:hAnsi="Book Antiqua" w:cs="宋体"/>
          <w:sz w:val="24"/>
          <w:szCs w:val="24"/>
          <w:lang w:val="en-US"/>
        </w:rPr>
        <w:t xml:space="preserve">, Crawshaw B, Mendes CR, Delaney CP. Transanal total mesorectal excision: a systematic review of the experimental and clinical evidence. </w:t>
      </w:r>
      <w:r w:rsidRPr="002D6713">
        <w:rPr>
          <w:rFonts w:ascii="Book Antiqua" w:hAnsi="Book Antiqua" w:cs="宋体"/>
          <w:i/>
          <w:iCs/>
          <w:sz w:val="24"/>
          <w:szCs w:val="24"/>
          <w:lang w:val="en-US"/>
        </w:rPr>
        <w:t>Tech Coloproctol</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19</w:t>
      </w:r>
      <w:r w:rsidRPr="002D6713">
        <w:rPr>
          <w:rFonts w:ascii="Book Antiqua" w:hAnsi="Book Antiqua" w:cs="宋体"/>
          <w:sz w:val="24"/>
          <w:szCs w:val="24"/>
          <w:lang w:val="en-US"/>
        </w:rPr>
        <w:t>: 69-82 [PMID: 25380741 DOI: 10.1007/s10151-014-1233-x]</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12 </w:t>
      </w:r>
      <w:r w:rsidRPr="002D6713">
        <w:rPr>
          <w:rFonts w:ascii="Book Antiqua" w:hAnsi="Book Antiqua" w:cs="宋体"/>
          <w:b/>
          <w:bCs/>
          <w:sz w:val="24"/>
          <w:szCs w:val="24"/>
          <w:lang w:val="en-US"/>
        </w:rPr>
        <w:t>Lin S</w:t>
      </w:r>
      <w:r w:rsidRPr="002D6713">
        <w:rPr>
          <w:rFonts w:ascii="Book Antiqua" w:hAnsi="Book Antiqua" w:cs="宋体"/>
          <w:sz w:val="24"/>
          <w:szCs w:val="24"/>
          <w:lang w:val="en-US"/>
        </w:rPr>
        <w:t xml:space="preserve">, Jiang HG, Chen ZH, Zhou SY, Liu XS, Yu JR. Meta-analysis of robotic and laparoscopic surgery for treatment of rectal cancer. </w:t>
      </w:r>
      <w:r w:rsidRPr="002D6713">
        <w:rPr>
          <w:rFonts w:ascii="Book Antiqua" w:hAnsi="Book Antiqua" w:cs="宋体"/>
          <w:i/>
          <w:iCs/>
          <w:sz w:val="24"/>
          <w:szCs w:val="24"/>
          <w:lang w:val="en-US"/>
        </w:rPr>
        <w:t>World J Gastroenterol</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17</w:t>
      </w:r>
      <w:r w:rsidRPr="002D6713">
        <w:rPr>
          <w:rFonts w:ascii="Book Antiqua" w:hAnsi="Book Antiqua" w:cs="宋体"/>
          <w:sz w:val="24"/>
          <w:szCs w:val="24"/>
          <w:lang w:val="en-US"/>
        </w:rPr>
        <w:t>: 5214-5220 [PMID: 22215947 DOI: 10.3748/wjg.v17.i47.521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13 </w:t>
      </w:r>
      <w:r w:rsidRPr="002D6713">
        <w:rPr>
          <w:rFonts w:ascii="Book Antiqua" w:hAnsi="Book Antiqua" w:cs="宋体"/>
          <w:b/>
          <w:bCs/>
          <w:sz w:val="24"/>
          <w:szCs w:val="24"/>
          <w:lang w:val="en-US"/>
        </w:rPr>
        <w:t>Trastulli S</w:t>
      </w:r>
      <w:r w:rsidRPr="002D6713">
        <w:rPr>
          <w:rFonts w:ascii="Book Antiqua" w:hAnsi="Book Antiqua" w:cs="宋体"/>
          <w:sz w:val="24"/>
          <w:szCs w:val="24"/>
          <w:lang w:val="en-US"/>
        </w:rPr>
        <w:t xml:space="preserve">, Farinella E, Cirocchi R, Cavaliere D, Avenia N, Sciannameo F, Gullà N, Noya G, Boselli C. Robotic resection compared with laparoscopic rectal resection for cancer: systematic review and meta-analysis of short-term outcome. </w:t>
      </w:r>
      <w:r w:rsidRPr="002D6713">
        <w:rPr>
          <w:rFonts w:ascii="Book Antiqua" w:hAnsi="Book Antiqua" w:cs="宋体"/>
          <w:i/>
          <w:iCs/>
          <w:sz w:val="24"/>
          <w:szCs w:val="24"/>
          <w:lang w:val="en-US"/>
        </w:rPr>
        <w:t>Colorectal Dis</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14</w:t>
      </w:r>
      <w:r w:rsidRPr="002D6713">
        <w:rPr>
          <w:rFonts w:ascii="Book Antiqua" w:hAnsi="Book Antiqua" w:cs="宋体"/>
          <w:sz w:val="24"/>
          <w:szCs w:val="24"/>
          <w:lang w:val="en-US"/>
        </w:rPr>
        <w:t>: e134-e156 [PMID: 22151033 DOI: 10.1111/j.1463-1318.2011.02907.x]</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lastRenderedPageBreak/>
        <w:t xml:space="preserve">114 </w:t>
      </w:r>
      <w:r w:rsidRPr="002D6713">
        <w:rPr>
          <w:rFonts w:ascii="Book Antiqua" w:hAnsi="Book Antiqua" w:cs="宋体"/>
          <w:b/>
          <w:bCs/>
          <w:sz w:val="24"/>
          <w:szCs w:val="24"/>
          <w:lang w:val="en-US"/>
        </w:rPr>
        <w:t>Antoniou SA</w:t>
      </w:r>
      <w:r w:rsidRPr="002D6713">
        <w:rPr>
          <w:rFonts w:ascii="Book Antiqua" w:hAnsi="Book Antiqua" w:cs="宋体"/>
          <w:sz w:val="24"/>
          <w:szCs w:val="24"/>
          <w:lang w:val="en-US"/>
        </w:rPr>
        <w:t>, Antoniou GA, Koch OO, Pointner R, Granderath FA.</w:t>
      </w:r>
      <w:proofErr w:type="gramEnd"/>
      <w:r w:rsidRPr="002D6713">
        <w:rPr>
          <w:rFonts w:ascii="Book Antiqua" w:hAnsi="Book Antiqua" w:cs="宋体"/>
          <w:sz w:val="24"/>
          <w:szCs w:val="24"/>
          <w:lang w:val="en-US"/>
        </w:rPr>
        <w:t xml:space="preserve"> </w:t>
      </w:r>
      <w:proofErr w:type="gramStart"/>
      <w:r w:rsidRPr="002D6713">
        <w:rPr>
          <w:rFonts w:ascii="Book Antiqua" w:hAnsi="Book Antiqua" w:cs="宋体"/>
          <w:sz w:val="24"/>
          <w:szCs w:val="24"/>
          <w:lang w:val="en-US"/>
        </w:rPr>
        <w:t>Robot-assisted laparoscopic surgery of the colon and rectum.</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26</w:t>
      </w:r>
      <w:r w:rsidRPr="002D6713">
        <w:rPr>
          <w:rFonts w:ascii="Book Antiqua" w:hAnsi="Book Antiqua" w:cs="宋体"/>
          <w:sz w:val="24"/>
          <w:szCs w:val="24"/>
          <w:lang w:val="en-US"/>
        </w:rPr>
        <w:t>: 1-11 [PMID: 21858568 DOI: 10.1007/s00464-011-1867-y]</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15 </w:t>
      </w:r>
      <w:r w:rsidRPr="002D6713">
        <w:rPr>
          <w:rFonts w:ascii="Book Antiqua" w:hAnsi="Book Antiqua" w:cs="宋体"/>
          <w:b/>
          <w:bCs/>
          <w:sz w:val="24"/>
          <w:szCs w:val="24"/>
          <w:lang w:val="en-US"/>
        </w:rPr>
        <w:t>Mak TW</w:t>
      </w:r>
      <w:r w:rsidRPr="002D6713">
        <w:rPr>
          <w:rFonts w:ascii="Book Antiqua" w:hAnsi="Book Antiqua" w:cs="宋体"/>
          <w:sz w:val="24"/>
          <w:szCs w:val="24"/>
          <w:lang w:val="en-US"/>
        </w:rPr>
        <w:t xml:space="preserve">, Lee JF, Futaba K, Hon SS, Ngo DK, Ng SS. Robotic surgery for rectal cancer: A systematic review of current practice. </w:t>
      </w:r>
      <w:r w:rsidRPr="002D6713">
        <w:rPr>
          <w:rFonts w:ascii="Book Antiqua" w:hAnsi="Book Antiqua" w:cs="宋体"/>
          <w:i/>
          <w:iCs/>
          <w:sz w:val="24"/>
          <w:szCs w:val="24"/>
          <w:lang w:val="en-US"/>
        </w:rPr>
        <w:t>World J Gastrointest Oncol</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6</w:t>
      </w:r>
      <w:r w:rsidRPr="002D6713">
        <w:rPr>
          <w:rFonts w:ascii="Book Antiqua" w:hAnsi="Book Antiqua" w:cs="宋体"/>
          <w:sz w:val="24"/>
          <w:szCs w:val="24"/>
          <w:lang w:val="en-US"/>
        </w:rPr>
        <w:t>: 184-193 [PMID: 24936229 DOI: 10.4251/wjgo.v6.i6.18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16 </w:t>
      </w:r>
      <w:r w:rsidRPr="002D6713">
        <w:rPr>
          <w:rFonts w:ascii="Book Antiqua" w:hAnsi="Book Antiqua" w:cs="宋体"/>
          <w:b/>
          <w:bCs/>
          <w:sz w:val="24"/>
          <w:szCs w:val="24"/>
          <w:lang w:val="en-US"/>
        </w:rPr>
        <w:t>Baek SK</w:t>
      </w:r>
      <w:r w:rsidRPr="002D6713">
        <w:rPr>
          <w:rFonts w:ascii="Book Antiqua" w:hAnsi="Book Antiqua" w:cs="宋体"/>
          <w:sz w:val="24"/>
          <w:szCs w:val="24"/>
          <w:lang w:val="en-US"/>
        </w:rPr>
        <w:t xml:space="preserve">, Carmichael JC, Pigazzi A. Robotic surgery: colon and rectum. </w:t>
      </w:r>
      <w:r w:rsidRPr="002D6713">
        <w:rPr>
          <w:rFonts w:ascii="Book Antiqua" w:hAnsi="Book Antiqua" w:cs="宋体"/>
          <w:i/>
          <w:iCs/>
          <w:sz w:val="24"/>
          <w:szCs w:val="24"/>
          <w:lang w:val="en-US"/>
        </w:rPr>
        <w:t>Cancer J</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19</w:t>
      </w:r>
      <w:r w:rsidRPr="002D6713">
        <w:rPr>
          <w:rFonts w:ascii="Book Antiqua" w:hAnsi="Book Antiqua" w:cs="宋体"/>
          <w:sz w:val="24"/>
          <w:szCs w:val="24"/>
          <w:lang w:val="en-US"/>
        </w:rPr>
        <w:t>: 140-146 [PMID: 23528722 DOI: 10.1097/PPO.0b013e31828ba0fd]</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17 </w:t>
      </w:r>
      <w:r w:rsidRPr="002D6713">
        <w:rPr>
          <w:rFonts w:ascii="Book Antiqua" w:hAnsi="Book Antiqua" w:cs="宋体"/>
          <w:b/>
          <w:bCs/>
          <w:sz w:val="24"/>
          <w:szCs w:val="24"/>
          <w:lang w:val="en-US"/>
        </w:rPr>
        <w:t>Winslow E</w:t>
      </w:r>
      <w:r w:rsidRPr="002D6713">
        <w:rPr>
          <w:rFonts w:ascii="Book Antiqua" w:hAnsi="Book Antiqua" w:cs="宋体"/>
          <w:sz w:val="24"/>
          <w:szCs w:val="24"/>
          <w:lang w:val="en-US"/>
        </w:rPr>
        <w:t xml:space="preserve">, Hawkins WG. </w:t>
      </w:r>
      <w:proofErr w:type="gramStart"/>
      <w:r w:rsidRPr="002D6713">
        <w:rPr>
          <w:rFonts w:ascii="Book Antiqua" w:hAnsi="Book Antiqua" w:cs="宋体"/>
          <w:sz w:val="24"/>
          <w:szCs w:val="24"/>
          <w:lang w:val="en-US"/>
        </w:rPr>
        <w:t>Laparoscopic resection of the liver for cancer.</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Surg Oncol Clin N Am</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22</w:t>
      </w:r>
      <w:r w:rsidRPr="002D6713">
        <w:rPr>
          <w:rFonts w:ascii="Book Antiqua" w:hAnsi="Book Antiqua" w:cs="宋体"/>
          <w:sz w:val="24"/>
          <w:szCs w:val="24"/>
          <w:lang w:val="en-US"/>
        </w:rPr>
        <w:t xml:space="preserve">: 75-89, </w:t>
      </w:r>
      <w:proofErr w:type="gramStart"/>
      <w:r w:rsidRPr="002D6713">
        <w:rPr>
          <w:rFonts w:ascii="Book Antiqua" w:hAnsi="Book Antiqua" w:cs="宋体"/>
          <w:sz w:val="24"/>
          <w:szCs w:val="24"/>
          <w:lang w:val="en-US"/>
        </w:rPr>
        <w:t>vi</w:t>
      </w:r>
      <w:proofErr w:type="gramEnd"/>
      <w:r w:rsidRPr="002D6713">
        <w:rPr>
          <w:rFonts w:ascii="Book Antiqua" w:hAnsi="Book Antiqua" w:cs="宋体"/>
          <w:sz w:val="24"/>
          <w:szCs w:val="24"/>
          <w:lang w:val="en-US"/>
        </w:rPr>
        <w:t xml:space="preserve"> [PMID: 23158086 DOI: 10.1016/j.soc.2012.08.005]</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18 </w:t>
      </w:r>
      <w:r w:rsidRPr="002D6713">
        <w:rPr>
          <w:rFonts w:ascii="Book Antiqua" w:hAnsi="Book Antiqua" w:cs="宋体"/>
          <w:b/>
          <w:bCs/>
          <w:sz w:val="24"/>
          <w:szCs w:val="24"/>
          <w:lang w:val="en-US"/>
        </w:rPr>
        <w:t>Fancellu A</w:t>
      </w:r>
      <w:r w:rsidRPr="002D6713">
        <w:rPr>
          <w:rFonts w:ascii="Book Antiqua" w:hAnsi="Book Antiqua" w:cs="宋体"/>
          <w:sz w:val="24"/>
          <w:szCs w:val="24"/>
          <w:lang w:val="en-US"/>
        </w:rPr>
        <w:t xml:space="preserve">, Rosman AS, Sanna V, Nigri GR, Zorcolo L, Pisano M, Melis M. Meta-analysis of trials comparing minimally-invasive and open liver resections for hepatocellular carcinoma. </w:t>
      </w:r>
      <w:r w:rsidRPr="002D6713">
        <w:rPr>
          <w:rFonts w:ascii="Book Antiqua" w:hAnsi="Book Antiqua" w:cs="宋体"/>
          <w:i/>
          <w:iCs/>
          <w:sz w:val="24"/>
          <w:szCs w:val="24"/>
          <w:lang w:val="en-US"/>
        </w:rPr>
        <w:t>J Surg Res</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171</w:t>
      </w:r>
      <w:r w:rsidRPr="002D6713">
        <w:rPr>
          <w:rFonts w:ascii="Book Antiqua" w:hAnsi="Book Antiqua" w:cs="宋体"/>
          <w:sz w:val="24"/>
          <w:szCs w:val="24"/>
          <w:lang w:val="en-US"/>
        </w:rPr>
        <w:t>: e33-e45 [PMID: 21920552 DOI: 10.1016/j.jss.2011.07.008]</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19 </w:t>
      </w:r>
      <w:r w:rsidRPr="002D6713">
        <w:rPr>
          <w:rFonts w:ascii="Book Antiqua" w:hAnsi="Book Antiqua" w:cs="宋体"/>
          <w:b/>
          <w:bCs/>
          <w:sz w:val="24"/>
          <w:szCs w:val="24"/>
          <w:lang w:val="en-US"/>
        </w:rPr>
        <w:t>Rao A</w:t>
      </w:r>
      <w:r w:rsidRPr="002D6713">
        <w:rPr>
          <w:rFonts w:ascii="Book Antiqua" w:hAnsi="Book Antiqua" w:cs="宋体"/>
          <w:sz w:val="24"/>
          <w:szCs w:val="24"/>
          <w:lang w:val="en-US"/>
        </w:rPr>
        <w:t xml:space="preserve">, Rao G, Ahmed I. Laparoscopic left lateral liver resection should be a standard operation.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25</w:t>
      </w:r>
      <w:r w:rsidRPr="002D6713">
        <w:rPr>
          <w:rFonts w:ascii="Book Antiqua" w:hAnsi="Book Antiqua" w:cs="宋体"/>
          <w:sz w:val="24"/>
          <w:szCs w:val="24"/>
          <w:lang w:val="en-US"/>
        </w:rPr>
        <w:t>: 1603-1610 [PMID: 21136115 DOI: 10.1007/s00464-010-1459-2]</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20 </w:t>
      </w:r>
      <w:r w:rsidRPr="002D6713">
        <w:rPr>
          <w:rFonts w:ascii="Book Antiqua" w:hAnsi="Book Antiqua" w:cs="宋体"/>
          <w:b/>
          <w:bCs/>
          <w:sz w:val="24"/>
          <w:szCs w:val="24"/>
          <w:lang w:val="en-US"/>
        </w:rPr>
        <w:t>Rao A</w:t>
      </w:r>
      <w:r w:rsidRPr="002D6713">
        <w:rPr>
          <w:rFonts w:ascii="Book Antiqua" w:hAnsi="Book Antiqua" w:cs="宋体"/>
          <w:sz w:val="24"/>
          <w:szCs w:val="24"/>
          <w:lang w:val="en-US"/>
        </w:rPr>
        <w:t>, Rao G, Ahmed I. Laparoscopic or open liver resection?</w:t>
      </w:r>
      <w:proofErr w:type="gramEnd"/>
      <w:r w:rsidRPr="002D6713">
        <w:rPr>
          <w:rFonts w:ascii="Book Antiqua" w:hAnsi="Book Antiqua" w:cs="宋体"/>
          <w:sz w:val="24"/>
          <w:szCs w:val="24"/>
          <w:lang w:val="en-US"/>
        </w:rPr>
        <w:t xml:space="preserve"> Let systematic review decide it. </w:t>
      </w:r>
      <w:r w:rsidRPr="002D6713">
        <w:rPr>
          <w:rFonts w:ascii="Book Antiqua" w:hAnsi="Book Antiqua" w:cs="宋体"/>
          <w:i/>
          <w:iCs/>
          <w:sz w:val="24"/>
          <w:szCs w:val="24"/>
          <w:lang w:val="en-US"/>
        </w:rPr>
        <w:t>Am J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204</w:t>
      </w:r>
      <w:r w:rsidRPr="002D6713">
        <w:rPr>
          <w:rFonts w:ascii="Book Antiqua" w:hAnsi="Book Antiqua" w:cs="宋体"/>
          <w:sz w:val="24"/>
          <w:szCs w:val="24"/>
          <w:lang w:val="en-US"/>
        </w:rPr>
        <w:t>: 222-231 [PMID: 22245507 DOI: 10.1016/j.amjsurg.2011.08.013</w:t>
      </w:r>
      <w:proofErr w:type="gramStart"/>
      <w:r w:rsidRPr="002D6713">
        <w:rPr>
          <w:rFonts w:ascii="Book Antiqua" w:hAnsi="Book Antiqua" w:cs="宋体"/>
          <w:sz w:val="24"/>
          <w:szCs w:val="24"/>
          <w:lang w:val="en-US"/>
        </w:rPr>
        <w:t>]</w:t>
      </w:r>
      <w:proofErr w:type="gramEnd"/>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21 </w:t>
      </w:r>
      <w:r w:rsidRPr="002D6713">
        <w:rPr>
          <w:rFonts w:ascii="Book Antiqua" w:hAnsi="Book Antiqua" w:cs="宋体"/>
          <w:b/>
          <w:bCs/>
          <w:sz w:val="24"/>
          <w:szCs w:val="24"/>
          <w:lang w:val="en-US"/>
        </w:rPr>
        <w:t>Zhou Y</w:t>
      </w:r>
      <w:r w:rsidRPr="002D6713">
        <w:rPr>
          <w:rFonts w:ascii="Book Antiqua" w:hAnsi="Book Antiqua" w:cs="宋体"/>
          <w:sz w:val="24"/>
          <w:szCs w:val="24"/>
          <w:lang w:val="en-US"/>
        </w:rPr>
        <w:t xml:space="preserve">, Xiao Y, Wu L, Li B, Li H. Laparoscopic liver resection as a safe and efficacious alternative to open resection for colorectal liver metastasis: a meta-analysis. </w:t>
      </w:r>
      <w:r w:rsidRPr="002D6713">
        <w:rPr>
          <w:rFonts w:ascii="Book Antiqua" w:hAnsi="Book Antiqua" w:cs="宋体"/>
          <w:i/>
          <w:iCs/>
          <w:sz w:val="24"/>
          <w:szCs w:val="24"/>
          <w:lang w:val="en-US"/>
        </w:rPr>
        <w:t>BMC Surg</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13</w:t>
      </w:r>
      <w:r w:rsidRPr="002D6713">
        <w:rPr>
          <w:rFonts w:ascii="Book Antiqua" w:hAnsi="Book Antiqua" w:cs="宋体"/>
          <w:sz w:val="24"/>
          <w:szCs w:val="24"/>
          <w:lang w:val="en-US"/>
        </w:rPr>
        <w:t>: 44 [PMID: 24083369 DOI: 10.1186/1471-2482-13-4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22 </w:t>
      </w:r>
      <w:r w:rsidRPr="002D6713">
        <w:rPr>
          <w:rFonts w:ascii="Book Antiqua" w:hAnsi="Book Antiqua" w:cs="宋体"/>
          <w:b/>
          <w:bCs/>
          <w:sz w:val="24"/>
          <w:szCs w:val="24"/>
          <w:lang w:val="en-US"/>
        </w:rPr>
        <w:t>Yin Z</w:t>
      </w:r>
      <w:r w:rsidRPr="002D6713">
        <w:rPr>
          <w:rFonts w:ascii="Book Antiqua" w:hAnsi="Book Antiqua" w:cs="宋体"/>
          <w:sz w:val="24"/>
          <w:szCs w:val="24"/>
          <w:lang w:val="en-US"/>
        </w:rPr>
        <w:t xml:space="preserve">, Fan X, Ye H, Yin D, Wang J. Short- and long-term outcomes after laparoscopic and open hepatectomy for hepatocellular carcinoma: a global systematic review and meta-analysis. </w:t>
      </w:r>
      <w:r w:rsidRPr="002D6713">
        <w:rPr>
          <w:rFonts w:ascii="Book Antiqua" w:hAnsi="Book Antiqua" w:cs="宋体"/>
          <w:i/>
          <w:iCs/>
          <w:sz w:val="24"/>
          <w:szCs w:val="24"/>
          <w:lang w:val="en-US"/>
        </w:rPr>
        <w:t>Ann Surg Oncol</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20</w:t>
      </w:r>
      <w:r w:rsidRPr="002D6713">
        <w:rPr>
          <w:rFonts w:ascii="Book Antiqua" w:hAnsi="Book Antiqua" w:cs="宋体"/>
          <w:sz w:val="24"/>
          <w:szCs w:val="24"/>
          <w:lang w:val="en-US"/>
        </w:rPr>
        <w:t>: 1203-1215 [PMID: 23099728 DOI: 10.1245/s10434-012-2705-8]</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lastRenderedPageBreak/>
        <w:t xml:space="preserve">123 </w:t>
      </w:r>
      <w:r w:rsidRPr="002D6713">
        <w:rPr>
          <w:rFonts w:ascii="Book Antiqua" w:hAnsi="Book Antiqua" w:cs="宋体"/>
          <w:b/>
          <w:bCs/>
          <w:sz w:val="24"/>
          <w:szCs w:val="24"/>
          <w:lang w:val="en-US"/>
        </w:rPr>
        <w:t>Li N</w:t>
      </w:r>
      <w:r w:rsidRPr="002D6713">
        <w:rPr>
          <w:rFonts w:ascii="Book Antiqua" w:hAnsi="Book Antiqua" w:cs="宋体"/>
          <w:sz w:val="24"/>
          <w:szCs w:val="24"/>
          <w:lang w:val="en-US"/>
        </w:rPr>
        <w:t>, Wu YR, Wu B, Lu MQ.</w:t>
      </w:r>
      <w:proofErr w:type="gramEnd"/>
      <w:r w:rsidRPr="002D6713">
        <w:rPr>
          <w:rFonts w:ascii="Book Antiqua" w:hAnsi="Book Antiqua" w:cs="宋体"/>
          <w:sz w:val="24"/>
          <w:szCs w:val="24"/>
          <w:lang w:val="en-US"/>
        </w:rPr>
        <w:t xml:space="preserve"> Surgical and oncologic outcomes following laparoscopic versus open liver resection for hepatocellular carcinoma: A meta-analysis. </w:t>
      </w:r>
      <w:r w:rsidRPr="002D6713">
        <w:rPr>
          <w:rFonts w:ascii="Book Antiqua" w:hAnsi="Book Antiqua" w:cs="宋体"/>
          <w:i/>
          <w:iCs/>
          <w:sz w:val="24"/>
          <w:szCs w:val="24"/>
          <w:lang w:val="en-US"/>
        </w:rPr>
        <w:t>Hepatol Res</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42</w:t>
      </w:r>
      <w:r w:rsidRPr="002D6713">
        <w:rPr>
          <w:rFonts w:ascii="Book Antiqua" w:hAnsi="Book Antiqua" w:cs="宋体"/>
          <w:sz w:val="24"/>
          <w:szCs w:val="24"/>
          <w:lang w:val="en-US"/>
        </w:rPr>
        <w:t>: 51-59 [PMID: 21988222 DOI: 10.1111/j.1872-034X.2011.00890.x]</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24 </w:t>
      </w:r>
      <w:r w:rsidRPr="002D6713">
        <w:rPr>
          <w:rFonts w:ascii="Book Antiqua" w:hAnsi="Book Antiqua" w:cs="宋体"/>
          <w:b/>
          <w:bCs/>
          <w:sz w:val="24"/>
          <w:szCs w:val="24"/>
          <w:lang w:val="en-US"/>
        </w:rPr>
        <w:t>Morise Z</w:t>
      </w:r>
      <w:r w:rsidRPr="002D6713">
        <w:rPr>
          <w:rFonts w:ascii="Book Antiqua" w:hAnsi="Book Antiqua" w:cs="宋体"/>
          <w:sz w:val="24"/>
          <w:szCs w:val="24"/>
          <w:lang w:val="en-US"/>
        </w:rPr>
        <w:t xml:space="preserve">, Ciria R, Cherqui D, Chen KH, Belli G, Wakabayashi G. Can we expand the indications for laparoscopic liver resection? </w:t>
      </w:r>
      <w:proofErr w:type="gramStart"/>
      <w:r w:rsidRPr="002D6713">
        <w:rPr>
          <w:rFonts w:ascii="Book Antiqua" w:hAnsi="Book Antiqua" w:cs="宋体"/>
          <w:sz w:val="24"/>
          <w:szCs w:val="24"/>
          <w:lang w:val="en-US"/>
        </w:rPr>
        <w:t>A systematic review and meta-analysis of laparoscopic liver resection for patients with hepatocellular carcinoma and chronic liver disease.</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J Hepatobiliary Pancreat Sci</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22</w:t>
      </w:r>
      <w:r w:rsidRPr="002D6713">
        <w:rPr>
          <w:rFonts w:ascii="Book Antiqua" w:hAnsi="Book Antiqua" w:cs="宋体"/>
          <w:sz w:val="24"/>
          <w:szCs w:val="24"/>
          <w:lang w:val="en-US"/>
        </w:rPr>
        <w:t>: 342-352 [PMID: 25663288 DOI: 10.1002/jhbp.215]</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25 </w:t>
      </w:r>
      <w:r w:rsidRPr="002D6713">
        <w:rPr>
          <w:rFonts w:ascii="Book Antiqua" w:hAnsi="Book Antiqua" w:cs="宋体"/>
          <w:b/>
          <w:bCs/>
          <w:sz w:val="24"/>
          <w:szCs w:val="24"/>
          <w:lang w:val="en-US"/>
        </w:rPr>
        <w:t>Twaij A</w:t>
      </w:r>
      <w:r w:rsidRPr="002D6713">
        <w:rPr>
          <w:rFonts w:ascii="Book Antiqua" w:hAnsi="Book Antiqua" w:cs="宋体"/>
          <w:sz w:val="24"/>
          <w:szCs w:val="24"/>
          <w:lang w:val="en-US"/>
        </w:rPr>
        <w:t xml:space="preserve">, Pucher PH, Sodergren MH, Gall T, Darzi A, Jiao LR. Laparoscopic vs open approach to resection of hepatocellular carcinoma in patients with known cirrhosis: systematic review and meta-analysis. </w:t>
      </w:r>
      <w:r w:rsidRPr="002D6713">
        <w:rPr>
          <w:rFonts w:ascii="Book Antiqua" w:hAnsi="Book Antiqua" w:cs="宋体"/>
          <w:i/>
          <w:iCs/>
          <w:sz w:val="24"/>
          <w:szCs w:val="24"/>
          <w:lang w:val="en-US"/>
        </w:rPr>
        <w:t>World J Gastroenterol</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20</w:t>
      </w:r>
      <w:r w:rsidRPr="002D6713">
        <w:rPr>
          <w:rFonts w:ascii="Book Antiqua" w:hAnsi="Book Antiqua" w:cs="宋体"/>
          <w:sz w:val="24"/>
          <w:szCs w:val="24"/>
          <w:lang w:val="en-US"/>
        </w:rPr>
        <w:t>: 8274-8281 [PMID: 25009403 DOI: 10.3748/wjg.v20.i25.827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26 </w:t>
      </w:r>
      <w:r w:rsidRPr="002D6713">
        <w:rPr>
          <w:rFonts w:ascii="Book Antiqua" w:hAnsi="Book Antiqua" w:cs="宋体"/>
          <w:b/>
          <w:bCs/>
          <w:sz w:val="24"/>
          <w:szCs w:val="24"/>
          <w:lang w:val="en-US"/>
        </w:rPr>
        <w:t>Xiong JJ</w:t>
      </w:r>
      <w:r w:rsidRPr="002D6713">
        <w:rPr>
          <w:rFonts w:ascii="Book Antiqua" w:hAnsi="Book Antiqua" w:cs="宋体"/>
          <w:sz w:val="24"/>
          <w:szCs w:val="24"/>
          <w:lang w:val="en-US"/>
        </w:rPr>
        <w:t xml:space="preserve">, Altaf K, Javed MA, Huang W, Mukherjee R, Mai G, Sutton R, Liu XB, Hu WM. Meta-analysis of laparoscopic vs open liver resection for hepatocellular carcinoma. </w:t>
      </w:r>
      <w:r w:rsidRPr="002D6713">
        <w:rPr>
          <w:rFonts w:ascii="Book Antiqua" w:hAnsi="Book Antiqua" w:cs="宋体"/>
          <w:i/>
          <w:iCs/>
          <w:sz w:val="24"/>
          <w:szCs w:val="24"/>
          <w:lang w:val="en-US"/>
        </w:rPr>
        <w:t>World J Gastroenterol</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18</w:t>
      </w:r>
      <w:r w:rsidRPr="002D6713">
        <w:rPr>
          <w:rFonts w:ascii="Book Antiqua" w:hAnsi="Book Antiqua" w:cs="宋体"/>
          <w:sz w:val="24"/>
          <w:szCs w:val="24"/>
          <w:lang w:val="en-US"/>
        </w:rPr>
        <w:t>: 6657-6668 [PMID: 23236242 DOI: 10.3748/wjg.v18.i45.6657]</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27 </w:t>
      </w:r>
      <w:r w:rsidRPr="002D6713">
        <w:rPr>
          <w:rFonts w:ascii="Book Antiqua" w:hAnsi="Book Antiqua" w:cs="宋体"/>
          <w:b/>
          <w:bCs/>
          <w:sz w:val="24"/>
          <w:szCs w:val="24"/>
          <w:lang w:val="en-US"/>
        </w:rPr>
        <w:t>Mizuguchi T</w:t>
      </w:r>
      <w:r w:rsidRPr="002D6713">
        <w:rPr>
          <w:rFonts w:ascii="Book Antiqua" w:hAnsi="Book Antiqua" w:cs="宋体"/>
          <w:sz w:val="24"/>
          <w:szCs w:val="24"/>
          <w:lang w:val="en-US"/>
        </w:rPr>
        <w:t xml:space="preserve">, Kawamoto M, Meguro M, Shibata T, Nakamura Y, Kimura Y, Furuhata T, Sonoda T, Hirata K. Laparoscopic hepatectomy: a systematic review, meta-analysis, and power analysis. </w:t>
      </w:r>
      <w:r w:rsidRPr="002D6713">
        <w:rPr>
          <w:rFonts w:ascii="Book Antiqua" w:hAnsi="Book Antiqua" w:cs="宋体"/>
          <w:i/>
          <w:iCs/>
          <w:sz w:val="24"/>
          <w:szCs w:val="24"/>
          <w:lang w:val="en-US"/>
        </w:rPr>
        <w:t>Surg Today</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41</w:t>
      </w:r>
      <w:r w:rsidRPr="002D6713">
        <w:rPr>
          <w:rFonts w:ascii="Book Antiqua" w:hAnsi="Book Antiqua" w:cs="宋体"/>
          <w:sz w:val="24"/>
          <w:szCs w:val="24"/>
          <w:lang w:val="en-US"/>
        </w:rPr>
        <w:t>: 39-47 [PMID: 21191689 DOI: 10.1007/s00595-010-4337-6]</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28 </w:t>
      </w:r>
      <w:r w:rsidRPr="002D6713">
        <w:rPr>
          <w:rFonts w:ascii="Book Antiqua" w:hAnsi="Book Antiqua" w:cs="宋体"/>
          <w:b/>
          <w:bCs/>
          <w:sz w:val="24"/>
          <w:szCs w:val="24"/>
          <w:lang w:val="en-US"/>
        </w:rPr>
        <w:t>Herbold T</w:t>
      </w:r>
      <w:r w:rsidRPr="002D6713">
        <w:rPr>
          <w:rFonts w:ascii="Book Antiqua" w:hAnsi="Book Antiqua" w:cs="宋体"/>
          <w:sz w:val="24"/>
          <w:szCs w:val="24"/>
          <w:lang w:val="en-US"/>
        </w:rPr>
        <w:t xml:space="preserve">, Wahba R, Bangard C, Demir M, Drebber U, Stippel DL. </w:t>
      </w:r>
      <w:proofErr w:type="gramStart"/>
      <w:r w:rsidRPr="002D6713">
        <w:rPr>
          <w:rFonts w:ascii="Book Antiqua" w:hAnsi="Book Antiqua" w:cs="宋体"/>
          <w:sz w:val="24"/>
          <w:szCs w:val="24"/>
          <w:lang w:val="en-US"/>
        </w:rPr>
        <w:t>The laparoscopic approach for radiofrequency ablation of hepatocellular carcinoma--indication, technique and results.</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Langenbecks Arch Surg</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398</w:t>
      </w:r>
      <w:r w:rsidRPr="002D6713">
        <w:rPr>
          <w:rFonts w:ascii="Book Antiqua" w:hAnsi="Book Antiqua" w:cs="宋体"/>
          <w:sz w:val="24"/>
          <w:szCs w:val="24"/>
          <w:lang w:val="en-US"/>
        </w:rPr>
        <w:t>: 47-53 [PMID: 23093087 DOI: 10.1007/s00423-012-1018-5]</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29 </w:t>
      </w:r>
      <w:r w:rsidRPr="002D6713">
        <w:rPr>
          <w:rFonts w:ascii="Book Antiqua" w:hAnsi="Book Antiqua" w:cs="宋体"/>
          <w:b/>
          <w:bCs/>
          <w:sz w:val="24"/>
          <w:szCs w:val="24"/>
          <w:lang w:val="en-US"/>
        </w:rPr>
        <w:t>Hariharan D</w:t>
      </w:r>
      <w:r w:rsidRPr="002D6713">
        <w:rPr>
          <w:rFonts w:ascii="Book Antiqua" w:hAnsi="Book Antiqua" w:cs="宋体"/>
          <w:sz w:val="24"/>
          <w:szCs w:val="24"/>
          <w:lang w:val="en-US"/>
        </w:rPr>
        <w:t>, Constantinides V, Kocher HM, Tekkis PP.</w:t>
      </w:r>
      <w:proofErr w:type="gramEnd"/>
      <w:r w:rsidRPr="002D6713">
        <w:rPr>
          <w:rFonts w:ascii="Book Antiqua" w:hAnsi="Book Antiqua" w:cs="宋体"/>
          <w:sz w:val="24"/>
          <w:szCs w:val="24"/>
          <w:lang w:val="en-US"/>
        </w:rPr>
        <w:t xml:space="preserve"> The role of laparoscopy and laparoscopic ultrasound in the preoperative staging of patients with resectable colorectal liver metastases: a meta-analysis. </w:t>
      </w:r>
      <w:r w:rsidRPr="002D6713">
        <w:rPr>
          <w:rFonts w:ascii="Book Antiqua" w:hAnsi="Book Antiqua" w:cs="宋体"/>
          <w:i/>
          <w:iCs/>
          <w:sz w:val="24"/>
          <w:szCs w:val="24"/>
          <w:lang w:val="en-US"/>
        </w:rPr>
        <w:t>Am J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204</w:t>
      </w:r>
      <w:r w:rsidRPr="002D6713">
        <w:rPr>
          <w:rFonts w:ascii="Book Antiqua" w:hAnsi="Book Antiqua" w:cs="宋体"/>
          <w:sz w:val="24"/>
          <w:szCs w:val="24"/>
          <w:lang w:val="en-US"/>
        </w:rPr>
        <w:t>: 84-92 [PMID: 22244586 DOI: 10.1016/j.amjsurg.2011.07.018</w:t>
      </w:r>
      <w:proofErr w:type="gramStart"/>
      <w:r w:rsidRPr="002D6713">
        <w:rPr>
          <w:rFonts w:ascii="Book Antiqua" w:hAnsi="Book Antiqua" w:cs="宋体"/>
          <w:sz w:val="24"/>
          <w:szCs w:val="24"/>
          <w:lang w:val="en-US"/>
        </w:rPr>
        <w:t>]</w:t>
      </w:r>
      <w:proofErr w:type="gramEnd"/>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lastRenderedPageBreak/>
        <w:t xml:space="preserve">130 </w:t>
      </w:r>
      <w:r w:rsidRPr="002D6713">
        <w:rPr>
          <w:rFonts w:ascii="Book Antiqua" w:hAnsi="Book Antiqua" w:cs="宋体"/>
          <w:b/>
          <w:bCs/>
          <w:sz w:val="24"/>
          <w:szCs w:val="24"/>
          <w:lang w:val="en-US"/>
        </w:rPr>
        <w:t>Schiffman SC</w:t>
      </w:r>
      <w:r w:rsidRPr="002D6713">
        <w:rPr>
          <w:rFonts w:ascii="Book Antiqua" w:hAnsi="Book Antiqua" w:cs="宋体"/>
          <w:sz w:val="24"/>
          <w:szCs w:val="24"/>
          <w:lang w:val="en-US"/>
        </w:rPr>
        <w:t>, Kim KH, Tsung A, Marsh JW, Geller DA.</w:t>
      </w:r>
      <w:proofErr w:type="gramEnd"/>
      <w:r w:rsidRPr="002D6713">
        <w:rPr>
          <w:rFonts w:ascii="Book Antiqua" w:hAnsi="Book Antiqua" w:cs="宋体"/>
          <w:sz w:val="24"/>
          <w:szCs w:val="24"/>
          <w:lang w:val="en-US"/>
        </w:rPr>
        <w:t xml:space="preserve"> Laparoscopic versus open liver resection for metastatic colorectal cancer: a metaanalysis of 610 patients. </w:t>
      </w:r>
      <w:r w:rsidRPr="002D6713">
        <w:rPr>
          <w:rFonts w:ascii="Book Antiqua" w:hAnsi="Book Antiqua" w:cs="宋体"/>
          <w:i/>
          <w:iCs/>
          <w:sz w:val="24"/>
          <w:szCs w:val="24"/>
          <w:lang w:val="en-US"/>
        </w:rPr>
        <w:t>Surgery</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157</w:t>
      </w:r>
      <w:r w:rsidRPr="002D6713">
        <w:rPr>
          <w:rFonts w:ascii="Book Antiqua" w:hAnsi="Book Antiqua" w:cs="宋体"/>
          <w:sz w:val="24"/>
          <w:szCs w:val="24"/>
          <w:lang w:val="en-US"/>
        </w:rPr>
        <w:t>: 211-222 [PMID: 25282529 DOI: 10.1016/j.surg.2014.08.036]</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31 </w:t>
      </w:r>
      <w:r w:rsidRPr="002D6713">
        <w:rPr>
          <w:rFonts w:ascii="Book Antiqua" w:hAnsi="Book Antiqua" w:cs="宋体"/>
          <w:b/>
          <w:bCs/>
          <w:sz w:val="24"/>
          <w:szCs w:val="24"/>
          <w:lang w:val="en-US"/>
        </w:rPr>
        <w:t>Parks KR</w:t>
      </w:r>
      <w:r w:rsidRPr="002D6713">
        <w:rPr>
          <w:rFonts w:ascii="Book Antiqua" w:hAnsi="Book Antiqua" w:cs="宋体"/>
          <w:sz w:val="24"/>
          <w:szCs w:val="24"/>
          <w:lang w:val="en-US"/>
        </w:rPr>
        <w:t>, Kuo YH, Davis JM, O' Brien B, Hagopian EJ.</w:t>
      </w:r>
      <w:proofErr w:type="gramEnd"/>
      <w:r w:rsidRPr="002D6713">
        <w:rPr>
          <w:rFonts w:ascii="Book Antiqua" w:hAnsi="Book Antiqua" w:cs="宋体"/>
          <w:sz w:val="24"/>
          <w:szCs w:val="24"/>
          <w:lang w:val="en-US"/>
        </w:rPr>
        <w:t xml:space="preserve"> Laparoscopic versus open liver resection: a meta-analysis of long-term outcome. </w:t>
      </w:r>
      <w:r w:rsidRPr="002D6713">
        <w:rPr>
          <w:rFonts w:ascii="Book Antiqua" w:hAnsi="Book Antiqua" w:cs="宋体"/>
          <w:i/>
          <w:iCs/>
          <w:sz w:val="24"/>
          <w:szCs w:val="24"/>
          <w:lang w:val="en-US"/>
        </w:rPr>
        <w:t xml:space="preserve">HPB </w:t>
      </w:r>
      <w:r w:rsidRPr="002D6713">
        <w:rPr>
          <w:rFonts w:ascii="Book Antiqua" w:hAnsi="Book Antiqua" w:cs="宋体"/>
          <w:iCs/>
          <w:sz w:val="24"/>
          <w:szCs w:val="24"/>
          <w:lang w:val="en-US"/>
        </w:rPr>
        <w:t>(Oxford)</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16</w:t>
      </w:r>
      <w:r w:rsidRPr="002D6713">
        <w:rPr>
          <w:rFonts w:ascii="Book Antiqua" w:hAnsi="Book Antiqua" w:cs="宋体"/>
          <w:sz w:val="24"/>
          <w:szCs w:val="24"/>
          <w:lang w:val="en-US"/>
        </w:rPr>
        <w:t>: 109-118 [PMID: 23672270 DOI: 10.1111/hpb.12117]</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32 </w:t>
      </w:r>
      <w:r w:rsidRPr="002D6713">
        <w:rPr>
          <w:rFonts w:ascii="Book Antiqua" w:hAnsi="Book Antiqua" w:cs="宋体"/>
          <w:b/>
          <w:bCs/>
          <w:sz w:val="24"/>
          <w:szCs w:val="24"/>
          <w:lang w:val="en-US"/>
        </w:rPr>
        <w:t>Luo LX</w:t>
      </w:r>
      <w:r w:rsidRPr="002D6713">
        <w:rPr>
          <w:rFonts w:ascii="Book Antiqua" w:hAnsi="Book Antiqua" w:cs="宋体"/>
          <w:sz w:val="24"/>
          <w:szCs w:val="24"/>
          <w:lang w:val="en-US"/>
        </w:rPr>
        <w:t xml:space="preserve">, Yu ZY, Bai YN. Laparoscopic hepatectomy for liver metastases from colorectal cancer: a meta-analysis. </w:t>
      </w:r>
      <w:r w:rsidRPr="002D6713">
        <w:rPr>
          <w:rFonts w:ascii="Book Antiqua" w:hAnsi="Book Antiqua" w:cs="宋体"/>
          <w:i/>
          <w:iCs/>
          <w:sz w:val="24"/>
          <w:szCs w:val="24"/>
          <w:lang w:val="en-US"/>
        </w:rPr>
        <w:t>J Laparoendosc Adv Surg Tech A</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24</w:t>
      </w:r>
      <w:r w:rsidRPr="002D6713">
        <w:rPr>
          <w:rFonts w:ascii="Book Antiqua" w:hAnsi="Book Antiqua" w:cs="宋体"/>
          <w:sz w:val="24"/>
          <w:szCs w:val="24"/>
          <w:lang w:val="en-US"/>
        </w:rPr>
        <w:t>: 213-222 [PMID: 24571350 DOI: 10.1089/lap.2013.0399]</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33 </w:t>
      </w:r>
      <w:r w:rsidRPr="002D6713">
        <w:rPr>
          <w:rFonts w:ascii="Book Antiqua" w:hAnsi="Book Antiqua" w:cs="宋体"/>
          <w:b/>
          <w:bCs/>
          <w:sz w:val="24"/>
          <w:szCs w:val="24"/>
          <w:lang w:val="en-US"/>
        </w:rPr>
        <w:t>Wei M</w:t>
      </w:r>
      <w:r w:rsidRPr="002D6713">
        <w:rPr>
          <w:rFonts w:ascii="Book Antiqua" w:hAnsi="Book Antiqua" w:cs="宋体"/>
          <w:sz w:val="24"/>
          <w:szCs w:val="24"/>
          <w:lang w:val="en-US"/>
        </w:rPr>
        <w:t xml:space="preserve">, He Y, Wang J, Chen N, Zhou Z, Wang Z. Laparoscopic versus open hepatectomy with or without synchronous colectomy for colorectal liver metastasis: a meta-analysis. </w:t>
      </w:r>
      <w:r w:rsidRPr="002D6713">
        <w:rPr>
          <w:rFonts w:ascii="Book Antiqua" w:hAnsi="Book Antiqua" w:cs="宋体"/>
          <w:i/>
          <w:iCs/>
          <w:sz w:val="24"/>
          <w:szCs w:val="24"/>
          <w:lang w:val="en-US"/>
        </w:rPr>
        <w:t>PLoS One</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9</w:t>
      </w:r>
      <w:r w:rsidRPr="002D6713">
        <w:rPr>
          <w:rFonts w:ascii="Book Antiqua" w:hAnsi="Book Antiqua" w:cs="宋体"/>
          <w:sz w:val="24"/>
          <w:szCs w:val="24"/>
          <w:lang w:val="en-US"/>
        </w:rPr>
        <w:t>: e87461 [PMID: 24489916 DOI: 10.1371/journal.pone.0087461]</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34 </w:t>
      </w:r>
      <w:r w:rsidRPr="002D6713">
        <w:rPr>
          <w:rFonts w:ascii="Book Antiqua" w:hAnsi="Book Antiqua" w:cs="宋体"/>
          <w:b/>
          <w:bCs/>
          <w:sz w:val="24"/>
          <w:szCs w:val="24"/>
          <w:lang w:val="en-US"/>
        </w:rPr>
        <w:t>Qiu JG</w:t>
      </w:r>
      <w:r w:rsidRPr="002D6713">
        <w:rPr>
          <w:rFonts w:ascii="Book Antiqua" w:hAnsi="Book Antiqua" w:cs="宋体"/>
          <w:sz w:val="24"/>
          <w:szCs w:val="24"/>
          <w:lang w:val="en-US"/>
        </w:rPr>
        <w:t xml:space="preserve">, Wu H, Jiang H, Huang JW, Pankaj P, Xu YL, Wang JZ, Zeng Y. Laparoscopic fenestration vs open fenestration in patients with congenital hepatic cysts: a meta-analysis. </w:t>
      </w:r>
      <w:r w:rsidRPr="002D6713">
        <w:rPr>
          <w:rFonts w:ascii="Book Antiqua" w:hAnsi="Book Antiqua" w:cs="宋体"/>
          <w:i/>
          <w:iCs/>
          <w:sz w:val="24"/>
          <w:szCs w:val="24"/>
          <w:lang w:val="en-US"/>
        </w:rPr>
        <w:t>World J Gastroenterol</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17</w:t>
      </w:r>
      <w:r w:rsidRPr="002D6713">
        <w:rPr>
          <w:rFonts w:ascii="Book Antiqua" w:hAnsi="Book Antiqua" w:cs="宋体"/>
          <w:sz w:val="24"/>
          <w:szCs w:val="24"/>
          <w:lang w:val="en-US"/>
        </w:rPr>
        <w:t>: 3359-3365 [PMID: 21876626 DOI: 10.3748/wjg.v17.i28.3359]</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35 </w:t>
      </w:r>
      <w:r w:rsidRPr="002D6713">
        <w:rPr>
          <w:rFonts w:ascii="Book Antiqua" w:hAnsi="Book Antiqua" w:cs="宋体"/>
          <w:b/>
          <w:sz w:val="24"/>
          <w:szCs w:val="24"/>
          <w:lang w:val="en-US"/>
        </w:rPr>
        <w:t xml:space="preserve">Bekheit M, </w:t>
      </w:r>
      <w:r w:rsidRPr="002D6713">
        <w:rPr>
          <w:rFonts w:ascii="Book Antiqua" w:hAnsi="Book Antiqua" w:cs="宋体"/>
          <w:sz w:val="24"/>
          <w:szCs w:val="24"/>
          <w:lang w:val="en-US"/>
        </w:rPr>
        <w:t xml:space="preserve">Khafagy P-A, Bucur P, Katri K, Elgendi A, Abdel-salam WN, Vibert E, El-kayal E. Donor safety in live donor laparoscopic liver procurement: systematic review and meta-analysis.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5</w:t>
      </w:r>
      <w:r w:rsidRPr="002D6713">
        <w:rPr>
          <w:rFonts w:ascii="Book Antiqua" w:hAnsi="Book Antiqua"/>
          <w:sz w:val="24"/>
          <w:szCs w:val="24"/>
          <w:lang w:val="en-US"/>
        </w:rPr>
        <w:t xml:space="preserve"> </w:t>
      </w:r>
      <w:r w:rsidRPr="002D6713">
        <w:rPr>
          <w:rFonts w:ascii="Book Antiqua" w:hAnsi="Book Antiqua" w:cs="宋体"/>
          <w:sz w:val="24"/>
          <w:szCs w:val="24"/>
          <w:lang w:val="en-US"/>
        </w:rPr>
        <w:t xml:space="preserve">Jan 1; Epub ahead of print [PMID: </w:t>
      </w:r>
      <w:bookmarkStart w:id="31" w:name="OLE_LINK57"/>
      <w:bookmarkStart w:id="32" w:name="OLE_LINK56"/>
      <w:bookmarkStart w:id="33" w:name="OLE_LINK55"/>
      <w:r w:rsidRPr="002D6713">
        <w:rPr>
          <w:rFonts w:ascii="Book Antiqua" w:hAnsi="Book Antiqua" w:cs="宋体"/>
          <w:sz w:val="24"/>
          <w:szCs w:val="24"/>
          <w:lang w:val="en-US"/>
        </w:rPr>
        <w:t xml:space="preserve">25552233 </w:t>
      </w:r>
      <w:bookmarkEnd w:id="31"/>
      <w:bookmarkEnd w:id="32"/>
      <w:bookmarkEnd w:id="33"/>
      <w:r w:rsidRPr="002D6713">
        <w:rPr>
          <w:rFonts w:ascii="Book Antiqua" w:hAnsi="Book Antiqua" w:cs="宋体"/>
          <w:sz w:val="24"/>
          <w:szCs w:val="24"/>
          <w:lang w:val="en-US"/>
        </w:rPr>
        <w:t>DOI: 10.1007/s00464-014-4045-1]</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36 </w:t>
      </w:r>
      <w:r w:rsidRPr="002D6713">
        <w:rPr>
          <w:rFonts w:ascii="Book Antiqua" w:hAnsi="Book Antiqua" w:cs="宋体"/>
          <w:b/>
          <w:bCs/>
          <w:sz w:val="24"/>
          <w:szCs w:val="24"/>
          <w:lang w:val="en-US"/>
        </w:rPr>
        <w:t>Nigri G</w:t>
      </w:r>
      <w:r w:rsidRPr="002D6713">
        <w:rPr>
          <w:rFonts w:ascii="Book Antiqua" w:hAnsi="Book Antiqua" w:cs="宋体"/>
          <w:sz w:val="24"/>
          <w:szCs w:val="24"/>
          <w:lang w:val="en-US"/>
        </w:rPr>
        <w:t xml:space="preserve">, Rosman AS, Petrucciani N, Fancellu A, Pisano M, Zorcolo L, Ramacciato G, Melis M. Meta-analysis of trials comparing laparoscopic transperitoneal and retroperitoneal adrenalectomy. </w:t>
      </w:r>
      <w:r w:rsidRPr="002D6713">
        <w:rPr>
          <w:rFonts w:ascii="Book Antiqua" w:hAnsi="Book Antiqua" w:cs="宋体"/>
          <w:i/>
          <w:iCs/>
          <w:sz w:val="24"/>
          <w:szCs w:val="24"/>
          <w:lang w:val="en-US"/>
        </w:rPr>
        <w:t>Surgery</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153</w:t>
      </w:r>
      <w:r w:rsidRPr="002D6713">
        <w:rPr>
          <w:rFonts w:ascii="Book Antiqua" w:hAnsi="Book Antiqua" w:cs="宋体"/>
          <w:sz w:val="24"/>
          <w:szCs w:val="24"/>
          <w:lang w:val="en-US"/>
        </w:rPr>
        <w:t>: 111-119 [PMID: 22939744 DOI: 10.1016/j.surg.2012.05.042]</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37 </w:t>
      </w:r>
      <w:r w:rsidRPr="002D6713">
        <w:rPr>
          <w:rFonts w:ascii="Book Antiqua" w:hAnsi="Book Antiqua" w:cs="宋体"/>
          <w:b/>
          <w:bCs/>
          <w:sz w:val="24"/>
          <w:szCs w:val="24"/>
          <w:lang w:val="en-US"/>
        </w:rPr>
        <w:t>Constantinides VA</w:t>
      </w:r>
      <w:r w:rsidRPr="002D6713">
        <w:rPr>
          <w:rFonts w:ascii="Book Antiqua" w:hAnsi="Book Antiqua" w:cs="宋体"/>
          <w:sz w:val="24"/>
          <w:szCs w:val="24"/>
          <w:lang w:val="en-US"/>
        </w:rPr>
        <w:t xml:space="preserve">, Christakis I, Touska P, Palazzo FF. Systematic review and meta-analysis of retroperitoneoscopic versus laparoscopic adrenalectomy.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99</w:t>
      </w:r>
      <w:r w:rsidRPr="002D6713">
        <w:rPr>
          <w:rFonts w:ascii="Book Antiqua" w:hAnsi="Book Antiqua" w:cs="宋体"/>
          <w:sz w:val="24"/>
          <w:szCs w:val="24"/>
          <w:lang w:val="en-US"/>
        </w:rPr>
        <w:t>: 1639-1648 [PMID: 23023976 DOI: 10.1002/bjs.8921]</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lastRenderedPageBreak/>
        <w:t xml:space="preserve">138 </w:t>
      </w:r>
      <w:r w:rsidRPr="002D6713">
        <w:rPr>
          <w:rFonts w:ascii="Book Antiqua" w:hAnsi="Book Antiqua" w:cs="宋体"/>
          <w:b/>
          <w:bCs/>
          <w:sz w:val="24"/>
          <w:szCs w:val="24"/>
          <w:lang w:val="en-US"/>
        </w:rPr>
        <w:t>Chen W</w:t>
      </w:r>
      <w:r w:rsidRPr="002D6713">
        <w:rPr>
          <w:rFonts w:ascii="Book Antiqua" w:hAnsi="Book Antiqua" w:cs="宋体"/>
          <w:sz w:val="24"/>
          <w:szCs w:val="24"/>
          <w:lang w:val="en-US"/>
        </w:rPr>
        <w:t xml:space="preserve">, Li F, Chen D, Zhu Y, He C, Du Y, Tan W. Retroperitoneal versus transperitoneal laparoscopic adrenalectomy in adrenal tumor: a meta-analysis. </w:t>
      </w:r>
      <w:r w:rsidRPr="002D6713">
        <w:rPr>
          <w:rFonts w:ascii="Book Antiqua" w:hAnsi="Book Antiqua" w:cs="宋体"/>
          <w:i/>
          <w:iCs/>
          <w:sz w:val="24"/>
          <w:szCs w:val="24"/>
          <w:lang w:val="en-US"/>
        </w:rPr>
        <w:t>Surg Laparosc Endosc Percutan Tech</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23</w:t>
      </w:r>
      <w:r w:rsidRPr="002D6713">
        <w:rPr>
          <w:rFonts w:ascii="Book Antiqua" w:hAnsi="Book Antiqua" w:cs="宋体"/>
          <w:sz w:val="24"/>
          <w:szCs w:val="24"/>
          <w:lang w:val="en-US"/>
        </w:rPr>
        <w:t>: 121-127 [PMID: 23579504 DOI: 10.1097/SLE.0b013e3182827b57]</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39 </w:t>
      </w:r>
      <w:r w:rsidRPr="002D6713">
        <w:rPr>
          <w:rFonts w:ascii="Book Antiqua" w:hAnsi="Book Antiqua" w:cs="宋体"/>
          <w:b/>
          <w:bCs/>
          <w:sz w:val="24"/>
          <w:szCs w:val="24"/>
          <w:lang w:val="en-US"/>
        </w:rPr>
        <w:t>Chai YJ</w:t>
      </w:r>
      <w:r w:rsidRPr="002D6713">
        <w:rPr>
          <w:rFonts w:ascii="Book Antiqua" w:hAnsi="Book Antiqua" w:cs="宋体"/>
          <w:sz w:val="24"/>
          <w:szCs w:val="24"/>
          <w:lang w:val="en-US"/>
        </w:rPr>
        <w:t xml:space="preserve">, Kwon H, Yu HW, Kim SJ, Choi JY, Lee KE, Youn YK. Systematic Review of Surgical Approaches for Adrenal Tumors: Lateral Transperitoneal versus Posterior Retroperitoneal and Laparoscopic versus Robotic Adrenalectomy. </w:t>
      </w:r>
      <w:r w:rsidRPr="002D6713">
        <w:rPr>
          <w:rFonts w:ascii="Book Antiqua" w:hAnsi="Book Antiqua" w:cs="宋体"/>
          <w:i/>
          <w:iCs/>
          <w:sz w:val="24"/>
          <w:szCs w:val="24"/>
          <w:lang w:val="en-US"/>
        </w:rPr>
        <w:t>Int J Endocrinol</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2014</w:t>
      </w:r>
      <w:r w:rsidRPr="002D6713">
        <w:rPr>
          <w:rFonts w:ascii="Book Antiqua" w:hAnsi="Book Antiqua" w:cs="宋体"/>
          <w:sz w:val="24"/>
          <w:szCs w:val="24"/>
          <w:lang w:val="en-US"/>
        </w:rPr>
        <w:t>: 918346 [PMID: 25587275 DOI: 10.1155/2014/918346]</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40 </w:t>
      </w:r>
      <w:r w:rsidRPr="002D6713">
        <w:rPr>
          <w:rFonts w:ascii="Book Antiqua" w:hAnsi="Book Antiqua" w:cs="宋体"/>
          <w:b/>
          <w:bCs/>
          <w:sz w:val="24"/>
          <w:szCs w:val="24"/>
          <w:lang w:val="en-US"/>
        </w:rPr>
        <w:t>Walz MK</w:t>
      </w:r>
      <w:r w:rsidRPr="002D6713">
        <w:rPr>
          <w:rFonts w:ascii="Book Antiqua" w:hAnsi="Book Antiqua" w:cs="宋体"/>
          <w:sz w:val="24"/>
          <w:szCs w:val="24"/>
          <w:lang w:val="en-US"/>
        </w:rPr>
        <w:t>. [Minimally invasive adrenal gland surgery].</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Chirurg</w:t>
      </w:r>
      <w:r w:rsidRPr="002D6713">
        <w:rPr>
          <w:rFonts w:ascii="Book Antiqua" w:hAnsi="Book Antiqua" w:cs="宋体"/>
          <w:sz w:val="24"/>
          <w:szCs w:val="24"/>
          <w:lang w:val="en-US"/>
        </w:rPr>
        <w:t xml:space="preserve"> 1998; </w:t>
      </w:r>
      <w:r w:rsidRPr="002D6713">
        <w:rPr>
          <w:rFonts w:ascii="Book Antiqua" w:hAnsi="Book Antiqua" w:cs="宋体"/>
          <w:b/>
          <w:bCs/>
          <w:sz w:val="24"/>
          <w:szCs w:val="24"/>
          <w:lang w:val="en-US"/>
        </w:rPr>
        <w:t>69</w:t>
      </w:r>
      <w:r w:rsidRPr="002D6713">
        <w:rPr>
          <w:rFonts w:ascii="Book Antiqua" w:hAnsi="Book Antiqua" w:cs="宋体"/>
          <w:sz w:val="24"/>
          <w:szCs w:val="24"/>
          <w:lang w:val="en-US"/>
        </w:rPr>
        <w:t>: 613-620 [PMID: 9676363 DOI: 10.1007/s00104-011-2194-5]</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41 </w:t>
      </w:r>
      <w:r w:rsidRPr="002D6713">
        <w:rPr>
          <w:rFonts w:ascii="Book Antiqua" w:hAnsi="Book Antiqua" w:cs="宋体"/>
          <w:b/>
          <w:bCs/>
          <w:sz w:val="24"/>
          <w:szCs w:val="24"/>
          <w:lang w:val="en-US"/>
        </w:rPr>
        <w:t>Bittner JG</w:t>
      </w:r>
      <w:r w:rsidRPr="002D6713">
        <w:rPr>
          <w:rFonts w:ascii="Book Antiqua" w:hAnsi="Book Antiqua" w:cs="宋体"/>
          <w:sz w:val="24"/>
          <w:szCs w:val="24"/>
          <w:lang w:val="en-US"/>
        </w:rPr>
        <w:t xml:space="preserve">, Brunt LM. </w:t>
      </w:r>
      <w:proofErr w:type="gramStart"/>
      <w:r w:rsidRPr="002D6713">
        <w:rPr>
          <w:rFonts w:ascii="Book Antiqua" w:hAnsi="Book Antiqua" w:cs="宋体"/>
          <w:sz w:val="24"/>
          <w:szCs w:val="24"/>
          <w:lang w:val="en-US"/>
        </w:rPr>
        <w:t>Evaluation and management of adrenal incidentaloma.</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J Surg Oncol</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106</w:t>
      </w:r>
      <w:r w:rsidRPr="002D6713">
        <w:rPr>
          <w:rFonts w:ascii="Book Antiqua" w:hAnsi="Book Antiqua" w:cs="宋体"/>
          <w:sz w:val="24"/>
          <w:szCs w:val="24"/>
          <w:lang w:val="en-US"/>
        </w:rPr>
        <w:t>: 557-564 [PMID: 22623268 DOI: 10.1002/jso.23161]</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42 </w:t>
      </w:r>
      <w:r w:rsidRPr="002D6713">
        <w:rPr>
          <w:rFonts w:ascii="Book Antiqua" w:hAnsi="Book Antiqua" w:cs="宋体"/>
          <w:b/>
          <w:bCs/>
          <w:sz w:val="24"/>
          <w:szCs w:val="24"/>
          <w:lang w:val="en-US"/>
        </w:rPr>
        <w:t>Creamer J</w:t>
      </w:r>
      <w:r w:rsidRPr="002D6713">
        <w:rPr>
          <w:rFonts w:ascii="Book Antiqua" w:hAnsi="Book Antiqua" w:cs="宋体"/>
          <w:sz w:val="24"/>
          <w:szCs w:val="24"/>
          <w:lang w:val="en-US"/>
        </w:rPr>
        <w:t>, Matthews BD. Laparoscopic adrenalectomy for cancer.</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Surg Oncol Clin N Am</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22</w:t>
      </w:r>
      <w:r w:rsidRPr="002D6713">
        <w:rPr>
          <w:rFonts w:ascii="Book Antiqua" w:hAnsi="Book Antiqua" w:cs="宋体"/>
          <w:sz w:val="24"/>
          <w:szCs w:val="24"/>
          <w:lang w:val="en-US"/>
        </w:rPr>
        <w:t>: 111-124, vi-vii [PMID: 23158088 DOI: 10.1016/j.soc.2012.08.006]</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43 </w:t>
      </w:r>
      <w:r w:rsidRPr="002D6713">
        <w:rPr>
          <w:rFonts w:ascii="Book Antiqua" w:hAnsi="Book Antiqua" w:cs="宋体"/>
          <w:b/>
          <w:bCs/>
          <w:sz w:val="24"/>
          <w:szCs w:val="24"/>
          <w:lang w:val="en-US"/>
        </w:rPr>
        <w:t>Bickenbach KA</w:t>
      </w:r>
      <w:r w:rsidRPr="002D6713">
        <w:rPr>
          <w:rFonts w:ascii="Book Antiqua" w:hAnsi="Book Antiqua" w:cs="宋体"/>
          <w:sz w:val="24"/>
          <w:szCs w:val="24"/>
          <w:lang w:val="en-US"/>
        </w:rPr>
        <w:t>, Strong VE.</w:t>
      </w:r>
      <w:proofErr w:type="gramEnd"/>
      <w:r w:rsidRPr="002D6713">
        <w:rPr>
          <w:rFonts w:ascii="Book Antiqua" w:hAnsi="Book Antiqua" w:cs="宋体"/>
          <w:sz w:val="24"/>
          <w:szCs w:val="24"/>
          <w:lang w:val="en-US"/>
        </w:rPr>
        <w:t xml:space="preserve"> </w:t>
      </w:r>
      <w:proofErr w:type="gramStart"/>
      <w:r w:rsidRPr="002D6713">
        <w:rPr>
          <w:rFonts w:ascii="Book Antiqua" w:hAnsi="Book Antiqua" w:cs="宋体"/>
          <w:sz w:val="24"/>
          <w:szCs w:val="24"/>
          <w:lang w:val="en-US"/>
        </w:rPr>
        <w:t>Laparoscopic transabdominal lateral adrenalectomy.</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J Surg Oncol</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106</w:t>
      </w:r>
      <w:r w:rsidRPr="002D6713">
        <w:rPr>
          <w:rFonts w:ascii="Book Antiqua" w:hAnsi="Book Antiqua" w:cs="宋体"/>
          <w:sz w:val="24"/>
          <w:szCs w:val="24"/>
          <w:lang w:val="en-US"/>
        </w:rPr>
        <w:t>: 611-618 [PMID: 22933307 DOI: 10.1002/jso.23250]</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44 </w:t>
      </w:r>
      <w:r w:rsidRPr="002D6713">
        <w:rPr>
          <w:rFonts w:ascii="Book Antiqua" w:hAnsi="Book Antiqua" w:cs="宋体"/>
          <w:b/>
          <w:bCs/>
          <w:sz w:val="24"/>
          <w:szCs w:val="24"/>
          <w:lang w:val="en-US"/>
        </w:rPr>
        <w:t>Muth A</w:t>
      </w:r>
      <w:r w:rsidRPr="002D6713">
        <w:rPr>
          <w:rFonts w:ascii="Book Antiqua" w:hAnsi="Book Antiqua" w:cs="宋体"/>
          <w:sz w:val="24"/>
          <w:szCs w:val="24"/>
          <w:lang w:val="en-US"/>
        </w:rPr>
        <w:t xml:space="preserve">, Ragnarsson O, Johannsson G, Wängberg B. Systematic review of surgery and outcomes in patients with primary aldosteronism.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102</w:t>
      </w:r>
      <w:r w:rsidRPr="002D6713">
        <w:rPr>
          <w:rFonts w:ascii="Book Antiqua" w:hAnsi="Book Antiqua" w:cs="宋体"/>
          <w:sz w:val="24"/>
          <w:szCs w:val="24"/>
          <w:lang w:val="en-US"/>
        </w:rPr>
        <w:t>: 307-317 [PMID: 25605481 DOI: 10.1002/bjs.974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45 </w:t>
      </w:r>
      <w:r w:rsidRPr="002D6713">
        <w:rPr>
          <w:rFonts w:ascii="Book Antiqua" w:hAnsi="Book Antiqua" w:cs="宋体"/>
          <w:b/>
          <w:bCs/>
          <w:sz w:val="24"/>
          <w:szCs w:val="24"/>
          <w:lang w:val="en-US"/>
        </w:rPr>
        <w:t>Iacobone M</w:t>
      </w:r>
      <w:r w:rsidRPr="002D6713">
        <w:rPr>
          <w:rFonts w:ascii="Book Antiqua" w:hAnsi="Book Antiqua" w:cs="宋体"/>
          <w:sz w:val="24"/>
          <w:szCs w:val="24"/>
          <w:lang w:val="en-US"/>
        </w:rPr>
        <w:t xml:space="preserve">, Citton M, Scarpa M, Viel G, Boscaro M, Nitti D. Systematic review of surgical treatment of subclinical Cushing's syndrome.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102</w:t>
      </w:r>
      <w:r w:rsidRPr="002D6713">
        <w:rPr>
          <w:rFonts w:ascii="Book Antiqua" w:hAnsi="Book Antiqua" w:cs="宋体"/>
          <w:sz w:val="24"/>
          <w:szCs w:val="24"/>
          <w:lang w:val="en-US"/>
        </w:rPr>
        <w:t>: 318-330 [PMID: 25640696 DOI: 10.1002/bjs.9742]</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46 </w:t>
      </w:r>
      <w:r w:rsidRPr="002D6713">
        <w:rPr>
          <w:rFonts w:ascii="Book Antiqua" w:hAnsi="Book Antiqua" w:cs="宋体"/>
          <w:b/>
          <w:bCs/>
          <w:sz w:val="24"/>
          <w:szCs w:val="24"/>
          <w:lang w:val="en-US"/>
        </w:rPr>
        <w:t>Wong A</w:t>
      </w:r>
      <w:r w:rsidRPr="002D6713">
        <w:rPr>
          <w:rFonts w:ascii="Book Antiqua" w:hAnsi="Book Antiqua" w:cs="宋体"/>
          <w:sz w:val="24"/>
          <w:szCs w:val="24"/>
          <w:lang w:val="en-US"/>
        </w:rPr>
        <w:t>, Eloy JA, Liu JK.</w:t>
      </w:r>
      <w:proofErr w:type="gramEnd"/>
      <w:r w:rsidRPr="002D6713">
        <w:rPr>
          <w:rFonts w:ascii="Book Antiqua" w:hAnsi="Book Antiqua" w:cs="宋体"/>
          <w:sz w:val="24"/>
          <w:szCs w:val="24"/>
          <w:lang w:val="en-US"/>
        </w:rPr>
        <w:t xml:space="preserve"> </w:t>
      </w:r>
      <w:proofErr w:type="gramStart"/>
      <w:r w:rsidRPr="002D6713">
        <w:rPr>
          <w:rFonts w:ascii="Book Antiqua" w:hAnsi="Book Antiqua" w:cs="宋体"/>
          <w:sz w:val="24"/>
          <w:szCs w:val="24"/>
          <w:lang w:val="en-US"/>
        </w:rPr>
        <w:t>The role of bilateral adrenalectomy in the treatment of refractory Cushing's disease.</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Neurosurg Focus</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38</w:t>
      </w:r>
      <w:r w:rsidRPr="002D6713">
        <w:rPr>
          <w:rFonts w:ascii="Book Antiqua" w:hAnsi="Book Antiqua" w:cs="宋体"/>
          <w:sz w:val="24"/>
          <w:szCs w:val="24"/>
          <w:lang w:val="en-US"/>
        </w:rPr>
        <w:t>: E9 [PMID: 25639327 DOI: 10.3171/2014.10.FOCUS1468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lastRenderedPageBreak/>
        <w:t xml:space="preserve">147 </w:t>
      </w:r>
      <w:r w:rsidRPr="002D6713">
        <w:rPr>
          <w:rFonts w:ascii="Book Antiqua" w:hAnsi="Book Antiqua" w:cs="宋体"/>
          <w:b/>
          <w:bCs/>
          <w:sz w:val="24"/>
          <w:szCs w:val="24"/>
          <w:lang w:val="en-US"/>
        </w:rPr>
        <w:t>Wang L</w:t>
      </w:r>
      <w:r w:rsidRPr="002D6713">
        <w:rPr>
          <w:rFonts w:ascii="Book Antiqua" w:hAnsi="Book Antiqua" w:cs="宋体"/>
          <w:sz w:val="24"/>
          <w:szCs w:val="24"/>
          <w:lang w:val="en-US"/>
        </w:rPr>
        <w:t xml:space="preserve">, Wu Z, Li M, Cai C, Liu B, Yang Q, Sun Y. Laparoendoscopic single-site adrenalectomy versus conventional laparoscopic surgery: a systematic review and meta-analysis of observational studies. </w:t>
      </w:r>
      <w:r w:rsidRPr="002D6713">
        <w:rPr>
          <w:rFonts w:ascii="Book Antiqua" w:hAnsi="Book Antiqua" w:cs="宋体"/>
          <w:i/>
          <w:iCs/>
          <w:sz w:val="24"/>
          <w:szCs w:val="24"/>
          <w:lang w:val="en-US"/>
        </w:rPr>
        <w:t>J Endourol</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27</w:t>
      </w:r>
      <w:r w:rsidRPr="002D6713">
        <w:rPr>
          <w:rFonts w:ascii="Book Antiqua" w:hAnsi="Book Antiqua" w:cs="宋体"/>
          <w:sz w:val="24"/>
          <w:szCs w:val="24"/>
          <w:lang w:val="en-US"/>
        </w:rPr>
        <w:t>: 743-750 [PMID: 23611672 DOI: 10.1089/end.2012.0599]</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48 </w:t>
      </w:r>
      <w:r w:rsidRPr="002D6713">
        <w:rPr>
          <w:rFonts w:ascii="Book Antiqua" w:hAnsi="Book Antiqua" w:cs="宋体"/>
          <w:b/>
          <w:bCs/>
          <w:sz w:val="24"/>
          <w:szCs w:val="24"/>
          <w:lang w:val="en-US"/>
        </w:rPr>
        <w:t>Hu Q</w:t>
      </w:r>
      <w:r w:rsidRPr="002D6713">
        <w:rPr>
          <w:rFonts w:ascii="Book Antiqua" w:hAnsi="Book Antiqua" w:cs="宋体"/>
          <w:sz w:val="24"/>
          <w:szCs w:val="24"/>
          <w:lang w:val="en-US"/>
        </w:rPr>
        <w:t xml:space="preserve">, Gou Y, Sun C, Xu K, Xia G, Ding Q. </w:t>
      </w:r>
      <w:proofErr w:type="gramStart"/>
      <w:r w:rsidRPr="002D6713">
        <w:rPr>
          <w:rFonts w:ascii="Book Antiqua" w:hAnsi="Book Antiqua" w:cs="宋体"/>
          <w:sz w:val="24"/>
          <w:szCs w:val="24"/>
          <w:lang w:val="en-US"/>
        </w:rPr>
        <w:t>A systematic review and meta-analysis of current evidence comparing laparoendoscopic single-site adrenalectomy and conventional laparoscopic adrenalectomy.</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J Endourol</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27</w:t>
      </w:r>
      <w:r w:rsidRPr="002D6713">
        <w:rPr>
          <w:rFonts w:ascii="Book Antiqua" w:hAnsi="Book Antiqua" w:cs="宋体"/>
          <w:sz w:val="24"/>
          <w:szCs w:val="24"/>
          <w:lang w:val="en-US"/>
        </w:rPr>
        <w:t>: 676-683 [PMID: 23391020 DOI: 10.1089/end.2012.0687]</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49 </w:t>
      </w:r>
      <w:r w:rsidRPr="002D6713">
        <w:rPr>
          <w:rFonts w:ascii="Book Antiqua" w:hAnsi="Book Antiqua" w:cs="宋体"/>
          <w:b/>
          <w:bCs/>
          <w:sz w:val="24"/>
          <w:szCs w:val="24"/>
          <w:lang w:val="en-US"/>
        </w:rPr>
        <w:t>Brandao LF</w:t>
      </w:r>
      <w:r w:rsidRPr="002D6713">
        <w:rPr>
          <w:rFonts w:ascii="Book Antiqua" w:hAnsi="Book Antiqua" w:cs="宋体"/>
          <w:sz w:val="24"/>
          <w:szCs w:val="24"/>
          <w:lang w:val="en-US"/>
        </w:rPr>
        <w:t xml:space="preserve">, Autorino R, Laydner H, Haber GP, Ouzaid I, De Sio M, Perdonà S, Stein RJ, Porpiglia F, Kaouk JH. Robotic versus laparoscopic adrenalectomy: a systematic review and meta-analysis. </w:t>
      </w:r>
      <w:r w:rsidRPr="002D6713">
        <w:rPr>
          <w:rFonts w:ascii="Book Antiqua" w:hAnsi="Book Antiqua" w:cs="宋体"/>
          <w:i/>
          <w:iCs/>
          <w:sz w:val="24"/>
          <w:szCs w:val="24"/>
          <w:lang w:val="en-US"/>
        </w:rPr>
        <w:t>Eur Urol</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65</w:t>
      </w:r>
      <w:r w:rsidRPr="002D6713">
        <w:rPr>
          <w:rFonts w:ascii="Book Antiqua" w:hAnsi="Book Antiqua" w:cs="宋体"/>
          <w:sz w:val="24"/>
          <w:szCs w:val="24"/>
          <w:lang w:val="en-US"/>
        </w:rPr>
        <w:t>: 1154-1161 [PMID: 24079955 DOI: 10.1016/j.eururo.2013.09.021]</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50 </w:t>
      </w:r>
      <w:r w:rsidRPr="002D6713">
        <w:rPr>
          <w:rFonts w:ascii="Book Antiqua" w:hAnsi="Book Antiqua" w:cs="宋体"/>
          <w:b/>
          <w:bCs/>
          <w:sz w:val="24"/>
          <w:szCs w:val="24"/>
          <w:lang w:val="en-US"/>
        </w:rPr>
        <w:t>Tang K</w:t>
      </w:r>
      <w:r w:rsidRPr="002D6713">
        <w:rPr>
          <w:rFonts w:ascii="Book Antiqua" w:hAnsi="Book Antiqua" w:cs="宋体"/>
          <w:sz w:val="24"/>
          <w:szCs w:val="24"/>
          <w:lang w:val="en-US"/>
        </w:rPr>
        <w:t xml:space="preserve">, Li H, Xia D, Yu G, Guo X, Guan W, Xu H, Ye Z. Robot-assisted versus laparoscopic adrenalectomy: a systematic review and meta-analysis. </w:t>
      </w:r>
      <w:r w:rsidRPr="002D6713">
        <w:rPr>
          <w:rFonts w:ascii="Book Antiqua" w:hAnsi="Book Antiqua" w:cs="宋体"/>
          <w:i/>
          <w:iCs/>
          <w:sz w:val="24"/>
          <w:szCs w:val="24"/>
          <w:lang w:val="en-US"/>
        </w:rPr>
        <w:t>J Laparoendosc Adv Surg Tech A</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25</w:t>
      </w:r>
      <w:r w:rsidRPr="002D6713">
        <w:rPr>
          <w:rFonts w:ascii="Book Antiqua" w:hAnsi="Book Antiqua" w:cs="宋体"/>
          <w:sz w:val="24"/>
          <w:szCs w:val="24"/>
          <w:lang w:val="en-US"/>
        </w:rPr>
        <w:t>: 187-195 [PMID: 25763475 DOI: 10.1089/lap.2014.0431]</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51 </w:t>
      </w:r>
      <w:r w:rsidRPr="002D6713">
        <w:rPr>
          <w:rFonts w:ascii="Book Antiqua" w:hAnsi="Book Antiqua" w:cs="宋体"/>
          <w:b/>
          <w:bCs/>
          <w:sz w:val="24"/>
          <w:szCs w:val="24"/>
          <w:lang w:val="en-US"/>
        </w:rPr>
        <w:t>Agcaoglu O</w:t>
      </w:r>
      <w:r w:rsidRPr="002D6713">
        <w:rPr>
          <w:rFonts w:ascii="Book Antiqua" w:hAnsi="Book Antiqua" w:cs="宋体"/>
          <w:sz w:val="24"/>
          <w:szCs w:val="24"/>
          <w:lang w:val="en-US"/>
        </w:rPr>
        <w:t xml:space="preserve">, Aliyev S, Karabulut K, Mitchell J, Siperstein A, Berber E. Robotic versus laparoscopic resection of large adrenal tumors. </w:t>
      </w:r>
      <w:r w:rsidRPr="002D6713">
        <w:rPr>
          <w:rFonts w:ascii="Book Antiqua" w:hAnsi="Book Antiqua" w:cs="宋体"/>
          <w:i/>
          <w:iCs/>
          <w:sz w:val="24"/>
          <w:szCs w:val="24"/>
          <w:lang w:val="en-US"/>
        </w:rPr>
        <w:t>Ann Surg Oncol</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19</w:t>
      </w:r>
      <w:r w:rsidRPr="002D6713">
        <w:rPr>
          <w:rFonts w:ascii="Book Antiqua" w:hAnsi="Book Antiqua" w:cs="宋体"/>
          <w:sz w:val="24"/>
          <w:szCs w:val="24"/>
          <w:lang w:val="en-US"/>
        </w:rPr>
        <w:t>: 2288-2294 [PMID: 22396002 DOI: 10.1245/s10434-012-2296-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52 </w:t>
      </w:r>
      <w:r w:rsidRPr="002D6713">
        <w:rPr>
          <w:rFonts w:ascii="Book Antiqua" w:hAnsi="Book Antiqua" w:cs="宋体"/>
          <w:b/>
          <w:bCs/>
          <w:sz w:val="24"/>
          <w:szCs w:val="24"/>
          <w:lang w:val="en-US"/>
        </w:rPr>
        <w:t>Moinzadeh A</w:t>
      </w:r>
      <w:r w:rsidRPr="002D6713">
        <w:rPr>
          <w:rFonts w:ascii="Book Antiqua" w:hAnsi="Book Antiqua" w:cs="宋体"/>
          <w:sz w:val="24"/>
          <w:szCs w:val="24"/>
          <w:lang w:val="en-US"/>
        </w:rPr>
        <w:t xml:space="preserve">, Gill IS. Robotic adrenalectomy. </w:t>
      </w:r>
      <w:r w:rsidRPr="002D6713">
        <w:rPr>
          <w:rFonts w:ascii="Book Antiqua" w:hAnsi="Book Antiqua" w:cs="宋体"/>
          <w:i/>
          <w:iCs/>
          <w:sz w:val="24"/>
          <w:szCs w:val="24"/>
          <w:lang w:val="en-US"/>
        </w:rPr>
        <w:t>Urol Clin North Am</w:t>
      </w:r>
      <w:r w:rsidRPr="002D6713">
        <w:rPr>
          <w:rFonts w:ascii="Book Antiqua" w:hAnsi="Book Antiqua" w:cs="宋体"/>
          <w:sz w:val="24"/>
          <w:szCs w:val="24"/>
          <w:lang w:val="en-US"/>
        </w:rPr>
        <w:t xml:space="preserve"> 2004; </w:t>
      </w:r>
      <w:r w:rsidRPr="002D6713">
        <w:rPr>
          <w:rFonts w:ascii="Book Antiqua" w:hAnsi="Book Antiqua" w:cs="宋体"/>
          <w:b/>
          <w:bCs/>
          <w:sz w:val="24"/>
          <w:szCs w:val="24"/>
          <w:lang w:val="en-US"/>
        </w:rPr>
        <w:t>31</w:t>
      </w:r>
      <w:r w:rsidRPr="002D6713">
        <w:rPr>
          <w:rFonts w:ascii="Book Antiqua" w:hAnsi="Book Antiqua" w:cs="宋体"/>
          <w:sz w:val="24"/>
          <w:szCs w:val="24"/>
          <w:lang w:val="en-US"/>
        </w:rPr>
        <w:t>: 753-756 [PMID: 15474602 DOI: 10.1002/jso.23132]</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53 </w:t>
      </w:r>
      <w:r w:rsidRPr="002D6713">
        <w:rPr>
          <w:rFonts w:ascii="Book Antiqua" w:hAnsi="Book Antiqua" w:cs="宋体"/>
          <w:b/>
          <w:bCs/>
          <w:sz w:val="24"/>
          <w:szCs w:val="24"/>
          <w:lang w:val="en-US"/>
        </w:rPr>
        <w:t>Giger U</w:t>
      </w:r>
      <w:r w:rsidRPr="002D6713">
        <w:rPr>
          <w:rFonts w:ascii="Book Antiqua" w:hAnsi="Book Antiqua" w:cs="宋体"/>
          <w:sz w:val="24"/>
          <w:szCs w:val="24"/>
          <w:lang w:val="en-US"/>
        </w:rPr>
        <w:t xml:space="preserve">, Michel JM, Wiesli P, Schmid C, Krähenbühl L. Laparoscopic surgery for benign lesions of the pancreas. </w:t>
      </w:r>
      <w:r w:rsidRPr="002D6713">
        <w:rPr>
          <w:rFonts w:ascii="Book Antiqua" w:hAnsi="Book Antiqua" w:cs="宋体"/>
          <w:i/>
          <w:iCs/>
          <w:sz w:val="24"/>
          <w:szCs w:val="24"/>
          <w:lang w:val="en-US"/>
        </w:rPr>
        <w:t>J Laparoendosc Adv Surg Tech A</w:t>
      </w:r>
      <w:r w:rsidRPr="002D6713">
        <w:rPr>
          <w:rFonts w:ascii="Book Antiqua" w:hAnsi="Book Antiqua" w:cs="宋体"/>
          <w:sz w:val="24"/>
          <w:szCs w:val="24"/>
          <w:lang w:val="en-US"/>
        </w:rPr>
        <w:t xml:space="preserve"> 2006; </w:t>
      </w:r>
      <w:r w:rsidRPr="002D6713">
        <w:rPr>
          <w:rFonts w:ascii="Book Antiqua" w:hAnsi="Book Antiqua" w:cs="宋体"/>
          <w:b/>
          <w:bCs/>
          <w:sz w:val="24"/>
          <w:szCs w:val="24"/>
          <w:lang w:val="en-US"/>
        </w:rPr>
        <w:t>16</w:t>
      </w:r>
      <w:r w:rsidRPr="002D6713">
        <w:rPr>
          <w:rFonts w:ascii="Book Antiqua" w:hAnsi="Book Antiqua" w:cs="宋体"/>
          <w:sz w:val="24"/>
          <w:szCs w:val="24"/>
          <w:lang w:val="en-US"/>
        </w:rPr>
        <w:t>: 452-457 [PMID: 17004867 DOI: 10.1089/lap.2006.16.452]</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54 </w:t>
      </w:r>
      <w:r w:rsidRPr="002D6713">
        <w:rPr>
          <w:rFonts w:ascii="Book Antiqua" w:hAnsi="Book Antiqua" w:cs="宋体"/>
          <w:b/>
          <w:bCs/>
          <w:sz w:val="24"/>
          <w:szCs w:val="24"/>
          <w:lang w:val="en-US"/>
        </w:rPr>
        <w:t>Subar D</w:t>
      </w:r>
      <w:r w:rsidRPr="002D6713">
        <w:rPr>
          <w:rFonts w:ascii="Book Antiqua" w:hAnsi="Book Antiqua" w:cs="宋体"/>
          <w:sz w:val="24"/>
          <w:szCs w:val="24"/>
          <w:lang w:val="en-US"/>
        </w:rPr>
        <w:t xml:space="preserve">, Gobardhan PD, Gayet B. Laparoscopic pancreatic surgery: An overview of the literature and experiences of a single center. </w:t>
      </w:r>
      <w:r w:rsidRPr="002D6713">
        <w:rPr>
          <w:rFonts w:ascii="Book Antiqua" w:hAnsi="Book Antiqua" w:cs="宋体"/>
          <w:i/>
          <w:iCs/>
          <w:sz w:val="24"/>
          <w:szCs w:val="24"/>
          <w:lang w:val="en-US"/>
        </w:rPr>
        <w:t>Best Pract Res Clin Gastroenterol</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28</w:t>
      </w:r>
      <w:r w:rsidRPr="002D6713">
        <w:rPr>
          <w:rFonts w:ascii="Book Antiqua" w:hAnsi="Book Antiqua" w:cs="宋体"/>
          <w:sz w:val="24"/>
          <w:szCs w:val="24"/>
          <w:lang w:val="en-US"/>
        </w:rPr>
        <w:t>: 123-132 [PMID: 24485260 DOI: 10.1016/j.bpg.2013.11.011]</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55 </w:t>
      </w:r>
      <w:r w:rsidRPr="002D6713">
        <w:rPr>
          <w:rFonts w:ascii="Book Antiqua" w:hAnsi="Book Antiqua" w:cs="宋体"/>
          <w:b/>
          <w:bCs/>
          <w:sz w:val="24"/>
          <w:szCs w:val="24"/>
          <w:lang w:val="en-US"/>
        </w:rPr>
        <w:t>Kooby DA</w:t>
      </w:r>
      <w:r w:rsidRPr="002D6713">
        <w:rPr>
          <w:rFonts w:ascii="Book Antiqua" w:hAnsi="Book Antiqua" w:cs="宋体"/>
          <w:sz w:val="24"/>
          <w:szCs w:val="24"/>
          <w:lang w:val="en-US"/>
        </w:rPr>
        <w:t xml:space="preserve">, Gillespie T, Bentrem D, Nakeeb A, Schmidt MC, Merchant NB, Parikh AA, Martin RC, Scoggins CR, Ahmad S, Kim HJ, Park J, Johnston </w:t>
      </w:r>
      <w:r w:rsidRPr="002D6713">
        <w:rPr>
          <w:rFonts w:ascii="Book Antiqua" w:hAnsi="Book Antiqua" w:cs="宋体"/>
          <w:sz w:val="24"/>
          <w:szCs w:val="24"/>
          <w:lang w:val="en-US"/>
        </w:rPr>
        <w:lastRenderedPageBreak/>
        <w:t xml:space="preserve">F, Strouch MJ, Menze A, Rymer J, McClaine R, Strasberg SM, Talamonti MS, Staley CA, McMasters KM, Lowy AM, Byrd-Sellers J, Wood WC, Hawkins WG. Left-sided pancreatectomy: a multicenter comparison of laparoscopic and open approaches. </w:t>
      </w:r>
      <w:r w:rsidRPr="002D6713">
        <w:rPr>
          <w:rFonts w:ascii="Book Antiqua" w:hAnsi="Book Antiqua" w:cs="宋体"/>
          <w:i/>
          <w:iCs/>
          <w:sz w:val="24"/>
          <w:szCs w:val="24"/>
          <w:lang w:val="en-US"/>
        </w:rPr>
        <w:t>Ann Surg</w:t>
      </w:r>
      <w:r w:rsidRPr="002D6713">
        <w:rPr>
          <w:rFonts w:ascii="Book Antiqua" w:hAnsi="Book Antiqua" w:cs="宋体"/>
          <w:sz w:val="24"/>
          <w:szCs w:val="24"/>
          <w:lang w:val="en-US"/>
        </w:rPr>
        <w:t xml:space="preserve"> 2008; </w:t>
      </w:r>
      <w:r w:rsidRPr="002D6713">
        <w:rPr>
          <w:rFonts w:ascii="Book Antiqua" w:hAnsi="Book Antiqua" w:cs="宋体"/>
          <w:b/>
          <w:bCs/>
          <w:sz w:val="24"/>
          <w:szCs w:val="24"/>
          <w:lang w:val="en-US"/>
        </w:rPr>
        <w:t>248</w:t>
      </w:r>
      <w:r w:rsidRPr="002D6713">
        <w:rPr>
          <w:rFonts w:ascii="Book Antiqua" w:hAnsi="Book Antiqua" w:cs="宋体"/>
          <w:sz w:val="24"/>
          <w:szCs w:val="24"/>
          <w:lang w:val="en-US"/>
        </w:rPr>
        <w:t>: 438-446 [PMID: 18791364 DOI: 10.1097/SLA.0b013e318185a990]</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56 </w:t>
      </w:r>
      <w:r w:rsidRPr="002D6713">
        <w:rPr>
          <w:rFonts w:ascii="Book Antiqua" w:hAnsi="Book Antiqua" w:cs="宋体"/>
          <w:b/>
          <w:bCs/>
          <w:sz w:val="24"/>
          <w:szCs w:val="24"/>
          <w:lang w:val="en-US"/>
        </w:rPr>
        <w:t>Kooby DA</w:t>
      </w:r>
      <w:r w:rsidRPr="002D6713">
        <w:rPr>
          <w:rFonts w:ascii="Book Antiqua" w:hAnsi="Book Antiqua" w:cs="宋体"/>
          <w:sz w:val="24"/>
          <w:szCs w:val="24"/>
          <w:lang w:val="en-US"/>
        </w:rPr>
        <w:t xml:space="preserve">, Hawkins WG, Schmidt CM, Weber SM, Bentrem DJ, Gillespie TW, Sellers JB, Merchant NB, Scoggins CR, Martin RC, Kim HJ, Ahmad S, Cho CS, Parikh AA, Chu CK, Hamilton NA, Doyle CJ, Pinchot S, Hayman A, McClaine R, Nakeeb A, Staley CA, McMasters KM, Lillemoe KD. A multicenter analysis of distal pancreatectomy for adenocarcinoma: is laparoscopic resection appropriate? </w:t>
      </w:r>
      <w:r w:rsidRPr="002D6713">
        <w:rPr>
          <w:rFonts w:ascii="Book Antiqua" w:hAnsi="Book Antiqua" w:cs="宋体"/>
          <w:i/>
          <w:iCs/>
          <w:sz w:val="24"/>
          <w:szCs w:val="24"/>
          <w:lang w:val="en-US"/>
        </w:rPr>
        <w:t>J Am Coll Surg</w:t>
      </w:r>
      <w:r w:rsidRPr="002D6713">
        <w:rPr>
          <w:rFonts w:ascii="Book Antiqua" w:hAnsi="Book Antiqua" w:cs="宋体"/>
          <w:sz w:val="24"/>
          <w:szCs w:val="24"/>
          <w:lang w:val="en-US"/>
        </w:rPr>
        <w:t xml:space="preserve"> 2010</w:t>
      </w:r>
      <w:proofErr w:type="gramStart"/>
      <w:r w:rsidRPr="002D6713">
        <w:rPr>
          <w:rFonts w:ascii="Book Antiqua" w:hAnsi="Book Antiqua" w:cs="宋体"/>
          <w:sz w:val="24"/>
          <w:szCs w:val="24"/>
          <w:lang w:val="en-US"/>
        </w:rPr>
        <w:t>;</w:t>
      </w:r>
      <w:proofErr w:type="gramEnd"/>
      <w:r w:rsidRPr="002D6713">
        <w:rPr>
          <w:rFonts w:ascii="Book Antiqua" w:hAnsi="Book Antiqua" w:cs="宋体"/>
          <w:sz w:val="24"/>
          <w:szCs w:val="24"/>
          <w:lang w:val="en-US"/>
        </w:rPr>
        <w:t xml:space="preserve"> </w:t>
      </w:r>
      <w:r w:rsidRPr="002D6713">
        <w:rPr>
          <w:rFonts w:ascii="Book Antiqua" w:hAnsi="Book Antiqua" w:cs="宋体"/>
          <w:b/>
          <w:bCs/>
          <w:sz w:val="24"/>
          <w:szCs w:val="24"/>
          <w:lang w:val="en-US"/>
        </w:rPr>
        <w:t>210</w:t>
      </w:r>
      <w:r w:rsidRPr="002D6713">
        <w:rPr>
          <w:rFonts w:ascii="Book Antiqua" w:hAnsi="Book Antiqua" w:cs="宋体"/>
          <w:sz w:val="24"/>
          <w:szCs w:val="24"/>
          <w:lang w:val="en-US"/>
        </w:rPr>
        <w:t>: 779-785, 786-787 [PMID: 20421049 DOI: 10.1016/j.jamcollsurg.2009.12.033]</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57 </w:t>
      </w:r>
      <w:r w:rsidRPr="002D6713">
        <w:rPr>
          <w:rFonts w:ascii="Book Antiqua" w:hAnsi="Book Antiqua" w:cs="宋体"/>
          <w:b/>
          <w:bCs/>
          <w:sz w:val="24"/>
          <w:szCs w:val="24"/>
          <w:lang w:val="en-US"/>
        </w:rPr>
        <w:t>Gagner M</w:t>
      </w:r>
      <w:r w:rsidRPr="002D6713">
        <w:rPr>
          <w:rFonts w:ascii="Book Antiqua" w:hAnsi="Book Antiqua" w:cs="宋体"/>
          <w:sz w:val="24"/>
          <w:szCs w:val="24"/>
          <w:lang w:val="en-US"/>
        </w:rPr>
        <w:t xml:space="preserve">, Palermo M. Laparoscopic Whipple procedure: review of the literature. </w:t>
      </w:r>
      <w:r w:rsidRPr="002D6713">
        <w:rPr>
          <w:rFonts w:ascii="Book Antiqua" w:hAnsi="Book Antiqua" w:cs="宋体"/>
          <w:i/>
          <w:iCs/>
          <w:sz w:val="24"/>
          <w:szCs w:val="24"/>
          <w:lang w:val="en-US"/>
        </w:rPr>
        <w:t>J Hepatobiliary Pancreat Surg</w:t>
      </w:r>
      <w:r w:rsidRPr="002D6713">
        <w:rPr>
          <w:rFonts w:ascii="Book Antiqua" w:hAnsi="Book Antiqua" w:cs="宋体"/>
          <w:sz w:val="24"/>
          <w:szCs w:val="24"/>
          <w:lang w:val="en-US"/>
        </w:rPr>
        <w:t xml:space="preserve"> 2009; </w:t>
      </w:r>
      <w:r w:rsidRPr="002D6713">
        <w:rPr>
          <w:rFonts w:ascii="Book Antiqua" w:hAnsi="Book Antiqua" w:cs="宋体"/>
          <w:b/>
          <w:bCs/>
          <w:sz w:val="24"/>
          <w:szCs w:val="24"/>
          <w:lang w:val="en-US"/>
        </w:rPr>
        <w:t>16</w:t>
      </w:r>
      <w:r w:rsidRPr="002D6713">
        <w:rPr>
          <w:rFonts w:ascii="Book Antiqua" w:hAnsi="Book Antiqua" w:cs="宋体"/>
          <w:sz w:val="24"/>
          <w:szCs w:val="24"/>
          <w:lang w:val="en-US"/>
        </w:rPr>
        <w:t>: 726-730 [PMID: 19636494 DOI: 10.1007/s00534-009-0142-2]</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58 </w:t>
      </w:r>
      <w:r w:rsidRPr="002D6713">
        <w:rPr>
          <w:rFonts w:ascii="Book Antiqua" w:hAnsi="Book Antiqua" w:cs="宋体"/>
          <w:b/>
          <w:bCs/>
          <w:sz w:val="24"/>
          <w:szCs w:val="24"/>
          <w:lang w:val="en-US"/>
        </w:rPr>
        <w:t>Gumbs AA</w:t>
      </w:r>
      <w:r w:rsidRPr="002D6713">
        <w:rPr>
          <w:rFonts w:ascii="Book Antiqua" w:hAnsi="Book Antiqua" w:cs="宋体"/>
          <w:sz w:val="24"/>
          <w:szCs w:val="24"/>
          <w:lang w:val="en-US"/>
        </w:rPr>
        <w:t>, Rodriguez Rivera AM, Milone L, Hoffman JP.</w:t>
      </w:r>
      <w:proofErr w:type="gramEnd"/>
      <w:r w:rsidRPr="002D6713">
        <w:rPr>
          <w:rFonts w:ascii="Book Antiqua" w:hAnsi="Book Antiqua" w:cs="宋体"/>
          <w:sz w:val="24"/>
          <w:szCs w:val="24"/>
          <w:lang w:val="en-US"/>
        </w:rPr>
        <w:t xml:space="preserve"> Laparoscopic pancreatoduodenectomy: a review of 285 published cases. </w:t>
      </w:r>
      <w:r w:rsidRPr="002D6713">
        <w:rPr>
          <w:rFonts w:ascii="Book Antiqua" w:hAnsi="Book Antiqua" w:cs="宋体"/>
          <w:i/>
          <w:iCs/>
          <w:sz w:val="24"/>
          <w:szCs w:val="24"/>
          <w:lang w:val="en-US"/>
        </w:rPr>
        <w:t>Ann Surg Oncol</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18</w:t>
      </w:r>
      <w:r w:rsidRPr="002D6713">
        <w:rPr>
          <w:rFonts w:ascii="Book Antiqua" w:hAnsi="Book Antiqua" w:cs="宋体"/>
          <w:sz w:val="24"/>
          <w:szCs w:val="24"/>
          <w:lang w:val="en-US"/>
        </w:rPr>
        <w:t>: 1335-1341 [PMID: 21207166 DOI: 10.1245/s10434-010-1503-4]</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59 </w:t>
      </w:r>
      <w:r w:rsidRPr="002D6713">
        <w:rPr>
          <w:rFonts w:ascii="Book Antiqua" w:hAnsi="Book Antiqua" w:cs="宋体"/>
          <w:b/>
          <w:bCs/>
          <w:sz w:val="24"/>
          <w:szCs w:val="24"/>
          <w:lang w:val="en-US"/>
        </w:rPr>
        <w:t>Lai EC</w:t>
      </w:r>
      <w:r w:rsidRPr="002D6713">
        <w:rPr>
          <w:rFonts w:ascii="Book Antiqua" w:hAnsi="Book Antiqua" w:cs="宋体"/>
          <w:sz w:val="24"/>
          <w:szCs w:val="24"/>
          <w:lang w:val="en-US"/>
        </w:rPr>
        <w:t>, Tang CN.</w:t>
      </w:r>
      <w:proofErr w:type="gramEnd"/>
      <w:r w:rsidRPr="002D6713">
        <w:rPr>
          <w:rFonts w:ascii="Book Antiqua" w:hAnsi="Book Antiqua" w:cs="宋体"/>
          <w:sz w:val="24"/>
          <w:szCs w:val="24"/>
          <w:lang w:val="en-US"/>
        </w:rPr>
        <w:t xml:space="preserve"> Current status of robot-assisted laparoscopic pancreaticoduodenectomy and distal pancreatectomy: a comprehensive review. </w:t>
      </w:r>
      <w:r w:rsidRPr="002D6713">
        <w:rPr>
          <w:rFonts w:ascii="Book Antiqua" w:hAnsi="Book Antiqua" w:cs="宋体"/>
          <w:i/>
          <w:iCs/>
          <w:sz w:val="24"/>
          <w:szCs w:val="24"/>
          <w:lang w:val="en-US"/>
        </w:rPr>
        <w:t>Asian J Endosc Surg</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6</w:t>
      </w:r>
      <w:r w:rsidRPr="002D6713">
        <w:rPr>
          <w:rFonts w:ascii="Book Antiqua" w:hAnsi="Book Antiqua" w:cs="宋体"/>
          <w:sz w:val="24"/>
          <w:szCs w:val="24"/>
          <w:lang w:val="en-US"/>
        </w:rPr>
        <w:t>: 158-164 [PMID: 23710970 DOI: 10.1111/ases.12040]</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60 </w:t>
      </w:r>
      <w:r w:rsidRPr="002D6713">
        <w:rPr>
          <w:rFonts w:ascii="Book Antiqua" w:hAnsi="Book Antiqua" w:cs="宋体"/>
          <w:b/>
          <w:bCs/>
          <w:sz w:val="24"/>
          <w:szCs w:val="24"/>
          <w:lang w:val="en-US"/>
        </w:rPr>
        <w:t>Cirocchi R</w:t>
      </w:r>
      <w:r w:rsidRPr="002D6713">
        <w:rPr>
          <w:rFonts w:ascii="Book Antiqua" w:hAnsi="Book Antiqua" w:cs="宋体"/>
          <w:sz w:val="24"/>
          <w:szCs w:val="24"/>
          <w:lang w:val="en-US"/>
        </w:rPr>
        <w:t xml:space="preserve">, Partelli S, Trastulli S, Coratti A, Parisi A, Falconi M. </w:t>
      </w:r>
      <w:proofErr w:type="gramStart"/>
      <w:r w:rsidRPr="002D6713">
        <w:rPr>
          <w:rFonts w:ascii="Book Antiqua" w:hAnsi="Book Antiqua" w:cs="宋体"/>
          <w:sz w:val="24"/>
          <w:szCs w:val="24"/>
          <w:lang w:val="en-US"/>
        </w:rPr>
        <w:t>A systematic review on robotic pancreaticoduodenectomy.</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Surg Oncol</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22</w:t>
      </w:r>
      <w:r w:rsidRPr="002D6713">
        <w:rPr>
          <w:rFonts w:ascii="Book Antiqua" w:hAnsi="Book Antiqua" w:cs="宋体"/>
          <w:sz w:val="24"/>
          <w:szCs w:val="24"/>
          <w:lang w:val="en-US"/>
        </w:rPr>
        <w:t>: 238-246 [PMID: 24060451 DOI: 10.1016/j.suronc.2013.08.003]</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61 </w:t>
      </w:r>
      <w:r w:rsidRPr="002D6713">
        <w:rPr>
          <w:rFonts w:ascii="Book Antiqua" w:hAnsi="Book Antiqua" w:cs="宋体"/>
          <w:b/>
          <w:bCs/>
          <w:sz w:val="24"/>
          <w:szCs w:val="24"/>
          <w:lang w:val="en-US"/>
        </w:rPr>
        <w:t>Feldman LS</w:t>
      </w:r>
      <w:r w:rsidRPr="002D6713">
        <w:rPr>
          <w:rFonts w:ascii="Book Antiqua" w:hAnsi="Book Antiqua" w:cs="宋体"/>
          <w:sz w:val="24"/>
          <w:szCs w:val="24"/>
          <w:lang w:val="en-US"/>
        </w:rPr>
        <w:t>.</w:t>
      </w:r>
      <w:proofErr w:type="gramEnd"/>
      <w:r w:rsidRPr="002D6713">
        <w:rPr>
          <w:rFonts w:ascii="Book Antiqua" w:hAnsi="Book Antiqua" w:cs="宋体"/>
          <w:sz w:val="24"/>
          <w:szCs w:val="24"/>
          <w:lang w:val="en-US"/>
        </w:rPr>
        <w:t xml:space="preserve"> Laparoscopic splenectomy: standardized approach. </w:t>
      </w:r>
      <w:r w:rsidRPr="002D6713">
        <w:rPr>
          <w:rFonts w:ascii="Book Antiqua" w:hAnsi="Book Antiqua" w:cs="宋体"/>
          <w:i/>
          <w:iCs/>
          <w:sz w:val="24"/>
          <w:szCs w:val="24"/>
          <w:lang w:val="en-US"/>
        </w:rPr>
        <w:t>World J Surg</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35</w:t>
      </w:r>
      <w:r w:rsidRPr="002D6713">
        <w:rPr>
          <w:rFonts w:ascii="Book Antiqua" w:hAnsi="Book Antiqua" w:cs="宋体"/>
          <w:sz w:val="24"/>
          <w:szCs w:val="24"/>
          <w:lang w:val="en-US"/>
        </w:rPr>
        <w:t>: 1487-1495 [PMID: 21424869 DOI: 10.1007/s00268-011-1059-x]</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62 </w:t>
      </w:r>
      <w:r w:rsidRPr="002D6713">
        <w:rPr>
          <w:rFonts w:ascii="Book Antiqua" w:hAnsi="Book Antiqua" w:cs="宋体"/>
          <w:b/>
          <w:bCs/>
          <w:sz w:val="24"/>
          <w:szCs w:val="24"/>
          <w:lang w:val="en-US"/>
        </w:rPr>
        <w:t>Qian D</w:t>
      </w:r>
      <w:r w:rsidRPr="002D6713">
        <w:rPr>
          <w:rFonts w:ascii="Book Antiqua" w:hAnsi="Book Antiqua" w:cs="宋体"/>
          <w:sz w:val="24"/>
          <w:szCs w:val="24"/>
          <w:lang w:val="en-US"/>
        </w:rPr>
        <w:t xml:space="preserve">, He Z, Hua J, Gong J, Lin S, Song Z. Hand-assisted versus conventional laparoscopic splenectomy: a systematic review and </w:t>
      </w:r>
      <w:r w:rsidRPr="002D6713">
        <w:rPr>
          <w:rFonts w:ascii="Book Antiqua" w:hAnsi="Book Antiqua" w:cs="宋体"/>
          <w:sz w:val="24"/>
          <w:szCs w:val="24"/>
          <w:lang w:val="en-US"/>
        </w:rPr>
        <w:lastRenderedPageBreak/>
        <w:t xml:space="preserve">meta-analysis. </w:t>
      </w:r>
      <w:r w:rsidRPr="002D6713">
        <w:rPr>
          <w:rFonts w:ascii="Book Antiqua" w:hAnsi="Book Antiqua" w:cs="宋体"/>
          <w:i/>
          <w:iCs/>
          <w:sz w:val="24"/>
          <w:szCs w:val="24"/>
          <w:lang w:val="en-US"/>
        </w:rPr>
        <w:t>ANZ J Surg</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84</w:t>
      </w:r>
      <w:r w:rsidRPr="002D6713">
        <w:rPr>
          <w:rFonts w:ascii="Book Antiqua" w:hAnsi="Book Antiqua" w:cs="宋体"/>
          <w:sz w:val="24"/>
          <w:szCs w:val="24"/>
          <w:lang w:val="en-US"/>
        </w:rPr>
        <w:t>: 915-920 [PMID: 24712437 DOI: 10.1111/ans.12597]</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63 </w:t>
      </w:r>
      <w:r w:rsidRPr="002D6713">
        <w:rPr>
          <w:rFonts w:ascii="Book Antiqua" w:hAnsi="Book Antiqua" w:cs="宋体"/>
          <w:b/>
          <w:bCs/>
          <w:sz w:val="24"/>
          <w:szCs w:val="24"/>
          <w:lang w:val="en-US"/>
        </w:rPr>
        <w:t>Makino T</w:t>
      </w:r>
      <w:r w:rsidRPr="002D6713">
        <w:rPr>
          <w:rFonts w:ascii="Book Antiqua" w:hAnsi="Book Antiqua" w:cs="宋体"/>
          <w:sz w:val="24"/>
          <w:szCs w:val="24"/>
          <w:lang w:val="en-US"/>
        </w:rPr>
        <w:t xml:space="preserve">, Milsom JW, Lee SW. Feasibility and safety of single-incision laparoscopic colectomy: a systematic review. </w:t>
      </w:r>
      <w:r w:rsidRPr="002D6713">
        <w:rPr>
          <w:rFonts w:ascii="Book Antiqua" w:hAnsi="Book Antiqua" w:cs="宋体"/>
          <w:i/>
          <w:iCs/>
          <w:sz w:val="24"/>
          <w:szCs w:val="24"/>
          <w:lang w:val="en-US"/>
        </w:rPr>
        <w:t>Ann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255</w:t>
      </w:r>
      <w:r w:rsidRPr="002D6713">
        <w:rPr>
          <w:rFonts w:ascii="Book Antiqua" w:hAnsi="Book Antiqua" w:cs="宋体"/>
          <w:sz w:val="24"/>
          <w:szCs w:val="24"/>
          <w:lang w:val="en-US"/>
        </w:rPr>
        <w:t>: 667-676 [PMID: 22258065 DOI: 10.1097/SLA.0b013e31823fbae7]</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64 </w:t>
      </w:r>
      <w:r w:rsidRPr="002D6713">
        <w:rPr>
          <w:rFonts w:ascii="Book Antiqua" w:hAnsi="Book Antiqua" w:cs="宋体"/>
          <w:b/>
          <w:bCs/>
          <w:sz w:val="24"/>
          <w:szCs w:val="24"/>
          <w:lang w:val="en-US"/>
        </w:rPr>
        <w:t>Maeso S</w:t>
      </w:r>
      <w:r w:rsidRPr="002D6713">
        <w:rPr>
          <w:rFonts w:ascii="Book Antiqua" w:hAnsi="Book Antiqua" w:cs="宋体"/>
          <w:sz w:val="24"/>
          <w:szCs w:val="24"/>
          <w:lang w:val="en-US"/>
        </w:rPr>
        <w:t xml:space="preserve">, Reza M, Mayol JA, Blasco JA, Guerra M, Andradas E, Plana MN. Efficacy of the Da Vinci surgical system in abdominal surgery compared with that of laparoscopy: a systematic review and meta-analysis. </w:t>
      </w:r>
      <w:r w:rsidRPr="002D6713">
        <w:rPr>
          <w:rFonts w:ascii="Book Antiqua" w:hAnsi="Book Antiqua" w:cs="宋体"/>
          <w:i/>
          <w:iCs/>
          <w:sz w:val="24"/>
          <w:szCs w:val="24"/>
          <w:lang w:val="en-US"/>
        </w:rPr>
        <w:t>Ann Surg</w:t>
      </w:r>
      <w:r w:rsidRPr="002D6713">
        <w:rPr>
          <w:rFonts w:ascii="Book Antiqua" w:hAnsi="Book Antiqua" w:cs="宋体"/>
          <w:sz w:val="24"/>
          <w:szCs w:val="24"/>
          <w:lang w:val="en-US"/>
        </w:rPr>
        <w:t xml:space="preserve"> 2010; </w:t>
      </w:r>
      <w:r w:rsidRPr="002D6713">
        <w:rPr>
          <w:rFonts w:ascii="Book Antiqua" w:hAnsi="Book Antiqua" w:cs="宋体"/>
          <w:b/>
          <w:bCs/>
          <w:sz w:val="24"/>
          <w:szCs w:val="24"/>
          <w:lang w:val="en-US"/>
        </w:rPr>
        <w:t>252</w:t>
      </w:r>
      <w:r w:rsidRPr="002D6713">
        <w:rPr>
          <w:rFonts w:ascii="Book Antiqua" w:hAnsi="Book Antiqua" w:cs="宋体"/>
          <w:sz w:val="24"/>
          <w:szCs w:val="24"/>
          <w:lang w:val="en-US"/>
        </w:rPr>
        <w:t>: 254-262 [PMID: 20622659 DOI: 10.1097/SLA.0b013e3181e6239e]</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65 </w:t>
      </w:r>
      <w:r w:rsidRPr="002D6713">
        <w:rPr>
          <w:rFonts w:ascii="Book Antiqua" w:hAnsi="Book Antiqua" w:cs="宋体"/>
          <w:b/>
          <w:bCs/>
          <w:sz w:val="24"/>
          <w:szCs w:val="24"/>
          <w:lang w:val="en-US"/>
        </w:rPr>
        <w:t>Antoniou SA</w:t>
      </w:r>
      <w:r w:rsidRPr="002D6713">
        <w:rPr>
          <w:rFonts w:ascii="Book Antiqua" w:hAnsi="Book Antiqua" w:cs="宋体"/>
          <w:sz w:val="24"/>
          <w:szCs w:val="24"/>
          <w:lang w:val="en-US"/>
        </w:rPr>
        <w:t xml:space="preserve">, Pointner R, Granderath FA. Current treatment concepts for groin hernia. </w:t>
      </w:r>
      <w:r w:rsidRPr="002D6713">
        <w:rPr>
          <w:rFonts w:ascii="Book Antiqua" w:hAnsi="Book Antiqua" w:cs="宋体"/>
          <w:i/>
          <w:iCs/>
          <w:sz w:val="24"/>
          <w:szCs w:val="24"/>
          <w:lang w:val="en-US"/>
        </w:rPr>
        <w:t>Langenbecks Arch Surg</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399</w:t>
      </w:r>
      <w:r w:rsidRPr="002D6713">
        <w:rPr>
          <w:rFonts w:ascii="Book Antiqua" w:hAnsi="Book Antiqua" w:cs="宋体"/>
          <w:sz w:val="24"/>
          <w:szCs w:val="24"/>
          <w:lang w:val="en-US"/>
        </w:rPr>
        <w:t>: 553-558 [PMID: 24824799 DOI: 10.1007/s00423-014-1212-8]</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66 </w:t>
      </w:r>
      <w:r w:rsidRPr="002D6713">
        <w:rPr>
          <w:rFonts w:ascii="Book Antiqua" w:hAnsi="Book Antiqua" w:cs="宋体"/>
          <w:b/>
          <w:bCs/>
          <w:sz w:val="24"/>
          <w:szCs w:val="24"/>
          <w:lang w:val="en-US"/>
        </w:rPr>
        <w:t>Antoniou SA</w:t>
      </w:r>
      <w:r w:rsidRPr="002D6713">
        <w:rPr>
          <w:rFonts w:ascii="Book Antiqua" w:hAnsi="Book Antiqua" w:cs="宋体"/>
          <w:sz w:val="24"/>
          <w:szCs w:val="24"/>
          <w:lang w:val="en-US"/>
        </w:rPr>
        <w:t xml:space="preserve">, Antoniou GA, Bartsch DK, Fendrich V, Koch OO, Pointner R, Granderath FA. Transabdominal preperitoneal versus totally extraperitoneal repair of inguinal hernia: a meta-analysis of randomized studies. </w:t>
      </w:r>
      <w:r w:rsidRPr="002D6713">
        <w:rPr>
          <w:rFonts w:ascii="Book Antiqua" w:hAnsi="Book Antiqua" w:cs="宋体"/>
          <w:i/>
          <w:iCs/>
          <w:sz w:val="24"/>
          <w:szCs w:val="24"/>
          <w:lang w:val="en-US"/>
        </w:rPr>
        <w:t>Am J Surg</w:t>
      </w:r>
      <w:r w:rsidRPr="002D6713">
        <w:rPr>
          <w:rFonts w:ascii="Book Antiqua" w:hAnsi="Book Antiqua" w:cs="宋体"/>
          <w:sz w:val="24"/>
          <w:szCs w:val="24"/>
          <w:lang w:val="en-US"/>
        </w:rPr>
        <w:t xml:space="preserve"> 2013</w:t>
      </w:r>
      <w:proofErr w:type="gramStart"/>
      <w:r w:rsidRPr="002D6713">
        <w:rPr>
          <w:rFonts w:ascii="Book Antiqua" w:hAnsi="Book Antiqua" w:cs="宋体"/>
          <w:sz w:val="24"/>
          <w:szCs w:val="24"/>
          <w:lang w:val="en-US"/>
        </w:rPr>
        <w:t>;</w:t>
      </w:r>
      <w:proofErr w:type="gramEnd"/>
      <w:r w:rsidRPr="002D6713">
        <w:rPr>
          <w:rFonts w:ascii="Book Antiqua" w:hAnsi="Book Antiqua" w:cs="宋体"/>
          <w:sz w:val="24"/>
          <w:szCs w:val="24"/>
          <w:lang w:val="en-US"/>
        </w:rPr>
        <w:t xml:space="preserve"> </w:t>
      </w:r>
      <w:r w:rsidRPr="002D6713">
        <w:rPr>
          <w:rFonts w:ascii="Book Antiqua" w:hAnsi="Book Antiqua" w:cs="宋体"/>
          <w:b/>
          <w:bCs/>
          <w:sz w:val="24"/>
          <w:szCs w:val="24"/>
          <w:lang w:val="en-US"/>
        </w:rPr>
        <w:t>206</w:t>
      </w:r>
      <w:r w:rsidRPr="002D6713">
        <w:rPr>
          <w:rFonts w:ascii="Book Antiqua" w:hAnsi="Book Antiqua" w:cs="宋体"/>
          <w:sz w:val="24"/>
          <w:szCs w:val="24"/>
          <w:lang w:val="en-US"/>
        </w:rPr>
        <w:t>: 245-252.e1 [PMID: 23768695 DOI: 10.1016/j.amjsurg.2012.10.041]</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67 </w:t>
      </w:r>
      <w:r w:rsidRPr="002D6713">
        <w:rPr>
          <w:rFonts w:ascii="Book Antiqua" w:hAnsi="Book Antiqua" w:cs="宋体"/>
          <w:b/>
          <w:bCs/>
          <w:sz w:val="24"/>
          <w:szCs w:val="24"/>
          <w:lang w:val="en-US"/>
        </w:rPr>
        <w:t>O'Reilly EA</w:t>
      </w:r>
      <w:r w:rsidRPr="002D6713">
        <w:rPr>
          <w:rFonts w:ascii="Book Antiqua" w:hAnsi="Book Antiqua" w:cs="宋体"/>
          <w:sz w:val="24"/>
          <w:szCs w:val="24"/>
          <w:lang w:val="en-US"/>
        </w:rPr>
        <w:t>, Burke JP, O'Connell PR.</w:t>
      </w:r>
      <w:proofErr w:type="gramEnd"/>
      <w:r w:rsidRPr="002D6713">
        <w:rPr>
          <w:rFonts w:ascii="Book Antiqua" w:hAnsi="Book Antiqua" w:cs="宋体"/>
          <w:sz w:val="24"/>
          <w:szCs w:val="24"/>
          <w:lang w:val="en-US"/>
        </w:rPr>
        <w:t xml:space="preserve"> </w:t>
      </w:r>
      <w:proofErr w:type="gramStart"/>
      <w:r w:rsidRPr="002D6713">
        <w:rPr>
          <w:rFonts w:ascii="Book Antiqua" w:hAnsi="Book Antiqua" w:cs="宋体"/>
          <w:sz w:val="24"/>
          <w:szCs w:val="24"/>
          <w:lang w:val="en-US"/>
        </w:rPr>
        <w:t>A meta-analysis of surgical morbidity and recurrence after laparoscopic and open repair of primary unilateral inguinal hernia.</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Ann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255</w:t>
      </w:r>
      <w:r w:rsidRPr="002D6713">
        <w:rPr>
          <w:rFonts w:ascii="Book Antiqua" w:hAnsi="Book Antiqua" w:cs="宋体"/>
          <w:sz w:val="24"/>
          <w:szCs w:val="24"/>
          <w:lang w:val="en-US"/>
        </w:rPr>
        <w:t>: 846-853 [PMID: 22470068 DOI: 10.1097/SLA.0b013e318264c801]</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68 </w:t>
      </w:r>
      <w:r w:rsidRPr="002D6713">
        <w:rPr>
          <w:rFonts w:ascii="Book Antiqua" w:hAnsi="Book Antiqua" w:cs="宋体"/>
          <w:b/>
          <w:bCs/>
          <w:sz w:val="24"/>
          <w:szCs w:val="24"/>
          <w:lang w:val="en-US"/>
        </w:rPr>
        <w:t>Karthikesalingam A</w:t>
      </w:r>
      <w:r w:rsidRPr="002D6713">
        <w:rPr>
          <w:rFonts w:ascii="Book Antiqua" w:hAnsi="Book Antiqua" w:cs="宋体"/>
          <w:sz w:val="24"/>
          <w:szCs w:val="24"/>
          <w:lang w:val="en-US"/>
        </w:rPr>
        <w:t>, Markar SR, Holt PJ, Praseedom RK.</w:t>
      </w:r>
      <w:proofErr w:type="gramEnd"/>
      <w:r w:rsidRPr="002D6713">
        <w:rPr>
          <w:rFonts w:ascii="Book Antiqua" w:hAnsi="Book Antiqua" w:cs="宋体"/>
          <w:sz w:val="24"/>
          <w:szCs w:val="24"/>
          <w:lang w:val="en-US"/>
        </w:rPr>
        <w:t xml:space="preserve"> Meta-analysis of randomized controlled trials comparing laparoscopic with open mesh repair of recurrent inguinal hernia.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10; </w:t>
      </w:r>
      <w:r w:rsidRPr="002D6713">
        <w:rPr>
          <w:rFonts w:ascii="Book Antiqua" w:hAnsi="Book Antiqua" w:cs="宋体"/>
          <w:b/>
          <w:bCs/>
          <w:sz w:val="24"/>
          <w:szCs w:val="24"/>
          <w:lang w:val="en-US"/>
        </w:rPr>
        <w:t>97</w:t>
      </w:r>
      <w:r w:rsidRPr="002D6713">
        <w:rPr>
          <w:rFonts w:ascii="Book Antiqua" w:hAnsi="Book Antiqua" w:cs="宋体"/>
          <w:sz w:val="24"/>
          <w:szCs w:val="24"/>
          <w:lang w:val="en-US"/>
        </w:rPr>
        <w:t>: 4-11 [PMID: 20013926 DOI: 10.1002/bjs.6902]</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69 </w:t>
      </w:r>
      <w:r w:rsidRPr="002D6713">
        <w:rPr>
          <w:rFonts w:ascii="Book Antiqua" w:hAnsi="Book Antiqua" w:cs="宋体"/>
          <w:b/>
          <w:bCs/>
          <w:sz w:val="24"/>
          <w:szCs w:val="24"/>
          <w:lang w:val="en-US"/>
        </w:rPr>
        <w:t>Sajid MS</w:t>
      </w:r>
      <w:r w:rsidRPr="002D6713">
        <w:rPr>
          <w:rFonts w:ascii="Book Antiqua" w:hAnsi="Book Antiqua" w:cs="宋体"/>
          <w:sz w:val="24"/>
          <w:szCs w:val="24"/>
          <w:lang w:val="en-US"/>
        </w:rPr>
        <w:t>, Kalra L, Parampalli U, Sains PS, Baig MK.</w:t>
      </w:r>
      <w:proofErr w:type="gramEnd"/>
      <w:r w:rsidRPr="002D6713">
        <w:rPr>
          <w:rFonts w:ascii="Book Antiqua" w:hAnsi="Book Antiqua" w:cs="宋体"/>
          <w:sz w:val="24"/>
          <w:szCs w:val="24"/>
          <w:lang w:val="en-US"/>
        </w:rPr>
        <w:t xml:space="preserve"> A systematic review and meta-analysis evaluating the effectiveness of lightweight mesh against heavyweight mesh in influencing the incidence of chronic groin pain following laparoscopic inguinal hernia repair. </w:t>
      </w:r>
      <w:r w:rsidRPr="002D6713">
        <w:rPr>
          <w:rFonts w:ascii="Book Antiqua" w:hAnsi="Book Antiqua" w:cs="宋体"/>
          <w:i/>
          <w:iCs/>
          <w:sz w:val="24"/>
          <w:szCs w:val="24"/>
          <w:lang w:val="en-US"/>
        </w:rPr>
        <w:t>Am J Surg</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205</w:t>
      </w:r>
      <w:r w:rsidRPr="002D6713">
        <w:rPr>
          <w:rFonts w:ascii="Book Antiqua" w:hAnsi="Book Antiqua" w:cs="宋体"/>
          <w:sz w:val="24"/>
          <w:szCs w:val="24"/>
          <w:lang w:val="en-US"/>
        </w:rPr>
        <w:t>: 726-736 [PMID: 23561639 DOI: 10.1016/j.amjsurg.2012.07.046</w:t>
      </w:r>
      <w:proofErr w:type="gramStart"/>
      <w:r w:rsidRPr="002D6713">
        <w:rPr>
          <w:rFonts w:ascii="Book Antiqua" w:hAnsi="Book Antiqua" w:cs="宋体"/>
          <w:sz w:val="24"/>
          <w:szCs w:val="24"/>
          <w:lang w:val="en-US"/>
        </w:rPr>
        <w:t>]</w:t>
      </w:r>
      <w:proofErr w:type="gramEnd"/>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lastRenderedPageBreak/>
        <w:t xml:space="preserve">170 </w:t>
      </w:r>
      <w:r w:rsidRPr="002D6713">
        <w:rPr>
          <w:rFonts w:ascii="Book Antiqua" w:hAnsi="Book Antiqua" w:cs="宋体"/>
          <w:b/>
          <w:bCs/>
          <w:sz w:val="24"/>
          <w:szCs w:val="24"/>
          <w:lang w:val="en-US"/>
        </w:rPr>
        <w:t>Currie A</w:t>
      </w:r>
      <w:r w:rsidRPr="002D6713">
        <w:rPr>
          <w:rFonts w:ascii="Book Antiqua" w:hAnsi="Book Antiqua" w:cs="宋体"/>
          <w:sz w:val="24"/>
          <w:szCs w:val="24"/>
          <w:lang w:val="en-US"/>
        </w:rPr>
        <w:t xml:space="preserve">, Andrew H, Tonsi A, Hurley PR, Taribagil S. Lightweight versus heavyweight mesh in laparoscopic inguinal hernia repair: a meta-analysis.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26</w:t>
      </w:r>
      <w:r w:rsidRPr="002D6713">
        <w:rPr>
          <w:rFonts w:ascii="Book Antiqua" w:hAnsi="Book Antiqua" w:cs="宋体"/>
          <w:sz w:val="24"/>
          <w:szCs w:val="24"/>
          <w:lang w:val="en-US"/>
        </w:rPr>
        <w:t>: 2126-2133 [PMID: 22311304 DOI: 10.1007/s00464-012-2179-6]</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71 </w:t>
      </w:r>
      <w:r w:rsidRPr="002D6713">
        <w:rPr>
          <w:rFonts w:ascii="Book Antiqua" w:hAnsi="Book Antiqua" w:cs="宋体"/>
          <w:b/>
          <w:bCs/>
          <w:sz w:val="24"/>
          <w:szCs w:val="24"/>
          <w:lang w:val="en-US"/>
        </w:rPr>
        <w:t>Sajid MS</w:t>
      </w:r>
      <w:r w:rsidRPr="002D6713">
        <w:rPr>
          <w:rFonts w:ascii="Book Antiqua" w:hAnsi="Book Antiqua" w:cs="宋体"/>
          <w:sz w:val="24"/>
          <w:szCs w:val="24"/>
          <w:lang w:val="en-US"/>
        </w:rPr>
        <w:t xml:space="preserve">, Leaver C, Baig MK, Sains P. Systematic review and meta-analysis of the use of lightweight versus heavyweight mesh in open inguinal hernia repair.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99</w:t>
      </w:r>
      <w:r w:rsidRPr="002D6713">
        <w:rPr>
          <w:rFonts w:ascii="Book Antiqua" w:hAnsi="Book Antiqua" w:cs="宋体"/>
          <w:sz w:val="24"/>
          <w:szCs w:val="24"/>
          <w:lang w:val="en-US"/>
        </w:rPr>
        <w:t>: 29-37 [PMID: 22038579 DOI: 10.1002/bjs.7718]</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72 </w:t>
      </w:r>
      <w:r w:rsidRPr="002D6713">
        <w:rPr>
          <w:rFonts w:ascii="Book Antiqua" w:hAnsi="Book Antiqua" w:cs="宋体"/>
          <w:b/>
          <w:bCs/>
          <w:sz w:val="24"/>
          <w:szCs w:val="24"/>
          <w:lang w:val="en-US"/>
        </w:rPr>
        <w:t>Berney CR</w:t>
      </w:r>
      <w:r w:rsidRPr="002D6713">
        <w:rPr>
          <w:rFonts w:ascii="Book Antiqua" w:hAnsi="Book Antiqua" w:cs="宋体"/>
          <w:sz w:val="24"/>
          <w:szCs w:val="24"/>
          <w:lang w:val="en-US"/>
        </w:rPr>
        <w:t xml:space="preserve">, Yeo AE. Mesh fixation with fibrin sealant during endoscopic totally extraperitoneal inguinal hernia approach: a review of 640 repairs. </w:t>
      </w:r>
      <w:r w:rsidRPr="002D6713">
        <w:rPr>
          <w:rFonts w:ascii="Book Antiqua" w:hAnsi="Book Antiqua" w:cs="宋体"/>
          <w:i/>
          <w:iCs/>
          <w:sz w:val="24"/>
          <w:szCs w:val="24"/>
          <w:lang w:val="en-US"/>
        </w:rPr>
        <w:t>Hernia</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17</w:t>
      </w:r>
      <w:r w:rsidRPr="002D6713">
        <w:rPr>
          <w:rFonts w:ascii="Book Antiqua" w:hAnsi="Book Antiqua" w:cs="宋体"/>
          <w:sz w:val="24"/>
          <w:szCs w:val="24"/>
          <w:lang w:val="en-US"/>
        </w:rPr>
        <w:t>: 709-717 [PMID: 23344667 DOI: 10.1007/s10029-012-1034-y]</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73 </w:t>
      </w:r>
      <w:r w:rsidRPr="002D6713">
        <w:rPr>
          <w:rFonts w:ascii="Book Antiqua" w:hAnsi="Book Antiqua" w:cs="宋体"/>
          <w:b/>
          <w:bCs/>
          <w:sz w:val="24"/>
          <w:szCs w:val="24"/>
          <w:lang w:val="en-US"/>
        </w:rPr>
        <w:t>Sajid MS</w:t>
      </w:r>
      <w:r w:rsidRPr="002D6713">
        <w:rPr>
          <w:rFonts w:ascii="Book Antiqua" w:hAnsi="Book Antiqua" w:cs="宋体"/>
          <w:sz w:val="24"/>
          <w:szCs w:val="24"/>
          <w:lang w:val="en-US"/>
        </w:rPr>
        <w:t xml:space="preserve">, Ladwa N, Kalra L, McFall M, Baig MK, Sains P. A meta-analysis examining the use of tacker mesh fixation versus glue mesh fixation in laparoscopic inguinal hernia repair. </w:t>
      </w:r>
      <w:r w:rsidRPr="002D6713">
        <w:rPr>
          <w:rFonts w:ascii="Book Antiqua" w:hAnsi="Book Antiqua" w:cs="宋体"/>
          <w:i/>
          <w:iCs/>
          <w:sz w:val="24"/>
          <w:szCs w:val="24"/>
          <w:lang w:val="en-US"/>
        </w:rPr>
        <w:t>Am J Surg</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206</w:t>
      </w:r>
      <w:r w:rsidRPr="002D6713">
        <w:rPr>
          <w:rFonts w:ascii="Book Antiqua" w:hAnsi="Book Antiqua" w:cs="宋体"/>
          <w:sz w:val="24"/>
          <w:szCs w:val="24"/>
          <w:lang w:val="en-US"/>
        </w:rPr>
        <w:t>: 103-111 [PMID: 23388426 DOI: 10.1016/j.amjsurg.2012.09.003</w:t>
      </w:r>
      <w:proofErr w:type="gramStart"/>
      <w:r w:rsidRPr="002D6713">
        <w:rPr>
          <w:rFonts w:ascii="Book Antiqua" w:hAnsi="Book Antiqua" w:cs="宋体"/>
          <w:sz w:val="24"/>
          <w:szCs w:val="24"/>
          <w:lang w:val="en-US"/>
        </w:rPr>
        <w:t>]</w:t>
      </w:r>
      <w:proofErr w:type="gramEnd"/>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74 </w:t>
      </w:r>
      <w:r w:rsidRPr="002D6713">
        <w:rPr>
          <w:rFonts w:ascii="Book Antiqua" w:hAnsi="Book Antiqua" w:cs="宋体"/>
          <w:b/>
          <w:bCs/>
          <w:sz w:val="24"/>
          <w:szCs w:val="24"/>
          <w:lang w:val="en-US"/>
        </w:rPr>
        <w:t>Kaul A</w:t>
      </w:r>
      <w:r w:rsidRPr="002D6713">
        <w:rPr>
          <w:rFonts w:ascii="Book Antiqua" w:hAnsi="Book Antiqua" w:cs="宋体"/>
          <w:sz w:val="24"/>
          <w:szCs w:val="24"/>
          <w:lang w:val="en-US"/>
        </w:rPr>
        <w:t xml:space="preserve">, Hutfless S, Le H, Hamed SA, Tymitz K, Nguyen H, Marohn MR. Staple versus fibrin glue fixation in laparoscopic total extraperitoneal repair of inguinal hernia: a systematic review and meta-analysis.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2; </w:t>
      </w:r>
      <w:r w:rsidRPr="002D6713">
        <w:rPr>
          <w:rFonts w:ascii="Book Antiqua" w:hAnsi="Book Antiqua" w:cs="宋体"/>
          <w:b/>
          <w:bCs/>
          <w:sz w:val="24"/>
          <w:szCs w:val="24"/>
          <w:lang w:val="en-US"/>
        </w:rPr>
        <w:t>26</w:t>
      </w:r>
      <w:r w:rsidRPr="002D6713">
        <w:rPr>
          <w:rFonts w:ascii="Book Antiqua" w:hAnsi="Book Antiqua" w:cs="宋体"/>
          <w:sz w:val="24"/>
          <w:szCs w:val="24"/>
          <w:lang w:val="en-US"/>
        </w:rPr>
        <w:t>: 1269-1278 [PMID: 22350225 DOI: 10.1007/s00464-011-2025-2]</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75 </w:t>
      </w:r>
      <w:r w:rsidRPr="002D6713">
        <w:rPr>
          <w:rFonts w:ascii="Book Antiqua" w:hAnsi="Book Antiqua" w:cs="宋体"/>
          <w:b/>
          <w:bCs/>
          <w:sz w:val="24"/>
          <w:szCs w:val="24"/>
          <w:lang w:val="en-US"/>
        </w:rPr>
        <w:t>Teng YJ</w:t>
      </w:r>
      <w:r w:rsidRPr="002D6713">
        <w:rPr>
          <w:rFonts w:ascii="Book Antiqua" w:hAnsi="Book Antiqua" w:cs="宋体"/>
          <w:sz w:val="24"/>
          <w:szCs w:val="24"/>
          <w:lang w:val="en-US"/>
        </w:rPr>
        <w:t xml:space="preserve">, Pan SM, Liu YL, Yang KH, Zhang YC, Tian JH, Han JX. A meta-analysis of randomized controlled trials of fixation versus nonfixation of mesh in laparoscopic total extraperitoneal inguinal hernia repair.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25</w:t>
      </w:r>
      <w:r w:rsidRPr="002D6713">
        <w:rPr>
          <w:rFonts w:ascii="Book Antiqua" w:hAnsi="Book Antiqua" w:cs="宋体"/>
          <w:sz w:val="24"/>
          <w:szCs w:val="24"/>
          <w:lang w:val="en-US"/>
        </w:rPr>
        <w:t>: 2849-2858 [PMID: 21487873 DOI: 10.1007/s00464-011-1668-3]</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76 </w:t>
      </w:r>
      <w:r w:rsidRPr="002D6713">
        <w:rPr>
          <w:rFonts w:ascii="Book Antiqua" w:hAnsi="Book Antiqua" w:cs="宋体"/>
          <w:b/>
          <w:bCs/>
          <w:sz w:val="24"/>
          <w:szCs w:val="24"/>
          <w:lang w:val="en-US"/>
        </w:rPr>
        <w:t>Poelman MM</w:t>
      </w:r>
      <w:r w:rsidRPr="002D6713">
        <w:rPr>
          <w:rFonts w:ascii="Book Antiqua" w:hAnsi="Book Antiqua" w:cs="宋体"/>
          <w:sz w:val="24"/>
          <w:szCs w:val="24"/>
          <w:lang w:val="en-US"/>
        </w:rPr>
        <w:t xml:space="preserve">, van den Heuvel B, Deelder JD, Abis GS, Beudeker N, Bittner RR, Campanelli G, van Dam D, Dwars BJ, Eker HH, Fingerhut A, Khatkov I, Koeckerling F, Kukleta JF, Miserez M, Montgomery A, Munoz Brands RM, Morales Conde S, Muysoms FE, Soltes M, Tromp W, Yavuz Y, Bonjer HJ. EAES Consensus Development Conference on endoscopic repair of groin hernias.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3; </w:t>
      </w:r>
      <w:r w:rsidRPr="002D6713">
        <w:rPr>
          <w:rFonts w:ascii="Book Antiqua" w:hAnsi="Book Antiqua" w:cs="宋体"/>
          <w:b/>
          <w:bCs/>
          <w:sz w:val="24"/>
          <w:szCs w:val="24"/>
          <w:lang w:val="en-US"/>
        </w:rPr>
        <w:t>27</w:t>
      </w:r>
      <w:r w:rsidRPr="002D6713">
        <w:rPr>
          <w:rFonts w:ascii="Book Antiqua" w:hAnsi="Book Antiqua" w:cs="宋体"/>
          <w:sz w:val="24"/>
          <w:szCs w:val="24"/>
          <w:lang w:val="en-US"/>
        </w:rPr>
        <w:t>: 3505-3519 [PMID: 23708718 DOI: 10.1007/s00464-013-3001-9]</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lastRenderedPageBreak/>
        <w:t xml:space="preserve">177 </w:t>
      </w:r>
      <w:r w:rsidRPr="002D6713">
        <w:rPr>
          <w:rFonts w:ascii="Book Antiqua" w:hAnsi="Book Antiqua" w:cs="宋体"/>
          <w:b/>
          <w:bCs/>
          <w:sz w:val="24"/>
          <w:szCs w:val="24"/>
          <w:lang w:val="en-US"/>
        </w:rPr>
        <w:t>Bittner R</w:t>
      </w:r>
      <w:r w:rsidRPr="002D6713">
        <w:rPr>
          <w:rFonts w:ascii="Book Antiqua" w:hAnsi="Book Antiqua" w:cs="宋体"/>
          <w:sz w:val="24"/>
          <w:szCs w:val="24"/>
          <w:lang w:val="en-US"/>
        </w:rPr>
        <w:t xml:space="preserve">, Arregui ME, Bisgaard T, Dudai M, Ferzli GS, Fitzgibbons RJ, Fortelny RH, Klinge U, Kockerling F, Kuhry E, Kukleta J, Lomanto D, Misra MC, Montgomery A, Morales-Conde S, Reinpold W, Rosenberg J, Sauerland S, Schug-Pass C, Singh K, Timoney M, Weyhe D, Chowbey P. Guidelines for laparoscopic (TAPP) and endoscopic (TEP) treatment of inguinal hernia [International Endohernia Society (IEHS)].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1; </w:t>
      </w:r>
      <w:r w:rsidRPr="002D6713">
        <w:rPr>
          <w:rFonts w:ascii="Book Antiqua" w:hAnsi="Book Antiqua" w:cs="宋体"/>
          <w:b/>
          <w:bCs/>
          <w:sz w:val="24"/>
          <w:szCs w:val="24"/>
          <w:lang w:val="en-US"/>
        </w:rPr>
        <w:t>25</w:t>
      </w:r>
      <w:r w:rsidRPr="002D6713">
        <w:rPr>
          <w:rFonts w:ascii="Book Antiqua" w:hAnsi="Book Antiqua" w:cs="宋体"/>
          <w:sz w:val="24"/>
          <w:szCs w:val="24"/>
          <w:lang w:val="en-US"/>
        </w:rPr>
        <w:t>: 2773-2843 [PMID: 21751060 DOI: 10.1007/s00464-011-1799-6]</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78 </w:t>
      </w:r>
      <w:r w:rsidRPr="002D6713">
        <w:rPr>
          <w:rFonts w:ascii="Book Antiqua" w:hAnsi="Book Antiqua" w:cs="宋体"/>
          <w:b/>
          <w:bCs/>
          <w:sz w:val="24"/>
          <w:szCs w:val="24"/>
          <w:lang w:val="en-US"/>
        </w:rPr>
        <w:t>Bittner R</w:t>
      </w:r>
      <w:r w:rsidRPr="002D6713">
        <w:rPr>
          <w:rFonts w:ascii="Book Antiqua" w:hAnsi="Book Antiqua" w:cs="宋体"/>
          <w:sz w:val="24"/>
          <w:szCs w:val="24"/>
          <w:lang w:val="en-US"/>
        </w:rPr>
        <w:t xml:space="preserve">, Montgomery MA, Arregui E, Bansal V, Bingener J, Bisgaard T, Buhck H, Dudai M, Ferzli GS, Fitzgibbons RJ, Fortelny RH, Grimes KL, Klinge U, Köckerling F, Kumar S, Kukleta J, Lomanto D, Misra MC, Morales-Conde S, Reinpold W, Rosenberg J, Singh K, Timoney M, Weyhe D, Chowbey P. Update of guidelines on laparoscopic (TAPP) and endoscopic (TEP) treatment of inguinal hernia (International Endohernia Society).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29</w:t>
      </w:r>
      <w:r w:rsidRPr="002D6713">
        <w:rPr>
          <w:rFonts w:ascii="Book Antiqua" w:hAnsi="Book Antiqua" w:cs="宋体"/>
          <w:sz w:val="24"/>
          <w:szCs w:val="24"/>
          <w:lang w:val="en-US"/>
        </w:rPr>
        <w:t>: 289-321 [PMID: 25398194 DOI: 10.1007/s00464-014-3917-8]</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79 </w:t>
      </w:r>
      <w:r w:rsidRPr="002D6713">
        <w:rPr>
          <w:rFonts w:ascii="Book Antiqua" w:hAnsi="Book Antiqua" w:cs="宋体"/>
          <w:b/>
          <w:bCs/>
          <w:sz w:val="24"/>
          <w:szCs w:val="24"/>
          <w:lang w:val="en-US"/>
        </w:rPr>
        <w:t>Forbes SS</w:t>
      </w:r>
      <w:r w:rsidRPr="002D6713">
        <w:rPr>
          <w:rFonts w:ascii="Book Antiqua" w:hAnsi="Book Antiqua" w:cs="宋体"/>
          <w:sz w:val="24"/>
          <w:szCs w:val="24"/>
          <w:lang w:val="en-US"/>
        </w:rPr>
        <w:t xml:space="preserve">, Eskicioglu C, McLeod RS, Okrainec A. Meta-analysis of randomized controlled trials comparing open and laparoscopic ventral and incisional hernia repair with mesh. </w:t>
      </w:r>
      <w:r w:rsidRPr="002D6713">
        <w:rPr>
          <w:rFonts w:ascii="Book Antiqua" w:hAnsi="Book Antiqua" w:cs="宋体"/>
          <w:i/>
          <w:iCs/>
          <w:sz w:val="24"/>
          <w:szCs w:val="24"/>
          <w:lang w:val="en-US"/>
        </w:rPr>
        <w:t>Br J Surg</w:t>
      </w:r>
      <w:r w:rsidRPr="002D6713">
        <w:rPr>
          <w:rFonts w:ascii="Book Antiqua" w:hAnsi="Book Antiqua" w:cs="宋体"/>
          <w:sz w:val="24"/>
          <w:szCs w:val="24"/>
          <w:lang w:val="en-US"/>
        </w:rPr>
        <w:t xml:space="preserve"> 2009; </w:t>
      </w:r>
      <w:r w:rsidRPr="002D6713">
        <w:rPr>
          <w:rFonts w:ascii="Book Antiqua" w:hAnsi="Book Antiqua" w:cs="宋体"/>
          <w:b/>
          <w:bCs/>
          <w:sz w:val="24"/>
          <w:szCs w:val="24"/>
          <w:lang w:val="en-US"/>
        </w:rPr>
        <w:t>96</w:t>
      </w:r>
      <w:r w:rsidRPr="002D6713">
        <w:rPr>
          <w:rFonts w:ascii="Book Antiqua" w:hAnsi="Book Antiqua" w:cs="宋体"/>
          <w:sz w:val="24"/>
          <w:szCs w:val="24"/>
          <w:lang w:val="en-US"/>
        </w:rPr>
        <w:t>: 851-858 [PMID: 19591158 DOI: 10.1002/bjs.6668]</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80 </w:t>
      </w:r>
      <w:r w:rsidRPr="002D6713">
        <w:rPr>
          <w:rFonts w:ascii="Book Antiqua" w:hAnsi="Book Antiqua" w:cs="宋体"/>
          <w:b/>
          <w:bCs/>
          <w:sz w:val="24"/>
          <w:szCs w:val="24"/>
          <w:lang w:val="en-US"/>
        </w:rPr>
        <w:t>Sauerland S</w:t>
      </w:r>
      <w:r w:rsidRPr="002D6713">
        <w:rPr>
          <w:rFonts w:ascii="Book Antiqua" w:hAnsi="Book Antiqua" w:cs="宋体"/>
          <w:sz w:val="24"/>
          <w:szCs w:val="24"/>
          <w:lang w:val="en-US"/>
        </w:rPr>
        <w:t>, Walgenbach M, Habermalz B, Seiler CM, Miserez M. Laparoscopic versus open surgical techniques for ventral or incisional hernia repair.</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Cochrane Database Syst Rev</w:t>
      </w:r>
      <w:r w:rsidRPr="002D6713">
        <w:rPr>
          <w:rFonts w:ascii="Book Antiqua" w:hAnsi="Book Antiqua" w:cs="宋体"/>
          <w:sz w:val="24"/>
          <w:szCs w:val="24"/>
          <w:lang w:val="en-US"/>
        </w:rPr>
        <w:t xml:space="preserve"> 2011; </w:t>
      </w:r>
      <w:r w:rsidRPr="002D6713">
        <w:rPr>
          <w:rFonts w:ascii="Book Antiqua" w:hAnsi="Book Antiqua" w:cs="宋体"/>
          <w:b/>
          <w:sz w:val="24"/>
          <w:szCs w:val="24"/>
          <w:lang w:val="en-US"/>
        </w:rPr>
        <w:t>(3)</w:t>
      </w:r>
      <w:r w:rsidRPr="002D6713">
        <w:rPr>
          <w:rFonts w:ascii="Book Antiqua" w:hAnsi="Book Antiqua" w:cs="宋体"/>
          <w:sz w:val="24"/>
          <w:szCs w:val="24"/>
          <w:lang w:val="en-US"/>
        </w:rPr>
        <w:t xml:space="preserve">: CD007781 [PMID: </w:t>
      </w:r>
      <w:bookmarkStart w:id="34" w:name="OLE_LINK59"/>
      <w:bookmarkStart w:id="35" w:name="OLE_LINK58"/>
      <w:r w:rsidRPr="002D6713">
        <w:rPr>
          <w:rFonts w:ascii="Book Antiqua" w:hAnsi="Book Antiqua" w:cs="宋体"/>
          <w:sz w:val="24"/>
          <w:szCs w:val="24"/>
          <w:lang w:val="en-US"/>
        </w:rPr>
        <w:t xml:space="preserve">21412910 </w:t>
      </w:r>
      <w:bookmarkEnd w:id="34"/>
      <w:bookmarkEnd w:id="35"/>
      <w:r w:rsidRPr="002D6713">
        <w:rPr>
          <w:rFonts w:ascii="Book Antiqua" w:hAnsi="Book Antiqua" w:cs="宋体"/>
          <w:sz w:val="24"/>
          <w:szCs w:val="24"/>
          <w:lang w:val="en-US"/>
        </w:rPr>
        <w:t>DOI: 10.1002/14651858.CD007781.pub2]</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81 </w:t>
      </w:r>
      <w:r w:rsidRPr="002D6713">
        <w:rPr>
          <w:rFonts w:ascii="Book Antiqua" w:hAnsi="Book Antiqua" w:cs="宋体"/>
          <w:b/>
          <w:bCs/>
          <w:sz w:val="24"/>
          <w:szCs w:val="24"/>
          <w:lang w:val="en-US"/>
        </w:rPr>
        <w:t>Sajid MS</w:t>
      </w:r>
      <w:r w:rsidRPr="002D6713">
        <w:rPr>
          <w:rFonts w:ascii="Book Antiqua" w:hAnsi="Book Antiqua" w:cs="宋体"/>
          <w:sz w:val="24"/>
          <w:szCs w:val="24"/>
          <w:lang w:val="en-US"/>
        </w:rPr>
        <w:t xml:space="preserve">, Bokhari SA, Mallick AS, Cheek E, Baig MK. Laparoscopic versus open repair of incisional/ventral hernia: a meta-analysis. </w:t>
      </w:r>
      <w:r w:rsidRPr="002D6713">
        <w:rPr>
          <w:rFonts w:ascii="Book Antiqua" w:hAnsi="Book Antiqua" w:cs="宋体"/>
          <w:i/>
          <w:iCs/>
          <w:sz w:val="24"/>
          <w:szCs w:val="24"/>
          <w:lang w:val="en-US"/>
        </w:rPr>
        <w:t>Am J Surg</w:t>
      </w:r>
      <w:r w:rsidRPr="002D6713">
        <w:rPr>
          <w:rFonts w:ascii="Book Antiqua" w:hAnsi="Book Antiqua" w:cs="宋体"/>
          <w:sz w:val="24"/>
          <w:szCs w:val="24"/>
          <w:lang w:val="en-US"/>
        </w:rPr>
        <w:t xml:space="preserve"> 2009; </w:t>
      </w:r>
      <w:r w:rsidRPr="002D6713">
        <w:rPr>
          <w:rFonts w:ascii="Book Antiqua" w:hAnsi="Book Antiqua" w:cs="宋体"/>
          <w:b/>
          <w:bCs/>
          <w:sz w:val="24"/>
          <w:szCs w:val="24"/>
          <w:lang w:val="en-US"/>
        </w:rPr>
        <w:t>197</w:t>
      </w:r>
      <w:r w:rsidRPr="002D6713">
        <w:rPr>
          <w:rFonts w:ascii="Book Antiqua" w:hAnsi="Book Antiqua" w:cs="宋体"/>
          <w:sz w:val="24"/>
          <w:szCs w:val="24"/>
          <w:lang w:val="en-US"/>
        </w:rPr>
        <w:t>: 64-72 [PMID: 18614144 DOI: 10.1016/j.amjsurg.2007.12.051</w:t>
      </w:r>
      <w:proofErr w:type="gramStart"/>
      <w:r w:rsidRPr="002D6713">
        <w:rPr>
          <w:rFonts w:ascii="Book Antiqua" w:hAnsi="Book Antiqua" w:cs="宋体"/>
          <w:sz w:val="24"/>
          <w:szCs w:val="24"/>
          <w:lang w:val="en-US"/>
        </w:rPr>
        <w:t>]</w:t>
      </w:r>
      <w:proofErr w:type="gramEnd"/>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82 </w:t>
      </w:r>
      <w:r w:rsidRPr="002D6713">
        <w:rPr>
          <w:rFonts w:ascii="Book Antiqua" w:hAnsi="Book Antiqua" w:cs="宋体"/>
          <w:b/>
          <w:bCs/>
          <w:sz w:val="24"/>
          <w:szCs w:val="24"/>
          <w:lang w:val="en-US"/>
        </w:rPr>
        <w:t>Kapischke M</w:t>
      </w:r>
      <w:r w:rsidRPr="002D6713">
        <w:rPr>
          <w:rFonts w:ascii="Book Antiqua" w:hAnsi="Book Antiqua" w:cs="宋体"/>
          <w:sz w:val="24"/>
          <w:szCs w:val="24"/>
          <w:lang w:val="en-US"/>
        </w:rPr>
        <w:t xml:space="preserve">, Schulz T, Schipper T, Tensfeldt J, Caliebe A. Open versus laparoscopic incisional hernia repair: something different from a meta-analysis.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08; </w:t>
      </w:r>
      <w:r w:rsidRPr="002D6713">
        <w:rPr>
          <w:rFonts w:ascii="Book Antiqua" w:hAnsi="Book Antiqua" w:cs="宋体"/>
          <w:b/>
          <w:bCs/>
          <w:sz w:val="24"/>
          <w:szCs w:val="24"/>
          <w:lang w:val="en-US"/>
        </w:rPr>
        <w:t>22</w:t>
      </w:r>
      <w:r w:rsidRPr="002D6713">
        <w:rPr>
          <w:rFonts w:ascii="Book Antiqua" w:hAnsi="Book Antiqua" w:cs="宋体"/>
          <w:sz w:val="24"/>
          <w:szCs w:val="24"/>
          <w:lang w:val="en-US"/>
        </w:rPr>
        <w:t>: 2251-2260 [PMID: 18320281 DOI: 10.1007/s00464-008-9773-7]</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lastRenderedPageBreak/>
        <w:t xml:space="preserve">183 </w:t>
      </w:r>
      <w:r w:rsidRPr="002D6713">
        <w:rPr>
          <w:rFonts w:ascii="Book Antiqua" w:hAnsi="Book Antiqua" w:cs="宋体"/>
          <w:b/>
          <w:bCs/>
          <w:sz w:val="24"/>
          <w:szCs w:val="24"/>
          <w:lang w:val="en-US"/>
        </w:rPr>
        <w:t>Müller-Riemenschneider F</w:t>
      </w:r>
      <w:r w:rsidRPr="002D6713">
        <w:rPr>
          <w:rFonts w:ascii="Book Antiqua" w:hAnsi="Book Antiqua" w:cs="宋体"/>
          <w:sz w:val="24"/>
          <w:szCs w:val="24"/>
          <w:lang w:val="en-US"/>
        </w:rPr>
        <w:t xml:space="preserve">, Roll S, Friedrich M, Zieren J, Reinhold T, von der Schulenburg JM, Greiner W, Willich SN. Medical effectiveness and safety of conventional compared to laparoscopic incisional hernia repair: a systematic review. </w:t>
      </w:r>
      <w:r w:rsidRPr="002D6713">
        <w:rPr>
          <w:rFonts w:ascii="Book Antiqua" w:hAnsi="Book Antiqua" w:cs="宋体"/>
          <w:i/>
          <w:iCs/>
          <w:sz w:val="24"/>
          <w:szCs w:val="24"/>
          <w:lang w:val="en-US"/>
        </w:rPr>
        <w:t>Surg Endosc</w:t>
      </w:r>
      <w:r w:rsidRPr="002D6713">
        <w:rPr>
          <w:rFonts w:ascii="Book Antiqua" w:hAnsi="Book Antiqua" w:cs="宋体"/>
          <w:sz w:val="24"/>
          <w:szCs w:val="24"/>
          <w:lang w:val="en-US"/>
        </w:rPr>
        <w:t xml:space="preserve"> 2007; </w:t>
      </w:r>
      <w:r w:rsidRPr="002D6713">
        <w:rPr>
          <w:rFonts w:ascii="Book Antiqua" w:hAnsi="Book Antiqua" w:cs="宋体"/>
          <w:b/>
          <w:bCs/>
          <w:sz w:val="24"/>
          <w:szCs w:val="24"/>
          <w:lang w:val="en-US"/>
        </w:rPr>
        <w:t>21</w:t>
      </w:r>
      <w:r w:rsidRPr="002D6713">
        <w:rPr>
          <w:rFonts w:ascii="Book Antiqua" w:hAnsi="Book Antiqua" w:cs="宋体"/>
          <w:sz w:val="24"/>
          <w:szCs w:val="24"/>
          <w:lang w:val="en-US"/>
        </w:rPr>
        <w:t>: 2127-2136 [PMID: 17763905 DOI: 10.1007/s00464-007-9513-4]</w:t>
      </w:r>
    </w:p>
    <w:p w:rsidR="002539DD" w:rsidRPr="002D6713" w:rsidRDefault="002539DD" w:rsidP="002D6713">
      <w:pPr>
        <w:spacing w:after="0" w:line="360" w:lineRule="auto"/>
        <w:jc w:val="both"/>
        <w:rPr>
          <w:rFonts w:ascii="Book Antiqua" w:hAnsi="Book Antiqua" w:cs="宋体"/>
          <w:sz w:val="24"/>
          <w:szCs w:val="24"/>
          <w:lang w:val="en-US"/>
        </w:rPr>
      </w:pPr>
      <w:proofErr w:type="gramStart"/>
      <w:r w:rsidRPr="002D6713">
        <w:rPr>
          <w:rFonts w:ascii="Book Antiqua" w:hAnsi="Book Antiqua" w:cs="宋体"/>
          <w:sz w:val="24"/>
          <w:szCs w:val="24"/>
          <w:lang w:val="en-US"/>
        </w:rPr>
        <w:t xml:space="preserve">184 </w:t>
      </w:r>
      <w:r w:rsidRPr="002D6713">
        <w:rPr>
          <w:rFonts w:ascii="Book Antiqua" w:hAnsi="Book Antiqua" w:cs="宋体"/>
          <w:b/>
          <w:bCs/>
          <w:sz w:val="24"/>
          <w:szCs w:val="24"/>
          <w:lang w:val="en-US"/>
        </w:rPr>
        <w:t>Sains PS</w:t>
      </w:r>
      <w:r w:rsidRPr="002D6713">
        <w:rPr>
          <w:rFonts w:ascii="Book Antiqua" w:hAnsi="Book Antiqua" w:cs="宋体"/>
          <w:sz w:val="24"/>
          <w:szCs w:val="24"/>
          <w:lang w:val="en-US"/>
        </w:rPr>
        <w:t>, Tilney HS, Purkayastha S, Darzi AW, Athanasiou T, Tekkis PP, Heriot AG.</w:t>
      </w:r>
      <w:proofErr w:type="gramEnd"/>
      <w:r w:rsidRPr="002D6713">
        <w:rPr>
          <w:rFonts w:ascii="Book Antiqua" w:hAnsi="Book Antiqua" w:cs="宋体"/>
          <w:sz w:val="24"/>
          <w:szCs w:val="24"/>
          <w:lang w:val="en-US"/>
        </w:rPr>
        <w:t xml:space="preserve"> </w:t>
      </w:r>
      <w:proofErr w:type="gramStart"/>
      <w:r w:rsidRPr="002D6713">
        <w:rPr>
          <w:rFonts w:ascii="Book Antiqua" w:hAnsi="Book Antiqua" w:cs="宋体"/>
          <w:sz w:val="24"/>
          <w:szCs w:val="24"/>
          <w:lang w:val="en-US"/>
        </w:rPr>
        <w:t>Outcomes following laparoscopic versus open repair of incisional hernia.</w:t>
      </w:r>
      <w:proofErr w:type="gramEnd"/>
      <w:r w:rsidRPr="002D6713">
        <w:rPr>
          <w:rFonts w:ascii="Book Antiqua" w:hAnsi="Book Antiqua" w:cs="宋体"/>
          <w:sz w:val="24"/>
          <w:szCs w:val="24"/>
          <w:lang w:val="en-US"/>
        </w:rPr>
        <w:t xml:space="preserve"> </w:t>
      </w:r>
      <w:r w:rsidRPr="002D6713">
        <w:rPr>
          <w:rFonts w:ascii="Book Antiqua" w:hAnsi="Book Antiqua" w:cs="宋体"/>
          <w:i/>
          <w:iCs/>
          <w:sz w:val="24"/>
          <w:szCs w:val="24"/>
          <w:lang w:val="en-US"/>
        </w:rPr>
        <w:t>World J Surg</w:t>
      </w:r>
      <w:r w:rsidRPr="002D6713">
        <w:rPr>
          <w:rFonts w:ascii="Book Antiqua" w:hAnsi="Book Antiqua" w:cs="宋体"/>
          <w:sz w:val="24"/>
          <w:szCs w:val="24"/>
          <w:lang w:val="en-US"/>
        </w:rPr>
        <w:t xml:space="preserve"> 2006; </w:t>
      </w:r>
      <w:r w:rsidRPr="002D6713">
        <w:rPr>
          <w:rFonts w:ascii="Book Antiqua" w:hAnsi="Book Antiqua" w:cs="宋体"/>
          <w:b/>
          <w:bCs/>
          <w:sz w:val="24"/>
          <w:szCs w:val="24"/>
          <w:lang w:val="en-US"/>
        </w:rPr>
        <w:t>30</w:t>
      </w:r>
      <w:r w:rsidRPr="002D6713">
        <w:rPr>
          <w:rFonts w:ascii="Book Antiqua" w:hAnsi="Book Antiqua" w:cs="宋体"/>
          <w:sz w:val="24"/>
          <w:szCs w:val="24"/>
          <w:lang w:val="en-US"/>
        </w:rPr>
        <w:t>: 2056-2064 [PMID: 17058029 DOI: 10.1007/s00268-006-0026-4]</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85 </w:t>
      </w:r>
      <w:r w:rsidRPr="002D6713">
        <w:rPr>
          <w:rFonts w:ascii="Book Antiqua" w:hAnsi="Book Antiqua" w:cs="宋体"/>
          <w:b/>
          <w:bCs/>
          <w:sz w:val="24"/>
          <w:szCs w:val="24"/>
          <w:lang w:val="en-US"/>
        </w:rPr>
        <w:t>Zhang Y</w:t>
      </w:r>
      <w:r w:rsidRPr="002D6713">
        <w:rPr>
          <w:rFonts w:ascii="Book Antiqua" w:hAnsi="Book Antiqua" w:cs="宋体"/>
          <w:sz w:val="24"/>
          <w:szCs w:val="24"/>
          <w:lang w:val="en-US"/>
        </w:rPr>
        <w:t xml:space="preserve">, Zhou H, Chai Y, Cao C, Jin K, Hu Z. Laparoscopic versus open incisional and ventral hernia repair: a systematic review and meta-analysis. </w:t>
      </w:r>
      <w:r w:rsidRPr="002D6713">
        <w:rPr>
          <w:rFonts w:ascii="Book Antiqua" w:hAnsi="Book Antiqua" w:cs="宋体"/>
          <w:i/>
          <w:iCs/>
          <w:sz w:val="24"/>
          <w:szCs w:val="24"/>
          <w:lang w:val="en-US"/>
        </w:rPr>
        <w:t>World J Surg</w:t>
      </w:r>
      <w:r w:rsidRPr="002D6713">
        <w:rPr>
          <w:rFonts w:ascii="Book Antiqua" w:hAnsi="Book Antiqua" w:cs="宋体"/>
          <w:sz w:val="24"/>
          <w:szCs w:val="24"/>
          <w:lang w:val="en-US"/>
        </w:rPr>
        <w:t xml:space="preserve"> 2014; </w:t>
      </w:r>
      <w:r w:rsidRPr="002D6713">
        <w:rPr>
          <w:rFonts w:ascii="Book Antiqua" w:hAnsi="Book Antiqua" w:cs="宋体"/>
          <w:b/>
          <w:bCs/>
          <w:sz w:val="24"/>
          <w:szCs w:val="24"/>
          <w:lang w:val="en-US"/>
        </w:rPr>
        <w:t>38</w:t>
      </w:r>
      <w:r w:rsidRPr="002D6713">
        <w:rPr>
          <w:rFonts w:ascii="Book Antiqua" w:hAnsi="Book Antiqua" w:cs="宋体"/>
          <w:sz w:val="24"/>
          <w:szCs w:val="24"/>
          <w:lang w:val="en-US"/>
        </w:rPr>
        <w:t>: 2233-2240 [PMID: 24777660 DOI: 10.1007/s00268-014-2578-z]</w:t>
      </w:r>
    </w:p>
    <w:p w:rsidR="002539DD" w:rsidRPr="002D6713" w:rsidRDefault="002539DD" w:rsidP="002D6713">
      <w:pPr>
        <w:spacing w:after="0" w:line="360" w:lineRule="auto"/>
        <w:jc w:val="both"/>
        <w:rPr>
          <w:rFonts w:ascii="Book Antiqua" w:hAnsi="Book Antiqua" w:cs="宋体"/>
          <w:sz w:val="24"/>
          <w:szCs w:val="24"/>
          <w:lang w:val="en-US"/>
        </w:rPr>
      </w:pPr>
      <w:r w:rsidRPr="002D6713">
        <w:rPr>
          <w:rFonts w:ascii="Book Antiqua" w:hAnsi="Book Antiqua" w:cs="宋体"/>
          <w:sz w:val="24"/>
          <w:szCs w:val="24"/>
          <w:lang w:val="en-US"/>
        </w:rPr>
        <w:t xml:space="preserve">186 </w:t>
      </w:r>
      <w:r w:rsidRPr="002D6713">
        <w:rPr>
          <w:rFonts w:ascii="Book Antiqua" w:hAnsi="Book Antiqua" w:cs="宋体"/>
          <w:b/>
          <w:bCs/>
          <w:sz w:val="24"/>
          <w:szCs w:val="24"/>
          <w:lang w:val="en-US"/>
        </w:rPr>
        <w:t>Awaiz A</w:t>
      </w:r>
      <w:r w:rsidRPr="002D6713">
        <w:rPr>
          <w:rFonts w:ascii="Book Antiqua" w:hAnsi="Book Antiqua" w:cs="宋体"/>
          <w:sz w:val="24"/>
          <w:szCs w:val="24"/>
          <w:lang w:val="en-US"/>
        </w:rPr>
        <w:t xml:space="preserve">, Rahman F, Hossain MB, Yunus RM, Khan S, Memon B, Memon MA. Meta-analysis and systematic review of laparoscopic versus open mesh repair for elective incisional hernia. </w:t>
      </w:r>
      <w:r w:rsidRPr="002D6713">
        <w:rPr>
          <w:rFonts w:ascii="Book Antiqua" w:hAnsi="Book Antiqua" w:cs="宋体"/>
          <w:i/>
          <w:iCs/>
          <w:sz w:val="24"/>
          <w:szCs w:val="24"/>
          <w:lang w:val="en-US"/>
        </w:rPr>
        <w:t>Hernia</w:t>
      </w:r>
      <w:r w:rsidRPr="002D6713">
        <w:rPr>
          <w:rFonts w:ascii="Book Antiqua" w:hAnsi="Book Antiqua" w:cs="宋体"/>
          <w:sz w:val="24"/>
          <w:szCs w:val="24"/>
          <w:lang w:val="en-US"/>
        </w:rPr>
        <w:t xml:space="preserve"> 2015; </w:t>
      </w:r>
      <w:r w:rsidRPr="002D6713">
        <w:rPr>
          <w:rFonts w:ascii="Book Antiqua" w:hAnsi="Book Antiqua" w:cs="宋体"/>
          <w:b/>
          <w:bCs/>
          <w:sz w:val="24"/>
          <w:szCs w:val="24"/>
          <w:lang w:val="en-US"/>
        </w:rPr>
        <w:t>19</w:t>
      </w:r>
      <w:r w:rsidRPr="002D6713">
        <w:rPr>
          <w:rFonts w:ascii="Book Antiqua" w:hAnsi="Book Antiqua" w:cs="宋体"/>
          <w:sz w:val="24"/>
          <w:szCs w:val="24"/>
          <w:lang w:val="en-US"/>
        </w:rPr>
        <w:t>: 449-463 [PMID: 25650284 DOI: 10.1007/s10029-015-1351-z]</w:t>
      </w:r>
    </w:p>
    <w:p w:rsidR="00CC0123" w:rsidRDefault="00CC0123" w:rsidP="00CC0123">
      <w:pPr>
        <w:adjustRightInd w:val="0"/>
        <w:snapToGrid w:val="0"/>
        <w:spacing w:after="0" w:line="360" w:lineRule="auto"/>
        <w:jc w:val="right"/>
        <w:rPr>
          <w:rStyle w:val="Strong"/>
          <w:rFonts w:ascii="Book Antiqua" w:hAnsi="Book Antiqua" w:cs="Arial"/>
          <w:noProof/>
          <w:sz w:val="24"/>
          <w:szCs w:val="24"/>
          <w:lang w:val="en-US" w:eastAsia="zh-CN"/>
        </w:rPr>
      </w:pPr>
    </w:p>
    <w:p w:rsidR="002539DD" w:rsidRPr="002D6713" w:rsidRDefault="002539DD" w:rsidP="00CC0123">
      <w:pPr>
        <w:wordWrap w:val="0"/>
        <w:adjustRightInd w:val="0"/>
        <w:snapToGrid w:val="0"/>
        <w:spacing w:after="0" w:line="360" w:lineRule="auto"/>
        <w:jc w:val="right"/>
        <w:rPr>
          <w:rFonts w:ascii="Book Antiqua" w:hAnsi="Book Antiqua"/>
          <w:b/>
          <w:bCs/>
          <w:sz w:val="24"/>
          <w:szCs w:val="24"/>
          <w:lang w:val="en-US" w:eastAsia="zh-CN"/>
        </w:rPr>
      </w:pPr>
      <w:r w:rsidRPr="002D6713">
        <w:rPr>
          <w:rStyle w:val="Strong"/>
          <w:rFonts w:ascii="Book Antiqua" w:hAnsi="Book Antiqua" w:cs="Arial"/>
          <w:noProof/>
          <w:sz w:val="24"/>
          <w:szCs w:val="24"/>
          <w:lang w:val="en-US"/>
        </w:rPr>
        <w:t>P-Reviewer:</w:t>
      </w:r>
      <w:r w:rsidRPr="002D6713">
        <w:rPr>
          <w:rFonts w:ascii="Book Antiqua" w:hAnsi="Book Antiqua"/>
          <w:color w:val="000000"/>
          <w:sz w:val="24"/>
          <w:szCs w:val="24"/>
          <w:lang w:val="en-US"/>
        </w:rPr>
        <w:t xml:space="preserve"> Chen GS, Ciccone MM</w:t>
      </w:r>
      <w:r w:rsidRPr="002D6713">
        <w:rPr>
          <w:rFonts w:ascii="Book Antiqua" w:hAnsi="Book Antiqua"/>
          <w:color w:val="000000"/>
          <w:sz w:val="24"/>
          <w:szCs w:val="24"/>
          <w:lang w:val="en-US" w:eastAsia="zh-CN"/>
        </w:rPr>
        <w:t xml:space="preserve">, Neri V </w:t>
      </w:r>
      <w:r w:rsidRPr="002D6713">
        <w:rPr>
          <w:rFonts w:ascii="Book Antiqua" w:hAnsi="Book Antiqua"/>
          <w:b/>
          <w:bCs/>
          <w:sz w:val="24"/>
          <w:szCs w:val="24"/>
          <w:lang w:val="en-US"/>
        </w:rPr>
        <w:t>S-Editor:</w:t>
      </w:r>
      <w:r w:rsidRPr="002D6713">
        <w:rPr>
          <w:rFonts w:ascii="Book Antiqua" w:hAnsi="Book Antiqua"/>
          <w:bCs/>
          <w:sz w:val="24"/>
          <w:szCs w:val="24"/>
          <w:lang w:val="en-US"/>
        </w:rPr>
        <w:t xml:space="preserve"> </w:t>
      </w:r>
      <w:r w:rsidR="00CC0123">
        <w:rPr>
          <w:rFonts w:ascii="Book Antiqua" w:hAnsi="Book Antiqua" w:hint="eastAsia"/>
          <w:bCs/>
          <w:sz w:val="24"/>
          <w:szCs w:val="24"/>
          <w:lang w:val="en-US" w:eastAsia="zh-CN"/>
        </w:rPr>
        <w:t>Song XX</w:t>
      </w:r>
    </w:p>
    <w:p w:rsidR="002539DD" w:rsidRPr="002D6713" w:rsidRDefault="002539DD" w:rsidP="00CC0123">
      <w:pPr>
        <w:adjustRightInd w:val="0"/>
        <w:snapToGrid w:val="0"/>
        <w:spacing w:after="0" w:line="360" w:lineRule="auto"/>
        <w:jc w:val="right"/>
        <w:rPr>
          <w:rFonts w:ascii="Book Antiqua" w:hAnsi="Book Antiqua"/>
          <w:bCs/>
          <w:sz w:val="24"/>
          <w:szCs w:val="24"/>
          <w:lang w:val="en-US"/>
        </w:rPr>
      </w:pPr>
      <w:r w:rsidRPr="002D6713">
        <w:rPr>
          <w:rFonts w:ascii="Book Antiqua" w:hAnsi="Book Antiqua"/>
          <w:b/>
          <w:bCs/>
          <w:sz w:val="24"/>
          <w:szCs w:val="24"/>
          <w:lang w:val="en-US"/>
        </w:rPr>
        <w:t>L-Editor:   E-Editor:</w:t>
      </w:r>
    </w:p>
    <w:p w:rsidR="002539DD" w:rsidRPr="002D6713" w:rsidRDefault="002539DD" w:rsidP="00CC0123">
      <w:pPr>
        <w:spacing w:after="0" w:line="360" w:lineRule="auto"/>
        <w:jc w:val="right"/>
        <w:rPr>
          <w:rFonts w:ascii="Book Antiqua" w:hAnsi="Book Antiqua" w:cs="Arial"/>
          <w:b/>
          <w:sz w:val="24"/>
          <w:szCs w:val="24"/>
          <w:lang w:val="en-US" w:eastAsia="de-DE"/>
        </w:rPr>
      </w:pPr>
      <w:r w:rsidRPr="002D6713">
        <w:rPr>
          <w:rFonts w:ascii="Book Antiqua" w:hAnsi="Book Antiqua" w:cs="Arial"/>
          <w:b/>
          <w:sz w:val="24"/>
          <w:szCs w:val="24"/>
          <w:lang w:val="en-US"/>
        </w:rPr>
        <w:br w:type="page"/>
      </w:r>
    </w:p>
    <w:p w:rsidR="002539DD" w:rsidRPr="002D6713" w:rsidRDefault="002539DD" w:rsidP="002D6713">
      <w:pPr>
        <w:spacing w:after="0" w:line="360" w:lineRule="auto"/>
        <w:jc w:val="both"/>
        <w:rPr>
          <w:rFonts w:ascii="Book Antiqua" w:hAnsi="Book Antiqua" w:cs="Arial"/>
          <w:sz w:val="24"/>
          <w:szCs w:val="24"/>
          <w:lang w:val="en-US"/>
        </w:rPr>
      </w:pPr>
      <w:r w:rsidRPr="002D6713">
        <w:rPr>
          <w:rFonts w:ascii="Book Antiqua" w:hAnsi="Book Antiqua" w:cs="Arial"/>
          <w:noProof/>
          <w:sz w:val="24"/>
          <w:szCs w:val="24"/>
          <w:lang w:val="en-US"/>
        </w:rPr>
        <w:lastRenderedPageBreak/>
        <w:drawing>
          <wp:inline distT="0" distB="0" distL="0" distR="0" wp14:anchorId="35EE3DAB" wp14:editId="0FC0903B">
            <wp:extent cx="5753100" cy="3343275"/>
            <wp:effectExtent l="0" t="0" r="0" b="9525"/>
            <wp:docPr id="1" name="图片 1" descr="literatur-PRISMA-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teratur-PRISMA-Char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53100" cy="3343275"/>
                    </a:xfrm>
                    <a:prstGeom prst="rect">
                      <a:avLst/>
                    </a:prstGeom>
                    <a:noFill/>
                    <a:ln>
                      <a:noFill/>
                    </a:ln>
                  </pic:spPr>
                </pic:pic>
              </a:graphicData>
            </a:graphic>
          </wp:inline>
        </w:drawing>
      </w:r>
    </w:p>
    <w:p w:rsidR="002539DD" w:rsidRPr="002D6713" w:rsidRDefault="002539DD" w:rsidP="002D6713">
      <w:pPr>
        <w:spacing w:after="0" w:line="360" w:lineRule="auto"/>
        <w:jc w:val="both"/>
        <w:rPr>
          <w:rFonts w:ascii="Book Antiqua" w:hAnsi="Book Antiqua" w:cs="Arial"/>
          <w:b/>
          <w:sz w:val="24"/>
          <w:szCs w:val="24"/>
          <w:lang w:val="en-US" w:eastAsia="zh-CN"/>
        </w:rPr>
      </w:pPr>
      <w:r w:rsidRPr="002D6713">
        <w:rPr>
          <w:rFonts w:ascii="Book Antiqua" w:hAnsi="Book Antiqua" w:cs="Arial"/>
          <w:b/>
          <w:sz w:val="24"/>
          <w:szCs w:val="24"/>
          <w:lang w:val="en-US" w:eastAsia="zh-CN"/>
        </w:rPr>
        <w:t>Figure</w:t>
      </w:r>
      <w:r w:rsidRPr="002D6713">
        <w:rPr>
          <w:rFonts w:ascii="Book Antiqua" w:hAnsi="Book Antiqua" w:cs="Arial"/>
          <w:b/>
          <w:sz w:val="24"/>
          <w:szCs w:val="24"/>
          <w:lang w:val="en-US"/>
        </w:rPr>
        <w:t xml:space="preserve"> </w:t>
      </w:r>
      <w:r w:rsidRPr="002D6713">
        <w:rPr>
          <w:rFonts w:ascii="Book Antiqua" w:hAnsi="Book Antiqua" w:cs="Arial"/>
          <w:b/>
          <w:sz w:val="24"/>
          <w:szCs w:val="24"/>
          <w:lang w:val="en-US" w:eastAsia="zh-CN"/>
        </w:rPr>
        <w:t>1</w:t>
      </w:r>
      <w:r w:rsidRPr="002D6713">
        <w:rPr>
          <w:rFonts w:ascii="Book Antiqua" w:hAnsi="Book Antiqua" w:cs="Arial"/>
          <w:b/>
          <w:sz w:val="24"/>
          <w:szCs w:val="24"/>
          <w:lang w:val="en-US"/>
        </w:rPr>
        <w:t xml:space="preserve"> Selection of articles for the review</w:t>
      </w:r>
      <w:r w:rsidRPr="002D6713">
        <w:rPr>
          <w:rFonts w:ascii="Book Antiqua" w:hAnsi="Book Antiqua" w:cs="Arial"/>
          <w:b/>
          <w:sz w:val="24"/>
          <w:szCs w:val="24"/>
          <w:lang w:val="en-US" w:eastAsia="zh-CN"/>
        </w:rPr>
        <w:t>.</w:t>
      </w:r>
    </w:p>
    <w:p w:rsidR="002539DD" w:rsidRPr="002D6713" w:rsidRDefault="002539DD" w:rsidP="002D6713">
      <w:pPr>
        <w:spacing w:after="0" w:line="360" w:lineRule="auto"/>
        <w:jc w:val="both"/>
        <w:rPr>
          <w:rFonts w:ascii="Book Antiqua" w:hAnsi="Book Antiqua" w:cs="Arial"/>
          <w:b/>
          <w:sz w:val="24"/>
          <w:szCs w:val="24"/>
          <w:lang w:val="en-US"/>
        </w:rPr>
      </w:pPr>
      <w:r w:rsidRPr="002D6713">
        <w:rPr>
          <w:rFonts w:ascii="Book Antiqua" w:hAnsi="Book Antiqua" w:cs="Arial"/>
          <w:b/>
          <w:sz w:val="24"/>
          <w:szCs w:val="24"/>
          <w:lang w:val="en-US"/>
        </w:rPr>
        <w:br w:type="page"/>
      </w:r>
    </w:p>
    <w:p w:rsidR="002539DD" w:rsidRPr="002D6713" w:rsidRDefault="002539DD" w:rsidP="002D6713">
      <w:pPr>
        <w:spacing w:after="0" w:line="360" w:lineRule="auto"/>
        <w:jc w:val="both"/>
        <w:rPr>
          <w:rFonts w:ascii="Book Antiqua" w:hAnsi="Book Antiqua"/>
          <w:sz w:val="24"/>
          <w:szCs w:val="24"/>
          <w:lang w:val="en-US" w:eastAsia="zh-CN"/>
        </w:rPr>
      </w:pPr>
      <w:r w:rsidRPr="002D6713">
        <w:rPr>
          <w:rFonts w:ascii="Book Antiqua" w:hAnsi="Book Antiqua" w:cs="Arial"/>
          <w:b/>
          <w:sz w:val="24"/>
          <w:szCs w:val="24"/>
          <w:lang w:val="en-US"/>
        </w:rPr>
        <w:lastRenderedPageBreak/>
        <w:t>Table 1</w:t>
      </w:r>
      <w:r w:rsidRPr="002D6713">
        <w:rPr>
          <w:rFonts w:ascii="Book Antiqua" w:hAnsi="Book Antiqua"/>
          <w:b/>
          <w:sz w:val="24"/>
          <w:szCs w:val="24"/>
          <w:lang w:val="en-US"/>
        </w:rPr>
        <w:t xml:space="preserve"> Search strategy using publication within the past 5 years</w:t>
      </w:r>
    </w:p>
    <w:tbl>
      <w:tblPr>
        <w:tblW w:w="9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2"/>
        <w:gridCol w:w="1909"/>
        <w:gridCol w:w="1693"/>
        <w:gridCol w:w="1693"/>
        <w:gridCol w:w="1139"/>
        <w:gridCol w:w="1029"/>
        <w:gridCol w:w="1136"/>
      </w:tblGrid>
      <w:tr w:rsidR="002539DD" w:rsidRPr="002D6713" w:rsidTr="002539DD">
        <w:tc>
          <w:tcPr>
            <w:tcW w:w="1792" w:type="dxa"/>
            <w:tcBorders>
              <w:top w:val="single" w:sz="4" w:space="0" w:color="auto"/>
              <w:left w:val="single" w:sz="4" w:space="0" w:color="auto"/>
              <w:bottom w:val="single" w:sz="4" w:space="0" w:color="auto"/>
              <w:right w:val="single" w:sz="4" w:space="0" w:color="auto"/>
            </w:tcBorders>
          </w:tcPr>
          <w:p w:rsidR="002539DD" w:rsidRPr="002D6713" w:rsidRDefault="002539DD" w:rsidP="002D6713">
            <w:pPr>
              <w:spacing w:after="0" w:line="360" w:lineRule="auto"/>
              <w:jc w:val="both"/>
              <w:rPr>
                <w:rFonts w:ascii="Book Antiqua" w:hAnsi="Book Antiqua"/>
                <w:b/>
                <w:sz w:val="24"/>
                <w:szCs w:val="24"/>
                <w:lang w:val="en-US"/>
              </w:rPr>
            </w:pPr>
          </w:p>
          <w:p w:rsidR="002539DD" w:rsidRPr="002D6713" w:rsidRDefault="002539DD" w:rsidP="002D6713">
            <w:pPr>
              <w:spacing w:after="0" w:line="360" w:lineRule="auto"/>
              <w:jc w:val="both"/>
              <w:rPr>
                <w:rFonts w:ascii="Book Antiqua" w:hAnsi="Book Antiqua"/>
                <w:b/>
                <w:sz w:val="24"/>
                <w:szCs w:val="24"/>
                <w:lang w:val="en-US"/>
              </w:rPr>
            </w:pPr>
          </w:p>
        </w:tc>
        <w:tc>
          <w:tcPr>
            <w:tcW w:w="1898"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b/>
                <w:sz w:val="24"/>
                <w:szCs w:val="24"/>
                <w:lang w:val="en-US"/>
              </w:rPr>
            </w:pPr>
            <w:r w:rsidRPr="002D6713">
              <w:rPr>
                <w:rFonts w:ascii="Book Antiqua" w:hAnsi="Book Antiqua"/>
                <w:b/>
                <w:sz w:val="24"/>
                <w:szCs w:val="24"/>
                <w:lang w:val="en-US"/>
              </w:rPr>
              <w:t>AND</w:t>
            </w:r>
          </w:p>
        </w:tc>
        <w:tc>
          <w:tcPr>
            <w:tcW w:w="1370"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b/>
                <w:sz w:val="24"/>
                <w:szCs w:val="24"/>
                <w:lang w:val="en-US"/>
              </w:rPr>
            </w:pPr>
            <w:r w:rsidRPr="002D6713">
              <w:rPr>
                <w:rFonts w:ascii="Book Antiqua" w:hAnsi="Book Antiqua"/>
                <w:b/>
                <w:sz w:val="24"/>
                <w:szCs w:val="24"/>
                <w:lang w:val="en-US"/>
              </w:rPr>
              <w:t>AND</w:t>
            </w:r>
          </w:p>
        </w:tc>
        <w:tc>
          <w:tcPr>
            <w:tcW w:w="1068"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b/>
                <w:sz w:val="24"/>
                <w:szCs w:val="24"/>
                <w:lang w:val="en-US"/>
              </w:rPr>
            </w:pPr>
            <w:r w:rsidRPr="002D6713">
              <w:rPr>
                <w:rFonts w:ascii="Book Antiqua" w:hAnsi="Book Antiqua"/>
                <w:b/>
                <w:sz w:val="24"/>
                <w:szCs w:val="24"/>
                <w:lang w:val="en-US"/>
              </w:rPr>
              <w:t>AND</w:t>
            </w:r>
          </w:p>
        </w:tc>
        <w:tc>
          <w:tcPr>
            <w:tcW w:w="1134"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b/>
                <w:sz w:val="24"/>
                <w:szCs w:val="24"/>
                <w:lang w:val="en-US"/>
              </w:rPr>
            </w:pPr>
            <w:r w:rsidRPr="002D6713">
              <w:rPr>
                <w:rFonts w:ascii="Book Antiqua" w:hAnsi="Book Antiqua"/>
                <w:b/>
                <w:sz w:val="24"/>
                <w:szCs w:val="24"/>
                <w:lang w:val="en-US"/>
              </w:rPr>
              <w:t>AND</w:t>
            </w:r>
          </w:p>
        </w:tc>
        <w:tc>
          <w:tcPr>
            <w:tcW w:w="94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b/>
                <w:sz w:val="24"/>
                <w:szCs w:val="24"/>
                <w:lang w:val="en-US"/>
              </w:rPr>
            </w:pPr>
            <w:r w:rsidRPr="002D6713">
              <w:rPr>
                <w:rFonts w:ascii="Book Antiqua" w:hAnsi="Book Antiqua"/>
                <w:b/>
                <w:sz w:val="24"/>
                <w:szCs w:val="24"/>
                <w:lang w:val="en-US"/>
              </w:rPr>
              <w:t>Results</w:t>
            </w:r>
          </w:p>
        </w:tc>
        <w:tc>
          <w:tcPr>
            <w:tcW w:w="1091"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b/>
                <w:sz w:val="24"/>
                <w:szCs w:val="24"/>
                <w:lang w:val="en-US"/>
              </w:rPr>
            </w:pPr>
            <w:r w:rsidRPr="002D6713">
              <w:rPr>
                <w:rFonts w:ascii="Book Antiqua" w:hAnsi="Book Antiqua"/>
                <w:b/>
                <w:sz w:val="24"/>
                <w:szCs w:val="24"/>
                <w:lang w:val="en-US"/>
              </w:rPr>
              <w:t>Selected</w:t>
            </w:r>
          </w:p>
        </w:tc>
      </w:tr>
      <w:tr w:rsidR="002539DD" w:rsidRPr="002D6713" w:rsidTr="002539DD">
        <w:tc>
          <w:tcPr>
            <w:tcW w:w="1792"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Laparoscopic</w:t>
            </w:r>
          </w:p>
          <w:p w:rsidR="002539DD" w:rsidRPr="002D6713" w:rsidRDefault="002539DD" w:rsidP="002D6713">
            <w:pPr>
              <w:spacing w:after="0" w:line="360" w:lineRule="auto"/>
              <w:jc w:val="both"/>
              <w:rPr>
                <w:rFonts w:ascii="Book Antiqua" w:hAnsi="Book Antiqua"/>
                <w:sz w:val="24"/>
                <w:szCs w:val="24"/>
                <w:lang w:val="en-US"/>
              </w:rPr>
            </w:pPr>
            <w:proofErr w:type="gramStart"/>
            <w:r w:rsidRPr="002D6713">
              <w:rPr>
                <w:rFonts w:ascii="Book Antiqua" w:hAnsi="Book Antiqua"/>
                <w:sz w:val="24"/>
                <w:szCs w:val="24"/>
                <w:lang w:val="en-US"/>
              </w:rPr>
              <w:t>surgery</w:t>
            </w:r>
            <w:proofErr w:type="gramEnd"/>
          </w:p>
        </w:tc>
        <w:tc>
          <w:tcPr>
            <w:tcW w:w="1898"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Pancreatic</w:t>
            </w:r>
          </w:p>
          <w:p w:rsidR="002539DD" w:rsidRPr="002D6713" w:rsidRDefault="002539DD" w:rsidP="002D6713">
            <w:pPr>
              <w:spacing w:after="0" w:line="360" w:lineRule="auto"/>
              <w:jc w:val="both"/>
              <w:rPr>
                <w:rFonts w:ascii="Book Antiqua" w:hAnsi="Book Antiqua"/>
                <w:sz w:val="24"/>
                <w:szCs w:val="24"/>
                <w:lang w:val="en-US"/>
              </w:rPr>
            </w:pPr>
            <w:proofErr w:type="gramStart"/>
            <w:r w:rsidRPr="002D6713">
              <w:rPr>
                <w:rFonts w:ascii="Book Antiqua" w:hAnsi="Book Antiqua"/>
                <w:sz w:val="24"/>
                <w:szCs w:val="24"/>
                <w:lang w:val="en-US"/>
              </w:rPr>
              <w:t>sur</w:t>
            </w:r>
            <w:bookmarkStart w:id="36" w:name="_GoBack"/>
            <w:bookmarkEnd w:id="36"/>
            <w:r w:rsidRPr="002D6713">
              <w:rPr>
                <w:rFonts w:ascii="Book Antiqua" w:hAnsi="Book Antiqua"/>
                <w:sz w:val="24"/>
                <w:szCs w:val="24"/>
                <w:lang w:val="en-US"/>
              </w:rPr>
              <w:t>gery</w:t>
            </w:r>
            <w:proofErr w:type="gramEnd"/>
          </w:p>
        </w:tc>
        <w:tc>
          <w:tcPr>
            <w:tcW w:w="1370"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Whipple</w:t>
            </w:r>
          </w:p>
        </w:tc>
        <w:tc>
          <w:tcPr>
            <w:tcW w:w="1068"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Meta</w:t>
            </w:r>
            <w:r w:rsidRPr="002D6713">
              <w:rPr>
                <w:rFonts w:ascii="Book Antiqua" w:hAnsi="Book Antiqua"/>
                <w:sz w:val="24"/>
                <w:szCs w:val="24"/>
                <w:lang w:val="en-US" w:eastAsia="zh-CN"/>
              </w:rPr>
              <w:t>-</w:t>
            </w:r>
            <w:r w:rsidRPr="002D6713">
              <w:rPr>
                <w:rFonts w:ascii="Book Antiqua" w:hAnsi="Book Antiqua"/>
                <w:sz w:val="24"/>
                <w:szCs w:val="24"/>
                <w:lang w:val="en-US"/>
              </w:rPr>
              <w:t>analysis</w:t>
            </w:r>
          </w:p>
        </w:tc>
        <w:tc>
          <w:tcPr>
            <w:tcW w:w="1134"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Analysis</w:t>
            </w:r>
          </w:p>
        </w:tc>
        <w:tc>
          <w:tcPr>
            <w:tcW w:w="94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1</w:t>
            </w:r>
          </w:p>
        </w:tc>
        <w:tc>
          <w:tcPr>
            <w:tcW w:w="1091"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1</w:t>
            </w:r>
          </w:p>
        </w:tc>
      </w:tr>
      <w:tr w:rsidR="002539DD" w:rsidRPr="002D6713" w:rsidTr="002539DD">
        <w:tc>
          <w:tcPr>
            <w:tcW w:w="1792"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Laparoscopic surgery</w:t>
            </w:r>
          </w:p>
        </w:tc>
        <w:tc>
          <w:tcPr>
            <w:tcW w:w="1898"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Rectal resection</w:t>
            </w:r>
          </w:p>
        </w:tc>
        <w:tc>
          <w:tcPr>
            <w:tcW w:w="1370"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Meta</w:t>
            </w:r>
            <w:r w:rsidRPr="002D6713">
              <w:rPr>
                <w:rFonts w:ascii="Book Antiqua" w:hAnsi="Book Antiqua"/>
                <w:sz w:val="24"/>
                <w:szCs w:val="24"/>
                <w:lang w:val="en-US" w:eastAsia="zh-CN"/>
              </w:rPr>
              <w:t>-</w:t>
            </w:r>
            <w:r w:rsidRPr="002D6713">
              <w:rPr>
                <w:rFonts w:ascii="Book Antiqua" w:hAnsi="Book Antiqua"/>
                <w:sz w:val="24"/>
                <w:szCs w:val="24"/>
                <w:lang w:val="en-US"/>
              </w:rPr>
              <w:t>analysis</w:t>
            </w:r>
          </w:p>
        </w:tc>
        <w:tc>
          <w:tcPr>
            <w:tcW w:w="1068" w:type="dxa"/>
            <w:tcBorders>
              <w:top w:val="single" w:sz="4" w:space="0" w:color="auto"/>
              <w:left w:val="single" w:sz="4" w:space="0" w:color="auto"/>
              <w:bottom w:val="single" w:sz="4" w:space="0" w:color="auto"/>
              <w:right w:val="single" w:sz="4" w:space="0" w:color="auto"/>
            </w:tcBorders>
            <w:vAlign w:val="center"/>
          </w:tcPr>
          <w:p w:rsidR="002539DD" w:rsidRPr="002D6713" w:rsidRDefault="002539DD" w:rsidP="002D6713">
            <w:pPr>
              <w:spacing w:after="0" w:line="360" w:lineRule="auto"/>
              <w:jc w:val="both"/>
              <w:rPr>
                <w:rFonts w:ascii="Book Antiqua" w:hAnsi="Book Antiqua"/>
                <w:sz w:val="24"/>
                <w:szCs w:val="24"/>
                <w:lang w:val="en-US"/>
              </w:rPr>
            </w:pPr>
          </w:p>
        </w:tc>
        <w:tc>
          <w:tcPr>
            <w:tcW w:w="1134" w:type="dxa"/>
            <w:tcBorders>
              <w:top w:val="single" w:sz="4" w:space="0" w:color="auto"/>
              <w:left w:val="single" w:sz="4" w:space="0" w:color="auto"/>
              <w:bottom w:val="single" w:sz="4" w:space="0" w:color="auto"/>
              <w:right w:val="single" w:sz="4" w:space="0" w:color="auto"/>
            </w:tcBorders>
            <w:vAlign w:val="center"/>
          </w:tcPr>
          <w:p w:rsidR="002539DD" w:rsidRPr="002D6713" w:rsidRDefault="002539DD" w:rsidP="002D6713">
            <w:pPr>
              <w:spacing w:after="0" w:line="360" w:lineRule="auto"/>
              <w:jc w:val="both"/>
              <w:rPr>
                <w:rFonts w:ascii="Book Antiqua" w:hAnsi="Book Antiqua"/>
                <w:sz w:val="24"/>
                <w:szCs w:val="24"/>
                <w:lang w:val="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37</w:t>
            </w:r>
          </w:p>
        </w:tc>
        <w:tc>
          <w:tcPr>
            <w:tcW w:w="1091"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13</w:t>
            </w:r>
          </w:p>
        </w:tc>
      </w:tr>
      <w:tr w:rsidR="002539DD" w:rsidRPr="002D6713" w:rsidTr="002539DD">
        <w:tc>
          <w:tcPr>
            <w:tcW w:w="1792"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Laparoscopic surgery</w:t>
            </w:r>
          </w:p>
        </w:tc>
        <w:tc>
          <w:tcPr>
            <w:tcW w:w="1898"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Gastrectomy</w:t>
            </w:r>
          </w:p>
        </w:tc>
        <w:tc>
          <w:tcPr>
            <w:tcW w:w="1370"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Gastric cancer</w:t>
            </w:r>
          </w:p>
        </w:tc>
        <w:tc>
          <w:tcPr>
            <w:tcW w:w="1068"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Meta</w:t>
            </w:r>
            <w:r w:rsidRPr="002D6713">
              <w:rPr>
                <w:rFonts w:ascii="Book Antiqua" w:hAnsi="Book Antiqua"/>
                <w:sz w:val="24"/>
                <w:szCs w:val="24"/>
                <w:lang w:val="en-US" w:eastAsia="zh-CN"/>
              </w:rPr>
              <w:t>-</w:t>
            </w:r>
            <w:r w:rsidRPr="002D6713">
              <w:rPr>
                <w:rFonts w:ascii="Book Antiqua" w:hAnsi="Book Antiqua"/>
                <w:sz w:val="24"/>
                <w:szCs w:val="24"/>
                <w:lang w:val="en-US"/>
              </w:rPr>
              <w:t>analysis</w:t>
            </w:r>
          </w:p>
        </w:tc>
        <w:tc>
          <w:tcPr>
            <w:tcW w:w="1134" w:type="dxa"/>
            <w:tcBorders>
              <w:top w:val="single" w:sz="4" w:space="0" w:color="auto"/>
              <w:left w:val="single" w:sz="4" w:space="0" w:color="auto"/>
              <w:bottom w:val="single" w:sz="4" w:space="0" w:color="auto"/>
              <w:right w:val="single" w:sz="4" w:space="0" w:color="auto"/>
            </w:tcBorders>
            <w:vAlign w:val="center"/>
          </w:tcPr>
          <w:p w:rsidR="002539DD" w:rsidRPr="002D6713" w:rsidRDefault="002539DD" w:rsidP="002D6713">
            <w:pPr>
              <w:spacing w:after="0" w:line="360" w:lineRule="auto"/>
              <w:jc w:val="both"/>
              <w:rPr>
                <w:rFonts w:ascii="Book Antiqua" w:hAnsi="Book Antiqua"/>
                <w:sz w:val="24"/>
                <w:szCs w:val="24"/>
                <w:lang w:val="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65</w:t>
            </w:r>
          </w:p>
        </w:tc>
        <w:tc>
          <w:tcPr>
            <w:tcW w:w="1091"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20</w:t>
            </w:r>
          </w:p>
        </w:tc>
      </w:tr>
      <w:tr w:rsidR="002539DD" w:rsidRPr="002D6713" w:rsidTr="002539DD">
        <w:tc>
          <w:tcPr>
            <w:tcW w:w="1792"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Laparoscopic surgery</w:t>
            </w:r>
          </w:p>
        </w:tc>
        <w:tc>
          <w:tcPr>
            <w:tcW w:w="1898"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Liver resection</w:t>
            </w:r>
          </w:p>
        </w:tc>
        <w:tc>
          <w:tcPr>
            <w:tcW w:w="1370"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Liver surgery</w:t>
            </w:r>
          </w:p>
        </w:tc>
        <w:tc>
          <w:tcPr>
            <w:tcW w:w="1068"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Meta</w:t>
            </w:r>
            <w:r w:rsidRPr="002D6713">
              <w:rPr>
                <w:rFonts w:ascii="Book Antiqua" w:hAnsi="Book Antiqua"/>
                <w:sz w:val="24"/>
                <w:szCs w:val="24"/>
                <w:lang w:val="en-US" w:eastAsia="zh-CN"/>
              </w:rPr>
              <w:t>-</w:t>
            </w:r>
            <w:r w:rsidRPr="002D6713">
              <w:rPr>
                <w:rFonts w:ascii="Book Antiqua" w:hAnsi="Book Antiqua"/>
                <w:sz w:val="24"/>
                <w:szCs w:val="24"/>
                <w:lang w:val="en-US"/>
              </w:rPr>
              <w:t>analysis</w:t>
            </w:r>
          </w:p>
        </w:tc>
        <w:tc>
          <w:tcPr>
            <w:tcW w:w="1134" w:type="dxa"/>
            <w:tcBorders>
              <w:top w:val="single" w:sz="4" w:space="0" w:color="auto"/>
              <w:left w:val="single" w:sz="4" w:space="0" w:color="auto"/>
              <w:bottom w:val="single" w:sz="4" w:space="0" w:color="auto"/>
              <w:right w:val="single" w:sz="4" w:space="0" w:color="auto"/>
            </w:tcBorders>
            <w:vAlign w:val="center"/>
          </w:tcPr>
          <w:p w:rsidR="002539DD" w:rsidRPr="002D6713" w:rsidRDefault="002539DD" w:rsidP="002D6713">
            <w:pPr>
              <w:spacing w:after="0" w:line="360" w:lineRule="auto"/>
              <w:jc w:val="both"/>
              <w:rPr>
                <w:rFonts w:ascii="Book Antiqua" w:hAnsi="Book Antiqua"/>
                <w:sz w:val="24"/>
                <w:szCs w:val="24"/>
                <w:lang w:val="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30</w:t>
            </w:r>
          </w:p>
        </w:tc>
        <w:tc>
          <w:tcPr>
            <w:tcW w:w="1091"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11</w:t>
            </w:r>
          </w:p>
        </w:tc>
      </w:tr>
      <w:tr w:rsidR="002539DD" w:rsidRPr="002D6713" w:rsidTr="002539DD">
        <w:tc>
          <w:tcPr>
            <w:tcW w:w="1792"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Laparoscopic surgery</w:t>
            </w:r>
          </w:p>
        </w:tc>
        <w:tc>
          <w:tcPr>
            <w:tcW w:w="1898"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Colon resection</w:t>
            </w:r>
          </w:p>
        </w:tc>
        <w:tc>
          <w:tcPr>
            <w:tcW w:w="1370"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Meta</w:t>
            </w:r>
            <w:r w:rsidRPr="002D6713">
              <w:rPr>
                <w:rFonts w:ascii="Book Antiqua" w:hAnsi="Book Antiqua"/>
                <w:sz w:val="24"/>
                <w:szCs w:val="24"/>
                <w:lang w:val="en-US" w:eastAsia="zh-CN"/>
              </w:rPr>
              <w:t>-</w:t>
            </w:r>
            <w:r w:rsidRPr="002D6713">
              <w:rPr>
                <w:rFonts w:ascii="Book Antiqua" w:hAnsi="Book Antiqua"/>
                <w:sz w:val="24"/>
                <w:szCs w:val="24"/>
                <w:lang w:val="en-US"/>
              </w:rPr>
              <w:t>analysis</w:t>
            </w:r>
          </w:p>
        </w:tc>
        <w:tc>
          <w:tcPr>
            <w:tcW w:w="1068" w:type="dxa"/>
            <w:tcBorders>
              <w:top w:val="single" w:sz="4" w:space="0" w:color="auto"/>
              <w:left w:val="single" w:sz="4" w:space="0" w:color="auto"/>
              <w:bottom w:val="single" w:sz="4" w:space="0" w:color="auto"/>
              <w:right w:val="single" w:sz="4" w:space="0" w:color="auto"/>
            </w:tcBorders>
            <w:vAlign w:val="center"/>
          </w:tcPr>
          <w:p w:rsidR="002539DD" w:rsidRPr="002D6713" w:rsidRDefault="002539DD" w:rsidP="002D6713">
            <w:pPr>
              <w:spacing w:after="0" w:line="360" w:lineRule="auto"/>
              <w:jc w:val="both"/>
              <w:rPr>
                <w:rFonts w:ascii="Book Antiqua" w:hAnsi="Book Antiqua"/>
                <w:sz w:val="24"/>
                <w:szCs w:val="24"/>
                <w:lang w:val="en-US"/>
              </w:rPr>
            </w:pPr>
          </w:p>
        </w:tc>
        <w:tc>
          <w:tcPr>
            <w:tcW w:w="1134" w:type="dxa"/>
            <w:tcBorders>
              <w:top w:val="single" w:sz="4" w:space="0" w:color="auto"/>
              <w:left w:val="single" w:sz="4" w:space="0" w:color="auto"/>
              <w:bottom w:val="single" w:sz="4" w:space="0" w:color="auto"/>
              <w:right w:val="single" w:sz="4" w:space="0" w:color="auto"/>
            </w:tcBorders>
            <w:vAlign w:val="center"/>
          </w:tcPr>
          <w:p w:rsidR="002539DD" w:rsidRPr="002D6713" w:rsidRDefault="002539DD" w:rsidP="002D6713">
            <w:pPr>
              <w:spacing w:after="0" w:line="360" w:lineRule="auto"/>
              <w:jc w:val="both"/>
              <w:rPr>
                <w:rFonts w:ascii="Book Antiqua" w:hAnsi="Book Antiqua"/>
                <w:sz w:val="24"/>
                <w:szCs w:val="24"/>
                <w:lang w:val="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16</w:t>
            </w:r>
          </w:p>
        </w:tc>
        <w:tc>
          <w:tcPr>
            <w:tcW w:w="1091"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6</w:t>
            </w:r>
          </w:p>
        </w:tc>
      </w:tr>
      <w:tr w:rsidR="002539DD" w:rsidRPr="002D6713" w:rsidTr="002539DD">
        <w:tc>
          <w:tcPr>
            <w:tcW w:w="1792"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Laparoscopic appendectomy</w:t>
            </w:r>
          </w:p>
        </w:tc>
        <w:tc>
          <w:tcPr>
            <w:tcW w:w="1898"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Open appendectomy</w:t>
            </w:r>
          </w:p>
        </w:tc>
        <w:tc>
          <w:tcPr>
            <w:tcW w:w="1370"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Meta</w:t>
            </w:r>
            <w:r w:rsidRPr="002D6713">
              <w:rPr>
                <w:rFonts w:ascii="Book Antiqua" w:hAnsi="Book Antiqua"/>
                <w:sz w:val="24"/>
                <w:szCs w:val="24"/>
                <w:lang w:val="en-US" w:eastAsia="zh-CN"/>
              </w:rPr>
              <w:t>-</w:t>
            </w:r>
            <w:r w:rsidRPr="002D6713">
              <w:rPr>
                <w:rFonts w:ascii="Book Antiqua" w:hAnsi="Book Antiqua"/>
                <w:sz w:val="24"/>
                <w:szCs w:val="24"/>
                <w:lang w:val="en-US"/>
              </w:rPr>
              <w:t>analysis</w:t>
            </w:r>
          </w:p>
        </w:tc>
        <w:tc>
          <w:tcPr>
            <w:tcW w:w="1068" w:type="dxa"/>
            <w:tcBorders>
              <w:top w:val="single" w:sz="4" w:space="0" w:color="auto"/>
              <w:left w:val="single" w:sz="4" w:space="0" w:color="auto"/>
              <w:bottom w:val="single" w:sz="4" w:space="0" w:color="auto"/>
              <w:right w:val="single" w:sz="4" w:space="0" w:color="auto"/>
            </w:tcBorders>
            <w:vAlign w:val="center"/>
          </w:tcPr>
          <w:p w:rsidR="002539DD" w:rsidRPr="002D6713" w:rsidRDefault="002539DD" w:rsidP="002D6713">
            <w:pPr>
              <w:spacing w:after="0" w:line="360" w:lineRule="auto"/>
              <w:jc w:val="both"/>
              <w:rPr>
                <w:rFonts w:ascii="Book Antiqua" w:hAnsi="Book Antiqua"/>
                <w:sz w:val="24"/>
                <w:szCs w:val="24"/>
                <w:lang w:val="en-US"/>
              </w:rPr>
            </w:pPr>
          </w:p>
        </w:tc>
        <w:tc>
          <w:tcPr>
            <w:tcW w:w="1134" w:type="dxa"/>
            <w:tcBorders>
              <w:top w:val="single" w:sz="4" w:space="0" w:color="auto"/>
              <w:left w:val="single" w:sz="4" w:space="0" w:color="auto"/>
              <w:bottom w:val="single" w:sz="4" w:space="0" w:color="auto"/>
              <w:right w:val="single" w:sz="4" w:space="0" w:color="auto"/>
            </w:tcBorders>
            <w:vAlign w:val="center"/>
          </w:tcPr>
          <w:p w:rsidR="002539DD" w:rsidRPr="002D6713" w:rsidRDefault="002539DD" w:rsidP="002D6713">
            <w:pPr>
              <w:spacing w:after="0" w:line="360" w:lineRule="auto"/>
              <w:jc w:val="both"/>
              <w:rPr>
                <w:rFonts w:ascii="Book Antiqua" w:hAnsi="Book Antiqua"/>
                <w:sz w:val="24"/>
                <w:szCs w:val="24"/>
                <w:lang w:val="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26</w:t>
            </w:r>
          </w:p>
        </w:tc>
        <w:tc>
          <w:tcPr>
            <w:tcW w:w="1091"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13</w:t>
            </w:r>
          </w:p>
        </w:tc>
      </w:tr>
      <w:tr w:rsidR="002539DD" w:rsidRPr="002D6713" w:rsidTr="002539DD">
        <w:tc>
          <w:tcPr>
            <w:tcW w:w="1792"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Laparoscopic surgery</w:t>
            </w:r>
          </w:p>
        </w:tc>
        <w:tc>
          <w:tcPr>
            <w:tcW w:w="1898"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Esophagectomy</w:t>
            </w:r>
          </w:p>
        </w:tc>
        <w:tc>
          <w:tcPr>
            <w:tcW w:w="1370"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Meta</w:t>
            </w:r>
            <w:r w:rsidRPr="002D6713">
              <w:rPr>
                <w:rFonts w:ascii="Book Antiqua" w:hAnsi="Book Antiqua"/>
                <w:sz w:val="24"/>
                <w:szCs w:val="24"/>
                <w:lang w:val="en-US" w:eastAsia="zh-CN"/>
              </w:rPr>
              <w:t>-</w:t>
            </w:r>
            <w:r w:rsidRPr="002D6713">
              <w:rPr>
                <w:rFonts w:ascii="Book Antiqua" w:hAnsi="Book Antiqua"/>
                <w:sz w:val="24"/>
                <w:szCs w:val="24"/>
                <w:lang w:val="en-US"/>
              </w:rPr>
              <w:t>analysis</w:t>
            </w:r>
          </w:p>
        </w:tc>
        <w:tc>
          <w:tcPr>
            <w:tcW w:w="1068" w:type="dxa"/>
            <w:tcBorders>
              <w:top w:val="single" w:sz="4" w:space="0" w:color="auto"/>
              <w:left w:val="single" w:sz="4" w:space="0" w:color="auto"/>
              <w:bottom w:val="single" w:sz="4" w:space="0" w:color="auto"/>
              <w:right w:val="single" w:sz="4" w:space="0" w:color="auto"/>
            </w:tcBorders>
            <w:vAlign w:val="center"/>
          </w:tcPr>
          <w:p w:rsidR="002539DD" w:rsidRPr="002D6713" w:rsidRDefault="002539DD" w:rsidP="002D6713">
            <w:pPr>
              <w:spacing w:after="0" w:line="360" w:lineRule="auto"/>
              <w:jc w:val="both"/>
              <w:rPr>
                <w:rFonts w:ascii="Book Antiqua" w:hAnsi="Book Antiqua"/>
                <w:sz w:val="24"/>
                <w:szCs w:val="24"/>
                <w:lang w:val="en-US"/>
              </w:rPr>
            </w:pPr>
          </w:p>
        </w:tc>
        <w:tc>
          <w:tcPr>
            <w:tcW w:w="1134" w:type="dxa"/>
            <w:tcBorders>
              <w:top w:val="single" w:sz="4" w:space="0" w:color="auto"/>
              <w:left w:val="single" w:sz="4" w:space="0" w:color="auto"/>
              <w:bottom w:val="single" w:sz="4" w:space="0" w:color="auto"/>
              <w:right w:val="single" w:sz="4" w:space="0" w:color="auto"/>
            </w:tcBorders>
            <w:vAlign w:val="center"/>
          </w:tcPr>
          <w:p w:rsidR="002539DD" w:rsidRPr="002D6713" w:rsidRDefault="002539DD" w:rsidP="002D6713">
            <w:pPr>
              <w:spacing w:after="0" w:line="360" w:lineRule="auto"/>
              <w:jc w:val="both"/>
              <w:rPr>
                <w:rFonts w:ascii="Book Antiqua" w:hAnsi="Book Antiqua"/>
                <w:sz w:val="24"/>
                <w:szCs w:val="24"/>
                <w:lang w:val="en-US"/>
              </w:rPr>
            </w:pPr>
          </w:p>
        </w:tc>
        <w:tc>
          <w:tcPr>
            <w:tcW w:w="94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9</w:t>
            </w:r>
          </w:p>
        </w:tc>
        <w:tc>
          <w:tcPr>
            <w:tcW w:w="1091"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3</w:t>
            </w:r>
          </w:p>
        </w:tc>
      </w:tr>
    </w:tbl>
    <w:p w:rsidR="002539DD" w:rsidRPr="002D6713" w:rsidRDefault="002539DD" w:rsidP="002D6713">
      <w:pPr>
        <w:spacing w:after="0" w:line="360" w:lineRule="auto"/>
        <w:jc w:val="both"/>
        <w:rPr>
          <w:rFonts w:ascii="Book Antiqua" w:hAnsi="Book Antiqua"/>
          <w:sz w:val="24"/>
          <w:szCs w:val="24"/>
          <w:lang w:val="en-US"/>
        </w:rPr>
      </w:pPr>
    </w:p>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br w:type="page"/>
      </w:r>
    </w:p>
    <w:p w:rsidR="002539DD" w:rsidRPr="002D6713" w:rsidRDefault="002539DD" w:rsidP="002D6713">
      <w:pPr>
        <w:spacing w:after="0" w:line="360" w:lineRule="auto"/>
        <w:jc w:val="both"/>
        <w:rPr>
          <w:rFonts w:ascii="Book Antiqua" w:hAnsi="Book Antiqua"/>
          <w:sz w:val="24"/>
          <w:szCs w:val="24"/>
          <w:lang w:val="en-US" w:eastAsia="zh-CN"/>
        </w:rPr>
      </w:pPr>
      <w:r w:rsidRPr="002D6713">
        <w:rPr>
          <w:rFonts w:ascii="Book Antiqua" w:hAnsi="Book Antiqua"/>
          <w:b/>
          <w:sz w:val="24"/>
          <w:szCs w:val="24"/>
          <w:lang w:val="en-US"/>
        </w:rPr>
        <w:lastRenderedPageBreak/>
        <w:t>Table 2</w:t>
      </w:r>
      <w:r w:rsidRPr="002D6713">
        <w:rPr>
          <w:rFonts w:ascii="Book Antiqua" w:hAnsi="Book Antiqua"/>
          <w:sz w:val="24"/>
          <w:szCs w:val="24"/>
          <w:lang w:val="en-US"/>
        </w:rPr>
        <w:t xml:space="preserve"> </w:t>
      </w:r>
      <w:r w:rsidRPr="002D6713">
        <w:rPr>
          <w:rFonts w:ascii="Book Antiqua" w:hAnsi="Book Antiqua"/>
          <w:b/>
          <w:sz w:val="24"/>
          <w:szCs w:val="24"/>
          <w:lang w:val="en-US"/>
        </w:rPr>
        <w:t xml:space="preserve">Search strategy using unrestricted publication dat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9"/>
        <w:gridCol w:w="1833"/>
        <w:gridCol w:w="1573"/>
        <w:gridCol w:w="1573"/>
        <w:gridCol w:w="963"/>
        <w:gridCol w:w="1061"/>
      </w:tblGrid>
      <w:tr w:rsidR="002539DD" w:rsidRPr="002D6713" w:rsidTr="002539DD">
        <w:tc>
          <w:tcPr>
            <w:tcW w:w="1535" w:type="dxa"/>
            <w:tcBorders>
              <w:top w:val="single" w:sz="4" w:space="0" w:color="auto"/>
              <w:left w:val="single" w:sz="4" w:space="0" w:color="auto"/>
              <w:bottom w:val="single" w:sz="4" w:space="0" w:color="auto"/>
              <w:right w:val="single" w:sz="4" w:space="0" w:color="auto"/>
            </w:tcBorders>
            <w:vAlign w:val="center"/>
          </w:tcPr>
          <w:p w:rsidR="002539DD" w:rsidRPr="002D6713" w:rsidRDefault="002539DD" w:rsidP="002D6713">
            <w:pPr>
              <w:spacing w:after="0" w:line="360" w:lineRule="auto"/>
              <w:jc w:val="both"/>
              <w:rPr>
                <w:rFonts w:ascii="Book Antiqua" w:hAnsi="Book Antiqua"/>
                <w:sz w:val="24"/>
                <w:szCs w:val="24"/>
                <w:lang w:val="en-US"/>
              </w:rPr>
            </w:pPr>
          </w:p>
        </w:tc>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b/>
                <w:sz w:val="24"/>
                <w:szCs w:val="24"/>
                <w:lang w:val="en-US"/>
              </w:rPr>
            </w:pPr>
            <w:r w:rsidRPr="002D6713">
              <w:rPr>
                <w:rFonts w:ascii="Book Antiqua" w:hAnsi="Book Antiqua"/>
                <w:b/>
                <w:sz w:val="24"/>
                <w:szCs w:val="24"/>
                <w:lang w:val="en-US"/>
              </w:rPr>
              <w:t>And</w:t>
            </w:r>
          </w:p>
        </w:tc>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b/>
                <w:sz w:val="24"/>
                <w:szCs w:val="24"/>
                <w:lang w:val="en-US"/>
              </w:rPr>
            </w:pPr>
            <w:r w:rsidRPr="002D6713">
              <w:rPr>
                <w:rFonts w:ascii="Book Antiqua" w:hAnsi="Book Antiqua"/>
                <w:b/>
                <w:sz w:val="24"/>
                <w:szCs w:val="24"/>
                <w:lang w:val="en-US"/>
              </w:rPr>
              <w:t>And</w:t>
            </w:r>
          </w:p>
        </w:tc>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b/>
                <w:sz w:val="24"/>
                <w:szCs w:val="24"/>
                <w:lang w:val="en-US"/>
              </w:rPr>
            </w:pPr>
            <w:r w:rsidRPr="002D6713">
              <w:rPr>
                <w:rFonts w:ascii="Book Antiqua" w:hAnsi="Book Antiqua"/>
                <w:b/>
                <w:sz w:val="24"/>
                <w:szCs w:val="24"/>
                <w:lang w:val="en-US"/>
              </w:rPr>
              <w:t>And</w:t>
            </w:r>
          </w:p>
        </w:tc>
        <w:tc>
          <w:tcPr>
            <w:tcW w:w="1536"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b/>
                <w:sz w:val="24"/>
                <w:szCs w:val="24"/>
                <w:lang w:val="en-US"/>
              </w:rPr>
            </w:pPr>
            <w:r w:rsidRPr="002D6713">
              <w:rPr>
                <w:rFonts w:ascii="Book Antiqua" w:hAnsi="Book Antiqua"/>
                <w:b/>
                <w:sz w:val="24"/>
                <w:szCs w:val="24"/>
                <w:lang w:val="en-US"/>
              </w:rPr>
              <w:t>Results</w:t>
            </w:r>
          </w:p>
        </w:tc>
        <w:tc>
          <w:tcPr>
            <w:tcW w:w="1536"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b/>
                <w:sz w:val="24"/>
                <w:szCs w:val="24"/>
                <w:lang w:val="en-US"/>
              </w:rPr>
            </w:pPr>
            <w:r w:rsidRPr="002D6713">
              <w:rPr>
                <w:rFonts w:ascii="Book Antiqua" w:hAnsi="Book Antiqua"/>
                <w:b/>
                <w:sz w:val="24"/>
                <w:szCs w:val="24"/>
                <w:lang w:val="en-US"/>
              </w:rPr>
              <w:t>Selected</w:t>
            </w:r>
          </w:p>
        </w:tc>
      </w:tr>
      <w:tr w:rsidR="002539DD" w:rsidRPr="002D6713" w:rsidTr="002539DD">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Laparoscopic surgery</w:t>
            </w:r>
          </w:p>
        </w:tc>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Open cholecystectomy</w:t>
            </w:r>
          </w:p>
        </w:tc>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Meta</w:t>
            </w:r>
            <w:r w:rsidRPr="002D6713">
              <w:rPr>
                <w:rFonts w:ascii="Book Antiqua" w:hAnsi="Book Antiqua"/>
                <w:sz w:val="24"/>
                <w:szCs w:val="24"/>
                <w:lang w:val="en-US" w:eastAsia="zh-CN"/>
              </w:rPr>
              <w:t>-</w:t>
            </w:r>
            <w:r w:rsidRPr="002D6713">
              <w:rPr>
                <w:rFonts w:ascii="Book Antiqua" w:hAnsi="Book Antiqua"/>
                <w:sz w:val="24"/>
                <w:szCs w:val="24"/>
                <w:lang w:val="en-US"/>
              </w:rPr>
              <w:t>analysis</w:t>
            </w:r>
          </w:p>
        </w:tc>
        <w:tc>
          <w:tcPr>
            <w:tcW w:w="1535" w:type="dxa"/>
            <w:tcBorders>
              <w:top w:val="single" w:sz="4" w:space="0" w:color="auto"/>
              <w:left w:val="single" w:sz="4" w:space="0" w:color="auto"/>
              <w:bottom w:val="single" w:sz="4" w:space="0" w:color="auto"/>
              <w:right w:val="single" w:sz="4" w:space="0" w:color="auto"/>
            </w:tcBorders>
            <w:vAlign w:val="center"/>
          </w:tcPr>
          <w:p w:rsidR="002539DD" w:rsidRPr="002D6713" w:rsidRDefault="002539DD" w:rsidP="002D6713">
            <w:pPr>
              <w:spacing w:after="0" w:line="360" w:lineRule="auto"/>
              <w:jc w:val="both"/>
              <w:rPr>
                <w:rFonts w:ascii="Book Antiqua" w:hAnsi="Book Antiqua"/>
                <w:sz w:val="24"/>
                <w:szCs w:val="24"/>
                <w:lang w:val="en-US"/>
              </w:rPr>
            </w:pPr>
          </w:p>
        </w:tc>
        <w:tc>
          <w:tcPr>
            <w:tcW w:w="1536"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61</w:t>
            </w:r>
          </w:p>
        </w:tc>
        <w:tc>
          <w:tcPr>
            <w:tcW w:w="1536"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15</w:t>
            </w:r>
          </w:p>
        </w:tc>
      </w:tr>
      <w:tr w:rsidR="002539DD" w:rsidRPr="002D6713" w:rsidTr="002539DD">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Laparoscopic surgery</w:t>
            </w:r>
          </w:p>
        </w:tc>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keepNext/>
              <w:keepLines/>
              <w:spacing w:after="0" w:line="360" w:lineRule="auto"/>
              <w:jc w:val="both"/>
              <w:outlineLvl w:val="5"/>
              <w:rPr>
                <w:rFonts w:ascii="Book Antiqua" w:hAnsi="Book Antiqua"/>
                <w:sz w:val="24"/>
                <w:szCs w:val="24"/>
                <w:lang w:val="en-US"/>
              </w:rPr>
            </w:pPr>
            <w:r w:rsidRPr="002D6713">
              <w:rPr>
                <w:rFonts w:ascii="Book Antiqua" w:hAnsi="Book Antiqua"/>
                <w:sz w:val="24"/>
                <w:szCs w:val="24"/>
                <w:lang w:val="en-US"/>
              </w:rPr>
              <w:t>Endoscopic surgery</w:t>
            </w:r>
          </w:p>
        </w:tc>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Groin hernia</w:t>
            </w:r>
          </w:p>
        </w:tc>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Meta</w:t>
            </w:r>
            <w:r w:rsidRPr="002D6713">
              <w:rPr>
                <w:rFonts w:ascii="Book Antiqua" w:hAnsi="Book Antiqua"/>
                <w:sz w:val="24"/>
                <w:szCs w:val="24"/>
                <w:lang w:val="en-US" w:eastAsia="zh-CN"/>
              </w:rPr>
              <w:t>-</w:t>
            </w:r>
            <w:r w:rsidRPr="002D6713">
              <w:rPr>
                <w:rFonts w:ascii="Book Antiqua" w:hAnsi="Book Antiqua"/>
                <w:sz w:val="24"/>
                <w:szCs w:val="24"/>
                <w:lang w:val="en-US"/>
              </w:rPr>
              <w:t>analysis</w:t>
            </w:r>
          </w:p>
        </w:tc>
        <w:tc>
          <w:tcPr>
            <w:tcW w:w="1536"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15</w:t>
            </w:r>
          </w:p>
        </w:tc>
        <w:tc>
          <w:tcPr>
            <w:tcW w:w="1536"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6</w:t>
            </w:r>
          </w:p>
        </w:tc>
      </w:tr>
      <w:tr w:rsidR="002539DD" w:rsidRPr="002D6713" w:rsidTr="002539DD">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Laparoscopic surgery</w:t>
            </w:r>
          </w:p>
        </w:tc>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keepNext/>
              <w:keepLines/>
              <w:spacing w:after="0" w:line="360" w:lineRule="auto"/>
              <w:jc w:val="both"/>
              <w:outlineLvl w:val="5"/>
              <w:rPr>
                <w:rFonts w:ascii="Book Antiqua" w:hAnsi="Book Antiqua"/>
                <w:sz w:val="24"/>
                <w:szCs w:val="24"/>
                <w:lang w:val="en-US"/>
              </w:rPr>
            </w:pPr>
            <w:r w:rsidRPr="002D6713">
              <w:rPr>
                <w:rFonts w:ascii="Book Antiqua" w:hAnsi="Book Antiqua"/>
                <w:sz w:val="24"/>
                <w:szCs w:val="24"/>
                <w:lang w:val="en-US"/>
              </w:rPr>
              <w:t>Endoscopic surgery</w:t>
            </w:r>
          </w:p>
        </w:tc>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Incisional hernia</w:t>
            </w:r>
          </w:p>
        </w:tc>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Meta</w:t>
            </w:r>
            <w:r w:rsidRPr="002D6713">
              <w:rPr>
                <w:rFonts w:ascii="Book Antiqua" w:hAnsi="Book Antiqua"/>
                <w:sz w:val="24"/>
                <w:szCs w:val="24"/>
                <w:lang w:val="en-US" w:eastAsia="zh-CN"/>
              </w:rPr>
              <w:t>-</w:t>
            </w:r>
            <w:r w:rsidRPr="002D6713">
              <w:rPr>
                <w:rFonts w:ascii="Book Antiqua" w:hAnsi="Book Antiqua"/>
                <w:sz w:val="24"/>
                <w:szCs w:val="24"/>
                <w:lang w:val="en-US"/>
              </w:rPr>
              <w:t>analysis</w:t>
            </w:r>
          </w:p>
        </w:tc>
        <w:tc>
          <w:tcPr>
            <w:tcW w:w="1536"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19</w:t>
            </w:r>
          </w:p>
        </w:tc>
        <w:tc>
          <w:tcPr>
            <w:tcW w:w="1536"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6</w:t>
            </w:r>
          </w:p>
        </w:tc>
      </w:tr>
      <w:tr w:rsidR="002539DD" w:rsidRPr="002D6713" w:rsidTr="002539DD">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Laparoscopic surgery</w:t>
            </w:r>
          </w:p>
        </w:tc>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Fundoplication</w:t>
            </w:r>
          </w:p>
        </w:tc>
        <w:tc>
          <w:tcPr>
            <w:tcW w:w="1535"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Meta</w:t>
            </w:r>
            <w:r w:rsidRPr="002D6713">
              <w:rPr>
                <w:rFonts w:ascii="Book Antiqua" w:hAnsi="Book Antiqua"/>
                <w:sz w:val="24"/>
                <w:szCs w:val="24"/>
                <w:lang w:val="en-US" w:eastAsia="zh-CN"/>
              </w:rPr>
              <w:t>-</w:t>
            </w:r>
            <w:r w:rsidRPr="002D6713">
              <w:rPr>
                <w:rFonts w:ascii="Book Antiqua" w:hAnsi="Book Antiqua"/>
                <w:sz w:val="24"/>
                <w:szCs w:val="24"/>
                <w:lang w:val="en-US"/>
              </w:rPr>
              <w:t>analysis</w:t>
            </w:r>
          </w:p>
        </w:tc>
        <w:tc>
          <w:tcPr>
            <w:tcW w:w="1535" w:type="dxa"/>
            <w:tcBorders>
              <w:top w:val="single" w:sz="4" w:space="0" w:color="auto"/>
              <w:left w:val="single" w:sz="4" w:space="0" w:color="auto"/>
              <w:bottom w:val="single" w:sz="4" w:space="0" w:color="auto"/>
              <w:right w:val="single" w:sz="4" w:space="0" w:color="auto"/>
            </w:tcBorders>
            <w:vAlign w:val="center"/>
          </w:tcPr>
          <w:p w:rsidR="002539DD" w:rsidRPr="002D6713" w:rsidRDefault="002539DD" w:rsidP="002D6713">
            <w:pPr>
              <w:spacing w:after="0" w:line="360" w:lineRule="auto"/>
              <w:jc w:val="both"/>
              <w:rPr>
                <w:rFonts w:ascii="Book Antiqua" w:hAnsi="Book Antiqua"/>
                <w:sz w:val="24"/>
                <w:szCs w:val="24"/>
                <w:lang w:val="en-US"/>
              </w:rPr>
            </w:pPr>
          </w:p>
        </w:tc>
        <w:tc>
          <w:tcPr>
            <w:tcW w:w="1536"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spacing w:after="0" w:line="360" w:lineRule="auto"/>
              <w:jc w:val="both"/>
              <w:rPr>
                <w:rFonts w:ascii="Book Antiqua" w:hAnsi="Book Antiqua"/>
                <w:sz w:val="24"/>
                <w:szCs w:val="24"/>
                <w:lang w:val="en-US"/>
              </w:rPr>
            </w:pPr>
            <w:r w:rsidRPr="002D6713">
              <w:rPr>
                <w:rFonts w:ascii="Book Antiqua" w:hAnsi="Book Antiqua"/>
                <w:sz w:val="24"/>
                <w:szCs w:val="24"/>
                <w:lang w:val="en-US"/>
              </w:rPr>
              <w:t>42</w:t>
            </w:r>
          </w:p>
        </w:tc>
        <w:tc>
          <w:tcPr>
            <w:tcW w:w="1536" w:type="dxa"/>
            <w:tcBorders>
              <w:top w:val="single" w:sz="4" w:space="0" w:color="auto"/>
              <w:left w:val="single" w:sz="4" w:space="0" w:color="auto"/>
              <w:bottom w:val="single" w:sz="4" w:space="0" w:color="auto"/>
              <w:right w:val="single" w:sz="4" w:space="0" w:color="auto"/>
            </w:tcBorders>
            <w:vAlign w:val="center"/>
            <w:hideMark/>
          </w:tcPr>
          <w:p w:rsidR="002539DD" w:rsidRPr="002D6713" w:rsidRDefault="002539DD" w:rsidP="002D6713">
            <w:pPr>
              <w:keepNext/>
              <w:keepLines/>
              <w:spacing w:after="0" w:line="360" w:lineRule="auto"/>
              <w:jc w:val="both"/>
              <w:outlineLvl w:val="5"/>
              <w:rPr>
                <w:rFonts w:ascii="Book Antiqua" w:hAnsi="Book Antiqua"/>
                <w:sz w:val="24"/>
                <w:szCs w:val="24"/>
                <w:lang w:val="en-US"/>
              </w:rPr>
            </w:pPr>
            <w:r w:rsidRPr="002D6713">
              <w:rPr>
                <w:rFonts w:ascii="Book Antiqua" w:hAnsi="Book Antiqua"/>
                <w:sz w:val="24"/>
                <w:szCs w:val="24"/>
                <w:lang w:val="en-US"/>
              </w:rPr>
              <w:t>9</w:t>
            </w:r>
          </w:p>
        </w:tc>
      </w:tr>
    </w:tbl>
    <w:p w:rsidR="002539DD" w:rsidRPr="002D6713" w:rsidRDefault="002539DD" w:rsidP="002D6713">
      <w:pPr>
        <w:spacing w:after="0" w:line="360" w:lineRule="auto"/>
        <w:jc w:val="both"/>
        <w:rPr>
          <w:rFonts w:ascii="Book Antiqua" w:hAnsi="Book Antiqua"/>
          <w:sz w:val="24"/>
          <w:szCs w:val="24"/>
          <w:lang w:val="en-US"/>
        </w:rPr>
      </w:pPr>
    </w:p>
    <w:p w:rsidR="002539DD" w:rsidRPr="002D6713" w:rsidRDefault="002539DD" w:rsidP="002D6713">
      <w:pPr>
        <w:pStyle w:val="NormalWeb"/>
        <w:spacing w:before="0" w:beforeAutospacing="0" w:after="0" w:afterAutospacing="0" w:line="360" w:lineRule="auto"/>
        <w:jc w:val="both"/>
        <w:rPr>
          <w:rFonts w:ascii="Book Antiqua" w:hAnsi="Book Antiqua" w:cs="Arial"/>
          <w:b/>
          <w:lang w:val="en-US"/>
        </w:rPr>
      </w:pPr>
    </w:p>
    <w:p w:rsidR="003463C5" w:rsidRPr="002D6713" w:rsidRDefault="003463C5" w:rsidP="002D6713">
      <w:pPr>
        <w:spacing w:after="0" w:line="360" w:lineRule="auto"/>
        <w:jc w:val="both"/>
        <w:rPr>
          <w:rFonts w:ascii="Book Antiqua" w:hAnsi="Book Antiqua"/>
          <w:sz w:val="24"/>
          <w:szCs w:val="24"/>
        </w:rPr>
      </w:pPr>
    </w:p>
    <w:sectPr w:rsidR="003463C5" w:rsidRPr="002D6713">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Narrow">
    <w:altName w:val="Arial"/>
    <w:panose1 w:val="00000000000000000000"/>
    <w:charset w:val="00"/>
    <w:family w:val="swiss"/>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649F"/>
    <w:rsid w:val="002539DD"/>
    <w:rsid w:val="002D6713"/>
    <w:rsid w:val="003463C5"/>
    <w:rsid w:val="009A34B8"/>
    <w:rsid w:val="00AE2A8F"/>
    <w:rsid w:val="00CC0123"/>
    <w:rsid w:val="00DB1654"/>
    <w:rsid w:val="00EF64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39DD"/>
    <w:pPr>
      <w:spacing w:after="200" w:line="276" w:lineRule="auto"/>
    </w:pPr>
    <w:rPr>
      <w:rFonts w:ascii="Calibri" w:eastAsia="宋体" w:hAnsi="Calibri" w:cs="Times New Roman"/>
      <w:kern w:val="0"/>
      <w:sz w:val="22"/>
      <w:lang w:val="de-DE" w:eastAsia="en-US"/>
    </w:rPr>
  </w:style>
  <w:style w:type="paragraph" w:styleId="Heading1">
    <w:name w:val="heading 1"/>
    <w:basedOn w:val="Normal"/>
    <w:next w:val="Normal"/>
    <w:link w:val="Heading1Char"/>
    <w:uiPriority w:val="9"/>
    <w:qFormat/>
    <w:rsid w:val="002539DD"/>
    <w:pPr>
      <w:keepNext/>
      <w:keepLines/>
      <w:spacing w:before="480" w:after="0"/>
      <w:outlineLvl w:val="0"/>
    </w:pPr>
    <w:rPr>
      <w:rFonts w:ascii="Cambria" w:hAnsi="Cambria" w:cs="宋体"/>
      <w:b/>
      <w:bCs/>
      <w:color w:val="345A8A"/>
      <w:sz w:val="32"/>
      <w:szCs w:val="32"/>
    </w:rPr>
  </w:style>
  <w:style w:type="paragraph" w:styleId="Heading2">
    <w:name w:val="heading 2"/>
    <w:basedOn w:val="Normal"/>
    <w:next w:val="Normal"/>
    <w:link w:val="Heading2Char"/>
    <w:uiPriority w:val="9"/>
    <w:semiHidden/>
    <w:unhideWhenUsed/>
    <w:qFormat/>
    <w:rsid w:val="002539DD"/>
    <w:pPr>
      <w:keepNext/>
      <w:keepLines/>
      <w:spacing w:before="200" w:after="0"/>
      <w:outlineLvl w:val="1"/>
    </w:pPr>
    <w:rPr>
      <w:rFonts w:ascii="Cambria" w:hAnsi="Cambria" w:cs="宋体"/>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39DD"/>
    <w:rPr>
      <w:rFonts w:ascii="Cambria" w:eastAsia="宋体" w:hAnsi="Cambria" w:cs="宋体"/>
      <w:b/>
      <w:bCs/>
      <w:color w:val="345A8A"/>
      <w:kern w:val="0"/>
      <w:sz w:val="32"/>
      <w:szCs w:val="32"/>
      <w:lang w:val="de-DE" w:eastAsia="en-US"/>
    </w:rPr>
  </w:style>
  <w:style w:type="character" w:customStyle="1" w:styleId="Heading2Char">
    <w:name w:val="Heading 2 Char"/>
    <w:basedOn w:val="DefaultParagraphFont"/>
    <w:link w:val="Heading2"/>
    <w:uiPriority w:val="9"/>
    <w:semiHidden/>
    <w:rsid w:val="002539DD"/>
    <w:rPr>
      <w:rFonts w:ascii="Cambria" w:eastAsia="宋体" w:hAnsi="Cambria" w:cs="宋体"/>
      <w:b/>
      <w:bCs/>
      <w:color w:val="4F81BD"/>
      <w:kern w:val="0"/>
      <w:sz w:val="26"/>
      <w:szCs w:val="26"/>
      <w:lang w:val="de-DE" w:eastAsia="en-US"/>
    </w:rPr>
  </w:style>
  <w:style w:type="character" w:styleId="Hyperlink">
    <w:name w:val="Hyperlink"/>
    <w:uiPriority w:val="99"/>
    <w:semiHidden/>
    <w:unhideWhenUsed/>
    <w:rsid w:val="002539DD"/>
    <w:rPr>
      <w:color w:val="0000FF"/>
      <w:u w:val="single"/>
    </w:rPr>
  </w:style>
  <w:style w:type="character" w:styleId="FollowedHyperlink">
    <w:name w:val="FollowedHyperlink"/>
    <w:basedOn w:val="DefaultParagraphFont"/>
    <w:uiPriority w:val="99"/>
    <w:semiHidden/>
    <w:unhideWhenUsed/>
    <w:rsid w:val="002539DD"/>
    <w:rPr>
      <w:color w:val="800080" w:themeColor="followedHyperlink"/>
      <w:u w:val="single"/>
    </w:rPr>
  </w:style>
  <w:style w:type="paragraph" w:styleId="NormalWeb">
    <w:name w:val="Normal (Web)"/>
    <w:basedOn w:val="Normal"/>
    <w:uiPriority w:val="99"/>
    <w:semiHidden/>
    <w:unhideWhenUsed/>
    <w:rsid w:val="002539DD"/>
    <w:pPr>
      <w:spacing w:before="100" w:beforeAutospacing="1" w:after="100" w:afterAutospacing="1" w:line="240" w:lineRule="auto"/>
    </w:pPr>
    <w:rPr>
      <w:rFonts w:ascii="Times New Roman" w:hAnsi="Times New Roman"/>
      <w:sz w:val="24"/>
      <w:szCs w:val="24"/>
      <w:lang w:eastAsia="de-DE"/>
    </w:rPr>
  </w:style>
  <w:style w:type="paragraph" w:styleId="CommentText">
    <w:name w:val="annotation text"/>
    <w:basedOn w:val="Normal"/>
    <w:link w:val="CommentTextChar"/>
    <w:uiPriority w:val="99"/>
    <w:semiHidden/>
    <w:unhideWhenUsed/>
    <w:rsid w:val="002539DD"/>
    <w:pPr>
      <w:spacing w:line="240" w:lineRule="auto"/>
    </w:pPr>
    <w:rPr>
      <w:sz w:val="24"/>
      <w:szCs w:val="24"/>
    </w:rPr>
  </w:style>
  <w:style w:type="character" w:customStyle="1" w:styleId="CommentTextChar">
    <w:name w:val="Comment Text Char"/>
    <w:basedOn w:val="DefaultParagraphFont"/>
    <w:link w:val="CommentText"/>
    <w:uiPriority w:val="99"/>
    <w:semiHidden/>
    <w:rsid w:val="002539DD"/>
    <w:rPr>
      <w:rFonts w:ascii="Calibri" w:eastAsia="宋体" w:hAnsi="Calibri" w:cs="Times New Roman"/>
      <w:kern w:val="0"/>
      <w:sz w:val="24"/>
      <w:szCs w:val="24"/>
      <w:lang w:val="de-DE" w:eastAsia="en-US"/>
    </w:rPr>
  </w:style>
  <w:style w:type="paragraph" w:styleId="Header">
    <w:name w:val="header"/>
    <w:basedOn w:val="Normal"/>
    <w:link w:val="HeaderChar"/>
    <w:uiPriority w:val="99"/>
    <w:semiHidden/>
    <w:unhideWhenUsed/>
    <w:rsid w:val="002539D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rsid w:val="002539DD"/>
    <w:rPr>
      <w:rFonts w:ascii="Calibri" w:eastAsia="宋体" w:hAnsi="Calibri" w:cs="Times New Roman"/>
      <w:kern w:val="0"/>
      <w:sz w:val="18"/>
      <w:szCs w:val="18"/>
      <w:lang w:val="de-DE" w:eastAsia="en-US"/>
    </w:rPr>
  </w:style>
  <w:style w:type="paragraph" w:styleId="Footer">
    <w:name w:val="footer"/>
    <w:basedOn w:val="Normal"/>
    <w:link w:val="FooterChar"/>
    <w:uiPriority w:val="99"/>
    <w:semiHidden/>
    <w:unhideWhenUsed/>
    <w:rsid w:val="002539D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semiHidden/>
    <w:rsid w:val="002539DD"/>
    <w:rPr>
      <w:rFonts w:ascii="Calibri" w:eastAsia="宋体" w:hAnsi="Calibri" w:cs="Times New Roman"/>
      <w:kern w:val="0"/>
      <w:sz w:val="18"/>
      <w:szCs w:val="18"/>
      <w:lang w:val="de-DE" w:eastAsia="en-US"/>
    </w:rPr>
  </w:style>
  <w:style w:type="paragraph" w:styleId="BodyText">
    <w:name w:val="Body Text"/>
    <w:basedOn w:val="Normal"/>
    <w:link w:val="BodyTextChar"/>
    <w:uiPriority w:val="99"/>
    <w:semiHidden/>
    <w:unhideWhenUsed/>
    <w:rsid w:val="002539DD"/>
    <w:pPr>
      <w:spacing w:after="120"/>
    </w:pPr>
  </w:style>
  <w:style w:type="character" w:customStyle="1" w:styleId="BodyTextChar">
    <w:name w:val="Body Text Char"/>
    <w:basedOn w:val="DefaultParagraphFont"/>
    <w:link w:val="BodyText"/>
    <w:uiPriority w:val="99"/>
    <w:semiHidden/>
    <w:rsid w:val="002539DD"/>
    <w:rPr>
      <w:rFonts w:ascii="Calibri" w:eastAsia="宋体" w:hAnsi="Calibri" w:cs="Times New Roman"/>
      <w:kern w:val="0"/>
      <w:sz w:val="22"/>
      <w:lang w:val="de-DE" w:eastAsia="en-US"/>
    </w:rPr>
  </w:style>
  <w:style w:type="paragraph" w:styleId="CommentSubject">
    <w:name w:val="annotation subject"/>
    <w:basedOn w:val="CommentText"/>
    <w:next w:val="CommentText"/>
    <w:link w:val="CommentSubjectChar"/>
    <w:uiPriority w:val="99"/>
    <w:semiHidden/>
    <w:unhideWhenUsed/>
    <w:rsid w:val="002539DD"/>
    <w:rPr>
      <w:b/>
      <w:bCs/>
      <w:sz w:val="20"/>
      <w:szCs w:val="20"/>
    </w:rPr>
  </w:style>
  <w:style w:type="character" w:customStyle="1" w:styleId="CommentSubjectChar">
    <w:name w:val="Comment Subject Char"/>
    <w:basedOn w:val="CommentTextChar"/>
    <w:link w:val="CommentSubject"/>
    <w:uiPriority w:val="99"/>
    <w:semiHidden/>
    <w:rsid w:val="002539DD"/>
    <w:rPr>
      <w:rFonts w:ascii="Calibri" w:eastAsia="宋体" w:hAnsi="Calibri" w:cs="Times New Roman"/>
      <w:b/>
      <w:bCs/>
      <w:kern w:val="0"/>
      <w:sz w:val="20"/>
      <w:szCs w:val="20"/>
      <w:lang w:val="de-DE" w:eastAsia="en-US"/>
    </w:rPr>
  </w:style>
  <w:style w:type="paragraph" w:styleId="BalloonText">
    <w:name w:val="Balloon Text"/>
    <w:basedOn w:val="Normal"/>
    <w:link w:val="BalloonTextChar"/>
    <w:uiPriority w:val="99"/>
    <w:semiHidden/>
    <w:unhideWhenUsed/>
    <w:rsid w:val="002539D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39DD"/>
    <w:rPr>
      <w:rFonts w:ascii="Lucida Grande" w:eastAsia="宋体" w:hAnsi="Lucida Grande" w:cs="Lucida Grande"/>
      <w:kern w:val="0"/>
      <w:sz w:val="18"/>
      <w:szCs w:val="18"/>
      <w:lang w:val="de-DE" w:eastAsia="en-US"/>
    </w:rPr>
  </w:style>
  <w:style w:type="character" w:styleId="CommentReference">
    <w:name w:val="annotation reference"/>
    <w:uiPriority w:val="99"/>
    <w:semiHidden/>
    <w:unhideWhenUsed/>
    <w:rsid w:val="002539DD"/>
    <w:rPr>
      <w:sz w:val="18"/>
      <w:szCs w:val="18"/>
    </w:rPr>
  </w:style>
  <w:style w:type="table" w:styleId="TableGrid">
    <w:name w:val="Table Grid"/>
    <w:basedOn w:val="TableNormal"/>
    <w:uiPriority w:val="59"/>
    <w:rsid w:val="002539DD"/>
    <w:rPr>
      <w:rFonts w:ascii="Calibri" w:eastAsia="宋体"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sid w:val="002539DD"/>
    <w:rPr>
      <w:b/>
      <w:bCs/>
    </w:rPr>
  </w:style>
  <w:style w:type="character" w:styleId="Emphasis">
    <w:name w:val="Emphasis"/>
    <w:qFormat/>
    <w:rsid w:val="00DB165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39DD"/>
    <w:pPr>
      <w:spacing w:after="200" w:line="276" w:lineRule="auto"/>
    </w:pPr>
    <w:rPr>
      <w:rFonts w:ascii="Calibri" w:eastAsia="宋体" w:hAnsi="Calibri" w:cs="Times New Roman"/>
      <w:kern w:val="0"/>
      <w:sz w:val="22"/>
      <w:lang w:val="de-DE" w:eastAsia="en-US"/>
    </w:rPr>
  </w:style>
  <w:style w:type="paragraph" w:styleId="Heading1">
    <w:name w:val="heading 1"/>
    <w:basedOn w:val="Normal"/>
    <w:next w:val="Normal"/>
    <w:link w:val="Heading1Char"/>
    <w:uiPriority w:val="9"/>
    <w:qFormat/>
    <w:rsid w:val="002539DD"/>
    <w:pPr>
      <w:keepNext/>
      <w:keepLines/>
      <w:spacing w:before="480" w:after="0"/>
      <w:outlineLvl w:val="0"/>
    </w:pPr>
    <w:rPr>
      <w:rFonts w:ascii="Cambria" w:hAnsi="Cambria" w:cs="宋体"/>
      <w:b/>
      <w:bCs/>
      <w:color w:val="345A8A"/>
      <w:sz w:val="32"/>
      <w:szCs w:val="32"/>
    </w:rPr>
  </w:style>
  <w:style w:type="paragraph" w:styleId="Heading2">
    <w:name w:val="heading 2"/>
    <w:basedOn w:val="Normal"/>
    <w:next w:val="Normal"/>
    <w:link w:val="Heading2Char"/>
    <w:uiPriority w:val="9"/>
    <w:semiHidden/>
    <w:unhideWhenUsed/>
    <w:qFormat/>
    <w:rsid w:val="002539DD"/>
    <w:pPr>
      <w:keepNext/>
      <w:keepLines/>
      <w:spacing w:before="200" w:after="0"/>
      <w:outlineLvl w:val="1"/>
    </w:pPr>
    <w:rPr>
      <w:rFonts w:ascii="Cambria" w:hAnsi="Cambria" w:cs="宋体"/>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39DD"/>
    <w:rPr>
      <w:rFonts w:ascii="Cambria" w:eastAsia="宋体" w:hAnsi="Cambria" w:cs="宋体"/>
      <w:b/>
      <w:bCs/>
      <w:color w:val="345A8A"/>
      <w:kern w:val="0"/>
      <w:sz w:val="32"/>
      <w:szCs w:val="32"/>
      <w:lang w:val="de-DE" w:eastAsia="en-US"/>
    </w:rPr>
  </w:style>
  <w:style w:type="character" w:customStyle="1" w:styleId="Heading2Char">
    <w:name w:val="Heading 2 Char"/>
    <w:basedOn w:val="DefaultParagraphFont"/>
    <w:link w:val="Heading2"/>
    <w:uiPriority w:val="9"/>
    <w:semiHidden/>
    <w:rsid w:val="002539DD"/>
    <w:rPr>
      <w:rFonts w:ascii="Cambria" w:eastAsia="宋体" w:hAnsi="Cambria" w:cs="宋体"/>
      <w:b/>
      <w:bCs/>
      <w:color w:val="4F81BD"/>
      <w:kern w:val="0"/>
      <w:sz w:val="26"/>
      <w:szCs w:val="26"/>
      <w:lang w:val="de-DE" w:eastAsia="en-US"/>
    </w:rPr>
  </w:style>
  <w:style w:type="character" w:styleId="Hyperlink">
    <w:name w:val="Hyperlink"/>
    <w:uiPriority w:val="99"/>
    <w:semiHidden/>
    <w:unhideWhenUsed/>
    <w:rsid w:val="002539DD"/>
    <w:rPr>
      <w:color w:val="0000FF"/>
      <w:u w:val="single"/>
    </w:rPr>
  </w:style>
  <w:style w:type="character" w:styleId="FollowedHyperlink">
    <w:name w:val="FollowedHyperlink"/>
    <w:basedOn w:val="DefaultParagraphFont"/>
    <w:uiPriority w:val="99"/>
    <w:semiHidden/>
    <w:unhideWhenUsed/>
    <w:rsid w:val="002539DD"/>
    <w:rPr>
      <w:color w:val="800080" w:themeColor="followedHyperlink"/>
      <w:u w:val="single"/>
    </w:rPr>
  </w:style>
  <w:style w:type="paragraph" w:styleId="NormalWeb">
    <w:name w:val="Normal (Web)"/>
    <w:basedOn w:val="Normal"/>
    <w:uiPriority w:val="99"/>
    <w:semiHidden/>
    <w:unhideWhenUsed/>
    <w:rsid w:val="002539DD"/>
    <w:pPr>
      <w:spacing w:before="100" w:beforeAutospacing="1" w:after="100" w:afterAutospacing="1" w:line="240" w:lineRule="auto"/>
    </w:pPr>
    <w:rPr>
      <w:rFonts w:ascii="Times New Roman" w:hAnsi="Times New Roman"/>
      <w:sz w:val="24"/>
      <w:szCs w:val="24"/>
      <w:lang w:eastAsia="de-DE"/>
    </w:rPr>
  </w:style>
  <w:style w:type="paragraph" w:styleId="CommentText">
    <w:name w:val="annotation text"/>
    <w:basedOn w:val="Normal"/>
    <w:link w:val="CommentTextChar"/>
    <w:uiPriority w:val="99"/>
    <w:semiHidden/>
    <w:unhideWhenUsed/>
    <w:rsid w:val="002539DD"/>
    <w:pPr>
      <w:spacing w:line="240" w:lineRule="auto"/>
    </w:pPr>
    <w:rPr>
      <w:sz w:val="24"/>
      <w:szCs w:val="24"/>
    </w:rPr>
  </w:style>
  <w:style w:type="character" w:customStyle="1" w:styleId="CommentTextChar">
    <w:name w:val="Comment Text Char"/>
    <w:basedOn w:val="DefaultParagraphFont"/>
    <w:link w:val="CommentText"/>
    <w:uiPriority w:val="99"/>
    <w:semiHidden/>
    <w:rsid w:val="002539DD"/>
    <w:rPr>
      <w:rFonts w:ascii="Calibri" w:eastAsia="宋体" w:hAnsi="Calibri" w:cs="Times New Roman"/>
      <w:kern w:val="0"/>
      <w:sz w:val="24"/>
      <w:szCs w:val="24"/>
      <w:lang w:val="de-DE" w:eastAsia="en-US"/>
    </w:rPr>
  </w:style>
  <w:style w:type="paragraph" w:styleId="Header">
    <w:name w:val="header"/>
    <w:basedOn w:val="Normal"/>
    <w:link w:val="HeaderChar"/>
    <w:uiPriority w:val="99"/>
    <w:semiHidden/>
    <w:unhideWhenUsed/>
    <w:rsid w:val="002539D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rsid w:val="002539DD"/>
    <w:rPr>
      <w:rFonts w:ascii="Calibri" w:eastAsia="宋体" w:hAnsi="Calibri" w:cs="Times New Roman"/>
      <w:kern w:val="0"/>
      <w:sz w:val="18"/>
      <w:szCs w:val="18"/>
      <w:lang w:val="de-DE" w:eastAsia="en-US"/>
    </w:rPr>
  </w:style>
  <w:style w:type="paragraph" w:styleId="Footer">
    <w:name w:val="footer"/>
    <w:basedOn w:val="Normal"/>
    <w:link w:val="FooterChar"/>
    <w:uiPriority w:val="99"/>
    <w:semiHidden/>
    <w:unhideWhenUsed/>
    <w:rsid w:val="002539D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semiHidden/>
    <w:rsid w:val="002539DD"/>
    <w:rPr>
      <w:rFonts w:ascii="Calibri" w:eastAsia="宋体" w:hAnsi="Calibri" w:cs="Times New Roman"/>
      <w:kern w:val="0"/>
      <w:sz w:val="18"/>
      <w:szCs w:val="18"/>
      <w:lang w:val="de-DE" w:eastAsia="en-US"/>
    </w:rPr>
  </w:style>
  <w:style w:type="paragraph" w:styleId="BodyText">
    <w:name w:val="Body Text"/>
    <w:basedOn w:val="Normal"/>
    <w:link w:val="BodyTextChar"/>
    <w:uiPriority w:val="99"/>
    <w:semiHidden/>
    <w:unhideWhenUsed/>
    <w:rsid w:val="002539DD"/>
    <w:pPr>
      <w:spacing w:after="120"/>
    </w:pPr>
  </w:style>
  <w:style w:type="character" w:customStyle="1" w:styleId="BodyTextChar">
    <w:name w:val="Body Text Char"/>
    <w:basedOn w:val="DefaultParagraphFont"/>
    <w:link w:val="BodyText"/>
    <w:uiPriority w:val="99"/>
    <w:semiHidden/>
    <w:rsid w:val="002539DD"/>
    <w:rPr>
      <w:rFonts w:ascii="Calibri" w:eastAsia="宋体" w:hAnsi="Calibri" w:cs="Times New Roman"/>
      <w:kern w:val="0"/>
      <w:sz w:val="22"/>
      <w:lang w:val="de-DE" w:eastAsia="en-US"/>
    </w:rPr>
  </w:style>
  <w:style w:type="paragraph" w:styleId="CommentSubject">
    <w:name w:val="annotation subject"/>
    <w:basedOn w:val="CommentText"/>
    <w:next w:val="CommentText"/>
    <w:link w:val="CommentSubjectChar"/>
    <w:uiPriority w:val="99"/>
    <w:semiHidden/>
    <w:unhideWhenUsed/>
    <w:rsid w:val="002539DD"/>
    <w:rPr>
      <w:b/>
      <w:bCs/>
      <w:sz w:val="20"/>
      <w:szCs w:val="20"/>
    </w:rPr>
  </w:style>
  <w:style w:type="character" w:customStyle="1" w:styleId="CommentSubjectChar">
    <w:name w:val="Comment Subject Char"/>
    <w:basedOn w:val="CommentTextChar"/>
    <w:link w:val="CommentSubject"/>
    <w:uiPriority w:val="99"/>
    <w:semiHidden/>
    <w:rsid w:val="002539DD"/>
    <w:rPr>
      <w:rFonts w:ascii="Calibri" w:eastAsia="宋体" w:hAnsi="Calibri" w:cs="Times New Roman"/>
      <w:b/>
      <w:bCs/>
      <w:kern w:val="0"/>
      <w:sz w:val="20"/>
      <w:szCs w:val="20"/>
      <w:lang w:val="de-DE" w:eastAsia="en-US"/>
    </w:rPr>
  </w:style>
  <w:style w:type="paragraph" w:styleId="BalloonText">
    <w:name w:val="Balloon Text"/>
    <w:basedOn w:val="Normal"/>
    <w:link w:val="BalloonTextChar"/>
    <w:uiPriority w:val="99"/>
    <w:semiHidden/>
    <w:unhideWhenUsed/>
    <w:rsid w:val="002539D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539DD"/>
    <w:rPr>
      <w:rFonts w:ascii="Lucida Grande" w:eastAsia="宋体" w:hAnsi="Lucida Grande" w:cs="Lucida Grande"/>
      <w:kern w:val="0"/>
      <w:sz w:val="18"/>
      <w:szCs w:val="18"/>
      <w:lang w:val="de-DE" w:eastAsia="en-US"/>
    </w:rPr>
  </w:style>
  <w:style w:type="character" w:styleId="CommentReference">
    <w:name w:val="annotation reference"/>
    <w:uiPriority w:val="99"/>
    <w:semiHidden/>
    <w:unhideWhenUsed/>
    <w:rsid w:val="002539DD"/>
    <w:rPr>
      <w:sz w:val="18"/>
      <w:szCs w:val="18"/>
    </w:rPr>
  </w:style>
  <w:style w:type="table" w:styleId="TableGrid">
    <w:name w:val="Table Grid"/>
    <w:basedOn w:val="TableNormal"/>
    <w:uiPriority w:val="59"/>
    <w:rsid w:val="002539DD"/>
    <w:rPr>
      <w:rFonts w:ascii="Calibri" w:eastAsia="宋体"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sid w:val="002539DD"/>
    <w:rPr>
      <w:b/>
      <w:bCs/>
    </w:rPr>
  </w:style>
  <w:style w:type="character" w:styleId="Emphasis">
    <w:name w:val="Emphasis"/>
    <w:qFormat/>
    <w:rsid w:val="00DB165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4336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creativecommons.org/licenses/by-nc/4.0/" TargetMode="External"/><Relationship Id="rId6" Type="http://schemas.openxmlformats.org/officeDocument/2006/relationships/hyperlink" Target="mailto:e.hanisch@asklepios.com" TargetMode="External"/><Relationship Id="rId7" Type="http://schemas.openxmlformats.org/officeDocument/2006/relationships/image" Target="media/image1.jpe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8</Pages>
  <Words>91200</Words>
  <Characters>519845</Characters>
  <Application>Microsoft Macintosh Word</Application>
  <DocSecurity>0</DocSecurity>
  <Lines>4332</Lines>
  <Paragraphs>1219</Paragraphs>
  <ScaleCrop>false</ScaleCrop>
  <Company/>
  <LinksUpToDate>false</LinksUpToDate>
  <CharactersWithSpaces>609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c:creator>
  <cp:keywords/>
  <dc:description/>
  <cp:lastModifiedBy>Na Ma</cp:lastModifiedBy>
  <cp:revision>2</cp:revision>
  <dcterms:created xsi:type="dcterms:W3CDTF">2015-11-18T02:24:00Z</dcterms:created>
  <dcterms:modified xsi:type="dcterms:W3CDTF">2015-11-18T02:24:00Z</dcterms:modified>
</cp:coreProperties>
</file>